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CC750" w14:textId="77777777" w:rsidR="00AB563A" w:rsidRDefault="004705E7">
      <w:pPr>
        <w:jc w:val="center"/>
        <w:rPr>
          <w:sz w:val="28"/>
          <w:szCs w:val="28"/>
        </w:rPr>
      </w:pPr>
      <w:r>
        <w:rPr>
          <w:sz w:val="28"/>
          <w:szCs w:val="28"/>
        </w:rPr>
        <w:t>BỘ GIÁO DỤC ĐÀO TẠO</w:t>
      </w:r>
    </w:p>
    <w:p w14:paraId="2B9709DA" w14:textId="77777777" w:rsidR="00AB563A" w:rsidRDefault="004705E7">
      <w:pPr>
        <w:jc w:val="center"/>
        <w:rPr>
          <w:b/>
          <w:bCs/>
          <w:sz w:val="28"/>
          <w:szCs w:val="28"/>
        </w:rPr>
      </w:pPr>
      <w:r>
        <w:rPr>
          <w:b/>
          <w:bCs/>
          <w:sz w:val="28"/>
          <w:szCs w:val="28"/>
        </w:rPr>
        <w:t>TRƯỜNG ĐẠI HỌC THĂNG LONG</w:t>
      </w:r>
    </w:p>
    <w:p w14:paraId="5C61B61A" w14:textId="77777777" w:rsidR="00AB563A" w:rsidRDefault="004705E7">
      <w:pPr>
        <w:jc w:val="center"/>
        <w:rPr>
          <w:sz w:val="28"/>
          <w:szCs w:val="28"/>
        </w:rPr>
      </w:pPr>
      <w:r>
        <w:rPr>
          <w:sz w:val="28"/>
          <w:szCs w:val="28"/>
        </w:rPr>
        <w:t>---o0o---</w:t>
      </w:r>
    </w:p>
    <w:p w14:paraId="2B93EF58" w14:textId="77777777" w:rsidR="00AB563A" w:rsidRDefault="004705E7">
      <w:pPr>
        <w:jc w:val="center"/>
        <w:rPr>
          <w:sz w:val="28"/>
          <w:szCs w:val="28"/>
        </w:rPr>
      </w:pPr>
      <w:r>
        <w:rPr>
          <w:noProof/>
        </w:rPr>
        <w:drawing>
          <wp:inline distT="0" distB="0" distL="0" distR="0" wp14:anchorId="178BEBF1" wp14:editId="6DE7496D">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6551CC06" w14:textId="36980A3A" w:rsidR="00AB563A" w:rsidRDefault="00F833E6">
      <w:pPr>
        <w:spacing w:before="0" w:after="1200"/>
        <w:jc w:val="center"/>
        <w:rPr>
          <w:b/>
          <w:bCs/>
          <w:sz w:val="60"/>
          <w:szCs w:val="60"/>
        </w:rPr>
      </w:pPr>
      <w:r>
        <w:rPr>
          <w:b/>
          <w:bCs/>
          <w:sz w:val="60"/>
          <w:szCs w:val="60"/>
        </w:rPr>
        <w:t>CHUYÊN ĐỀ</w:t>
      </w:r>
      <w:r w:rsidR="004705E7">
        <w:rPr>
          <w:b/>
          <w:bCs/>
          <w:sz w:val="60"/>
          <w:szCs w:val="60"/>
        </w:rPr>
        <w:t xml:space="preserve"> TỐT NGHIỆP</w:t>
      </w:r>
    </w:p>
    <w:p w14:paraId="0E0CDFD8" w14:textId="7833AC60" w:rsidR="00AB563A" w:rsidRPr="005E1B6B" w:rsidRDefault="000F3722">
      <w:pPr>
        <w:spacing w:before="0" w:after="2200"/>
        <w:jc w:val="center"/>
        <w:rPr>
          <w:b/>
          <w:bCs/>
          <w:sz w:val="48"/>
          <w:szCs w:val="48"/>
        </w:rPr>
      </w:pPr>
      <w:r>
        <w:rPr>
          <w:b/>
          <w:bCs/>
          <w:sz w:val="48"/>
          <w:szCs w:val="48"/>
        </w:rPr>
        <w:t>HỆ THỐNG CỔNG THÔNG TIN          ĐẠI HỌC THĂNG LONG</w:t>
      </w:r>
    </w:p>
    <w:p w14:paraId="6B60B662" w14:textId="77777777" w:rsidR="000F3722" w:rsidRDefault="004705E7" w:rsidP="000F3722">
      <w:pPr>
        <w:tabs>
          <w:tab w:val="left" w:pos="1701"/>
          <w:tab w:val="left" w:pos="5387"/>
        </w:tabs>
        <w:rPr>
          <w:b/>
          <w:bCs/>
          <w:sz w:val="28"/>
          <w:szCs w:val="24"/>
        </w:rPr>
      </w:pPr>
      <w:r>
        <w:rPr>
          <w:b/>
          <w:bCs/>
          <w:sz w:val="28"/>
          <w:szCs w:val="24"/>
        </w:rPr>
        <w:tab/>
        <w:t>SINH VIÊN THỰC HIỆN:</w:t>
      </w:r>
      <w:r>
        <w:rPr>
          <w:b/>
          <w:bCs/>
          <w:sz w:val="28"/>
          <w:szCs w:val="24"/>
        </w:rPr>
        <w:tab/>
      </w:r>
      <w:r w:rsidR="000F3722">
        <w:rPr>
          <w:b/>
          <w:bCs/>
          <w:sz w:val="28"/>
          <w:szCs w:val="24"/>
        </w:rPr>
        <w:t>Lê Nhật Cương - A30168</w:t>
      </w:r>
      <w:r w:rsidR="000F3722">
        <w:rPr>
          <w:b/>
          <w:bCs/>
          <w:sz w:val="28"/>
          <w:szCs w:val="24"/>
        </w:rPr>
        <w:tab/>
      </w:r>
      <w:r w:rsidR="000F3722">
        <w:rPr>
          <w:b/>
          <w:bCs/>
          <w:sz w:val="28"/>
          <w:szCs w:val="24"/>
        </w:rPr>
        <w:tab/>
      </w:r>
      <w:r w:rsidR="000F3722">
        <w:rPr>
          <w:b/>
          <w:bCs/>
          <w:sz w:val="28"/>
          <w:szCs w:val="24"/>
        </w:rPr>
        <w:tab/>
        <w:t>Nguyễn Hữu Đại – A30406</w:t>
      </w:r>
    </w:p>
    <w:p w14:paraId="70F1170C" w14:textId="77777777" w:rsidR="000F3722" w:rsidRDefault="000F3722" w:rsidP="000F3722">
      <w:pPr>
        <w:tabs>
          <w:tab w:val="left" w:pos="1701"/>
          <w:tab w:val="left" w:pos="5387"/>
        </w:tabs>
        <w:rPr>
          <w:b/>
          <w:bCs/>
          <w:sz w:val="28"/>
          <w:szCs w:val="24"/>
        </w:rPr>
      </w:pPr>
      <w:r>
        <w:rPr>
          <w:b/>
          <w:bCs/>
          <w:sz w:val="28"/>
          <w:szCs w:val="24"/>
        </w:rPr>
        <w:tab/>
      </w:r>
      <w:r w:rsidR="004705E7">
        <w:rPr>
          <w:b/>
          <w:bCs/>
          <w:sz w:val="28"/>
          <w:szCs w:val="24"/>
        </w:rPr>
        <w:t>CHUYÊN NGÀNH:</w:t>
      </w:r>
      <w:r w:rsidR="004705E7">
        <w:rPr>
          <w:b/>
          <w:bCs/>
          <w:sz w:val="28"/>
          <w:szCs w:val="24"/>
        </w:rPr>
        <w:tab/>
      </w:r>
      <w:r>
        <w:rPr>
          <w:b/>
          <w:bCs/>
          <w:sz w:val="28"/>
          <w:szCs w:val="24"/>
        </w:rPr>
        <w:t>Khoa học máy tính</w:t>
      </w:r>
    </w:p>
    <w:p w14:paraId="7558D389" w14:textId="6BB81E7C" w:rsidR="000F3722" w:rsidRDefault="000F3722" w:rsidP="000F3722">
      <w:pPr>
        <w:tabs>
          <w:tab w:val="left" w:pos="1701"/>
          <w:tab w:val="left" w:pos="5387"/>
        </w:tabs>
        <w:rPr>
          <w:b/>
          <w:bCs/>
          <w:sz w:val="28"/>
          <w:szCs w:val="24"/>
        </w:rPr>
      </w:pPr>
      <w:r>
        <w:rPr>
          <w:b/>
          <w:bCs/>
          <w:sz w:val="28"/>
          <w:szCs w:val="24"/>
        </w:rPr>
        <w:tab/>
      </w:r>
      <w:r w:rsidR="004705E7">
        <w:rPr>
          <w:b/>
          <w:bCs/>
          <w:sz w:val="28"/>
          <w:szCs w:val="24"/>
        </w:rPr>
        <w:t>GIÁO VIÊN HƯỚNG DẪN:</w:t>
      </w:r>
      <w:r>
        <w:rPr>
          <w:b/>
          <w:bCs/>
          <w:sz w:val="28"/>
          <w:szCs w:val="24"/>
        </w:rPr>
        <w:tab/>
        <w:t>Mai Thúy Nga</w:t>
      </w:r>
    </w:p>
    <w:p w14:paraId="0D9CA5DE" w14:textId="77777777" w:rsidR="00AB563A" w:rsidRDefault="004705E7" w:rsidP="000F3722">
      <w:pPr>
        <w:spacing w:before="1440"/>
        <w:jc w:val="center"/>
        <w:rPr>
          <w:b/>
          <w:bCs/>
          <w:sz w:val="28"/>
          <w:szCs w:val="24"/>
        </w:rPr>
      </w:pPr>
      <w:r>
        <w:rPr>
          <w:b/>
          <w:bCs/>
          <w:sz w:val="28"/>
          <w:szCs w:val="24"/>
        </w:rPr>
        <w:t>HÀ NỘI - 2021</w:t>
      </w:r>
      <w:r>
        <w:br w:type="page"/>
      </w:r>
    </w:p>
    <w:p w14:paraId="4D93DC9C" w14:textId="77777777" w:rsidR="00AB563A" w:rsidRDefault="004705E7">
      <w:pPr>
        <w:jc w:val="center"/>
        <w:rPr>
          <w:b/>
          <w:bCs/>
          <w:sz w:val="28"/>
          <w:szCs w:val="24"/>
        </w:rPr>
      </w:pPr>
      <w:r>
        <w:rPr>
          <w:b/>
          <w:bCs/>
          <w:sz w:val="28"/>
          <w:szCs w:val="24"/>
        </w:rPr>
        <w:lastRenderedPageBreak/>
        <w:t>LỜI CẢM ƠN</w:t>
      </w:r>
    </w:p>
    <w:p w14:paraId="3C8337E5" w14:textId="31B4C434" w:rsidR="00AB563A" w:rsidRDefault="004705E7">
      <w:pPr>
        <w:pStyle w:val="DoanVB"/>
      </w:pPr>
      <w:r>
        <w:t xml:space="preserve">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cho em </w:t>
      </w:r>
      <w:r w:rsidRPr="009B48B0">
        <w:rPr>
          <w:color w:val="000000" w:themeColor="text1"/>
        </w:rPr>
        <w:t>trong</w:t>
      </w:r>
      <w:r w:rsidR="000F3722">
        <w:rPr>
          <w:color w:val="000000" w:themeColor="text1"/>
        </w:rPr>
        <w:t xml:space="preserve"> những</w:t>
      </w:r>
      <w:r w:rsidRPr="009B48B0">
        <w:rPr>
          <w:color w:val="000000" w:themeColor="text1"/>
        </w:rPr>
        <w:t xml:space="preserve"> </w:t>
      </w:r>
      <w:r>
        <w:t>năm học vừa qua.</w:t>
      </w:r>
    </w:p>
    <w:p w14:paraId="7ED7C552" w14:textId="3B9C4110" w:rsidR="007838C3" w:rsidRDefault="007838C3">
      <w:pPr>
        <w:pStyle w:val="DoanVB"/>
      </w:pPr>
      <w:r w:rsidRPr="007838C3">
        <w:t>Chuyên đề tốt nghiệp là cơ hội để chúng em có thể áp dụng, tổng kết lại những kiến thức mà mình đã học. Đồng thời, rút ra được những kinh nghiệm thực tế quý giá trong suốt quá trình thực hiện dự án. Sau một thời gian tập chung công sức cho dự án, đặc biệt với sự hỗ trợ nhiệt tình của cô Mai Thuý Nga, đã giúp chúng em hoàn thành dự án một cách thuận lợi và gặt hái được những kết quả mong muốn. Bên cạnh những kết quả khiêm tốn mà em đã đạt được, chắc chắn không tránh khỏi những thiếu sót khi thực hiện dự án của mình. Sự phê bình, góp ý của quý thầy cô sẽ là những bài học kinh nghiệm quý báu cho sự nghiệp tương lai của chúng em.</w:t>
      </w:r>
    </w:p>
    <w:p w14:paraId="59F50333" w14:textId="778573AA" w:rsidR="00AB563A" w:rsidRDefault="004705E7">
      <w:pPr>
        <w:pStyle w:val="DoanVB"/>
      </w:pPr>
      <w:r>
        <w:t xml:space="preserve">Vì kiến thức còn hạn chế, trong quá trình triển khai và thực hiện </w:t>
      </w:r>
      <w:r w:rsidR="007838C3">
        <w:t>CĐ</w:t>
      </w:r>
      <w:r>
        <w:t xml:space="preserve">TN em không tránh khỏi những sai sót không mong muốn, chính vì vậy em rất mong nhận được ý kiến đóng góp từ các thầy cô cũng như các bạn trong khoa để hoàn thiện </w:t>
      </w:r>
      <w:r w:rsidR="007838C3">
        <w:t>CĐTN</w:t>
      </w:r>
      <w:r>
        <w:t xml:space="preserve"> này cũng như bổ sung những kiến thức còn thiếu sót.</w:t>
      </w:r>
    </w:p>
    <w:p w14:paraId="2788A241" w14:textId="77777777" w:rsidR="00AB563A" w:rsidRDefault="004705E7">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3FC57294" w14:textId="77777777" w:rsidR="00AB563A" w:rsidRDefault="00AB563A">
      <w:pPr>
        <w:pStyle w:val="DoanVB"/>
      </w:pPr>
    </w:p>
    <w:tbl>
      <w:tblPr>
        <w:tblStyle w:val="TableGrid"/>
        <w:tblW w:w="9062" w:type="dxa"/>
        <w:tblLayout w:type="fixed"/>
        <w:tblLook w:val="04A0" w:firstRow="1" w:lastRow="0" w:firstColumn="1" w:lastColumn="0" w:noHBand="0" w:noVBand="1"/>
      </w:tblPr>
      <w:tblGrid>
        <w:gridCol w:w="3823"/>
        <w:gridCol w:w="5239"/>
      </w:tblGrid>
      <w:tr w:rsidR="00AB563A" w14:paraId="354D1925" w14:textId="77777777">
        <w:tc>
          <w:tcPr>
            <w:tcW w:w="3823" w:type="dxa"/>
            <w:tcBorders>
              <w:top w:val="nil"/>
              <w:left w:val="nil"/>
              <w:bottom w:val="nil"/>
              <w:right w:val="nil"/>
            </w:tcBorders>
          </w:tcPr>
          <w:p w14:paraId="14C95EE0" w14:textId="77777777" w:rsidR="00AB563A" w:rsidRDefault="00AB563A">
            <w:pPr>
              <w:widowControl w:val="0"/>
              <w:spacing w:before="0" w:after="160" w:line="259" w:lineRule="auto"/>
              <w:jc w:val="left"/>
              <w:rPr>
                <w:rFonts w:eastAsia="Calibri"/>
              </w:rPr>
            </w:pPr>
          </w:p>
        </w:tc>
        <w:tc>
          <w:tcPr>
            <w:tcW w:w="5238" w:type="dxa"/>
            <w:tcBorders>
              <w:top w:val="nil"/>
              <w:left w:val="nil"/>
              <w:bottom w:val="nil"/>
              <w:right w:val="nil"/>
            </w:tcBorders>
          </w:tcPr>
          <w:p w14:paraId="0C497951" w14:textId="142699D2" w:rsidR="00AB563A" w:rsidRDefault="004705E7">
            <w:pPr>
              <w:widowControl w:val="0"/>
              <w:spacing w:before="0" w:after="160" w:line="259" w:lineRule="auto"/>
              <w:jc w:val="center"/>
              <w:rPr>
                <w:rFonts w:eastAsia="Calibri"/>
              </w:rPr>
            </w:pPr>
            <w:r>
              <w:rPr>
                <w:rFonts w:eastAsia="Calibri"/>
              </w:rPr>
              <w:t xml:space="preserve">Hà Nội, ngày    tháng </w:t>
            </w:r>
            <w:r w:rsidR="008B1541">
              <w:rPr>
                <w:rFonts w:eastAsia="Calibri"/>
              </w:rPr>
              <w:t xml:space="preserve">  </w:t>
            </w:r>
            <w:r>
              <w:rPr>
                <w:rFonts w:eastAsia="Calibri"/>
              </w:rPr>
              <w:t xml:space="preserve"> năm 2021</w:t>
            </w:r>
          </w:p>
          <w:p w14:paraId="79BFC5E7" w14:textId="77777777" w:rsidR="00AB563A" w:rsidRDefault="004705E7">
            <w:pPr>
              <w:widowControl w:val="0"/>
              <w:spacing w:before="0" w:after="1600" w:line="259" w:lineRule="auto"/>
              <w:jc w:val="center"/>
              <w:rPr>
                <w:rFonts w:eastAsia="Calibri"/>
              </w:rPr>
            </w:pPr>
            <w:r>
              <w:rPr>
                <w:rFonts w:eastAsia="Calibri"/>
              </w:rPr>
              <w:t>Sinh viên</w:t>
            </w:r>
          </w:p>
          <w:p w14:paraId="4D1838EF" w14:textId="241ADA3B" w:rsidR="00AB563A" w:rsidRDefault="00AB563A">
            <w:pPr>
              <w:widowControl w:val="0"/>
              <w:spacing w:before="0" w:after="160" w:line="259" w:lineRule="auto"/>
              <w:jc w:val="center"/>
              <w:rPr>
                <w:b/>
                <w:bCs/>
              </w:rPr>
            </w:pPr>
          </w:p>
        </w:tc>
      </w:tr>
    </w:tbl>
    <w:p w14:paraId="69CA5EA1" w14:textId="77777777" w:rsidR="00AB563A" w:rsidRDefault="00AB563A">
      <w:pPr>
        <w:spacing w:before="0" w:after="160" w:line="259" w:lineRule="auto"/>
        <w:jc w:val="left"/>
      </w:pPr>
    </w:p>
    <w:p w14:paraId="139D3D8D" w14:textId="77777777" w:rsidR="00AB563A" w:rsidRDefault="00AB563A">
      <w:pPr>
        <w:spacing w:before="0" w:after="160" w:line="259" w:lineRule="auto"/>
        <w:jc w:val="left"/>
      </w:pPr>
    </w:p>
    <w:p w14:paraId="124F15C1" w14:textId="77777777" w:rsidR="00AB563A" w:rsidRDefault="004705E7">
      <w:pPr>
        <w:spacing w:before="0" w:after="160" w:line="259" w:lineRule="auto"/>
        <w:jc w:val="left"/>
        <w:rPr>
          <w:b/>
          <w:bCs/>
          <w:sz w:val="28"/>
          <w:szCs w:val="24"/>
        </w:rPr>
      </w:pPr>
      <w:r>
        <w:br w:type="page"/>
      </w:r>
    </w:p>
    <w:p w14:paraId="7F02442F" w14:textId="77777777" w:rsidR="00AB563A" w:rsidRDefault="004705E7">
      <w:pPr>
        <w:spacing w:before="240" w:after="360"/>
        <w:jc w:val="center"/>
        <w:rPr>
          <w:b/>
          <w:bCs/>
          <w:sz w:val="28"/>
          <w:szCs w:val="24"/>
        </w:rPr>
      </w:pPr>
      <w:r>
        <w:rPr>
          <w:b/>
          <w:bCs/>
          <w:sz w:val="28"/>
          <w:szCs w:val="24"/>
        </w:rPr>
        <w:lastRenderedPageBreak/>
        <w:t>LỜI GIỚI THIỆU</w:t>
      </w:r>
    </w:p>
    <w:p w14:paraId="14FEAC53" w14:textId="77777777" w:rsidR="00AB563A" w:rsidRDefault="004705E7">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09259956" w14:textId="5A3129D8" w:rsidR="00AB563A" w:rsidRDefault="004705E7">
      <w:pPr>
        <w:pStyle w:val="DoanVB"/>
      </w:pPr>
      <w:r>
        <w:t xml:space="preserve">Nhận thấy được những lợi ích của công nghệ thông tin, các </w:t>
      </w:r>
      <w:r w:rsidR="007838C3">
        <w:t>trường đại học</w:t>
      </w:r>
      <w:r>
        <w:t xml:space="preserve"> đã và đang áp dụng vào việc quản lý thông tin. Việc ứng dụng tin học vào quản lý </w:t>
      </w:r>
      <w:r w:rsidR="007838C3">
        <w:t xml:space="preserve">cổng thông tin không phải </w:t>
      </w:r>
      <w:r>
        <w:t xml:space="preserve">là mới. Tuy nhiên, đối với </w:t>
      </w:r>
      <w:r w:rsidR="007838C3">
        <w:t>Đại học Thăng Long</w:t>
      </w:r>
      <w:r>
        <w:t xml:space="preserve"> đòi hỏi cần có một hệ thống đáp ứng được yêu cầu quản lý </w:t>
      </w:r>
      <w:r w:rsidR="007838C3">
        <w:t>văn bản của nhà trường</w:t>
      </w:r>
      <w:r>
        <w:t>,</w:t>
      </w:r>
      <w:r w:rsidR="007838C3">
        <w:t xml:space="preserve"> quản lý bảng điểm của sinh viên, quản lý bài viết của cựu sinh viên và doanh nghiệp</w:t>
      </w:r>
      <w:r>
        <w:t>.</w:t>
      </w:r>
    </w:p>
    <w:p w14:paraId="02784007" w14:textId="416DE9F0" w:rsidR="00AB563A" w:rsidRDefault="004705E7">
      <w:pPr>
        <w:pStyle w:val="DoanVB"/>
      </w:pPr>
      <w:r>
        <w:t>Xuất phát từ yêu cầu thực tế trên, em xin tìm hiểu và thực hiện đề tài “</w:t>
      </w:r>
      <w:r w:rsidR="00672F81">
        <w:rPr>
          <w:b/>
          <w:bCs/>
        </w:rPr>
        <w:t xml:space="preserve">Hệ thống </w:t>
      </w:r>
      <w:r w:rsidR="007838C3">
        <w:rPr>
          <w:b/>
          <w:bCs/>
        </w:rPr>
        <w:t>cổng thông tin Đại học Thăng Long</w:t>
      </w:r>
      <w:r>
        <w:t xml:space="preserve">” với các chức năng chính như: quản lý </w:t>
      </w:r>
      <w:r w:rsidR="007838C3">
        <w:t>văn bản</w:t>
      </w:r>
      <w:r>
        <w:t xml:space="preserve">, quản lý </w:t>
      </w:r>
      <w:r w:rsidR="007838C3">
        <w:t>bảng điểm</w:t>
      </w:r>
      <w:r>
        <w:t xml:space="preserve">, </w:t>
      </w:r>
      <w:r w:rsidR="007838C3">
        <w:t>quản lý bài viết</w:t>
      </w:r>
      <w:r>
        <w:t>.</w:t>
      </w:r>
    </w:p>
    <w:p w14:paraId="5A3D0078" w14:textId="77777777" w:rsidR="00AB563A" w:rsidRDefault="004705E7">
      <w:pPr>
        <w:pStyle w:val="DoanVB"/>
      </w:pPr>
      <w:r>
        <w:t>Cấu trúc của tài liệu:</w:t>
      </w:r>
    </w:p>
    <w:p w14:paraId="7147D0B6" w14:textId="25BE1179" w:rsidR="00AB563A" w:rsidRDefault="00240CB3">
      <w:pPr>
        <w:pStyle w:val="DoanVB"/>
        <w:rPr>
          <w:b/>
          <w:bCs/>
        </w:rPr>
      </w:pPr>
      <w:r>
        <w:rPr>
          <w:b/>
          <w:bCs/>
        </w:rPr>
        <w:t xml:space="preserve">CHƯƠNG 1: </w:t>
      </w:r>
      <w:r>
        <w:t>TỔNG QUAN HỆ THỐNG</w:t>
      </w:r>
    </w:p>
    <w:p w14:paraId="6B1ED425" w14:textId="07B11E29" w:rsidR="00AB563A" w:rsidRDefault="00240CB3">
      <w:pPr>
        <w:pStyle w:val="DoanVB"/>
      </w:pPr>
      <w:r>
        <w:rPr>
          <w:b/>
          <w:bCs/>
        </w:rPr>
        <w:t>CHƯƠNG 2:</w:t>
      </w:r>
      <w:r>
        <w:t xml:space="preserve"> CÔNG NGHỆ SỬ DỤNG VÀ KIÊN TRÚC TỔNG THỂ</w:t>
      </w:r>
    </w:p>
    <w:p w14:paraId="18BD7D5D" w14:textId="30DEBE26" w:rsidR="00AB563A" w:rsidRDefault="00240CB3">
      <w:pPr>
        <w:pStyle w:val="DoanVB"/>
      </w:pPr>
      <w:r>
        <w:rPr>
          <w:b/>
          <w:bCs/>
        </w:rPr>
        <w:t>CHƯƠNG 3:</w:t>
      </w:r>
      <w:r>
        <w:t xml:space="preserve"> ĐẶC TẢ CHỨC NĂNG CHÍNH CỦA HỆ THỐNG</w:t>
      </w:r>
    </w:p>
    <w:p w14:paraId="387F1E3F" w14:textId="364C0204" w:rsidR="00AB563A" w:rsidRDefault="00240CB3">
      <w:pPr>
        <w:pStyle w:val="DoanVB"/>
      </w:pPr>
      <w:r>
        <w:rPr>
          <w:b/>
          <w:bCs/>
        </w:rPr>
        <w:t>CHƯƠNG 4:</w:t>
      </w:r>
      <w:r>
        <w:t xml:space="preserve"> PHÂN TÍCH THIẾT KẾ CHỨC NĂNG CHÍNH</w:t>
      </w:r>
    </w:p>
    <w:p w14:paraId="7FB818F8" w14:textId="28E37B8C" w:rsidR="00AB563A" w:rsidRDefault="00240CB3" w:rsidP="00E96D9E">
      <w:pPr>
        <w:pStyle w:val="DoanVB"/>
      </w:pPr>
      <w:r>
        <w:rPr>
          <w:b/>
          <w:bCs/>
        </w:rPr>
        <w:t>CHƯƠNG 5:</w:t>
      </w:r>
      <w:r>
        <w:t xml:space="preserve"> THIẾT KẾ DATABASE VÀ API ĐẶC BIỆT</w:t>
      </w:r>
      <w:r w:rsidR="004705E7">
        <w:br w:type="page"/>
      </w:r>
    </w:p>
    <w:p w14:paraId="54A2EA3D" w14:textId="77777777" w:rsidR="00AB563A" w:rsidRDefault="004705E7">
      <w:pPr>
        <w:spacing w:before="0" w:after="160" w:line="259" w:lineRule="auto"/>
        <w:jc w:val="center"/>
        <w:rPr>
          <w:b/>
          <w:bCs/>
          <w:sz w:val="28"/>
          <w:szCs w:val="24"/>
        </w:rPr>
      </w:pPr>
      <w:r>
        <w:rPr>
          <w:b/>
          <w:bCs/>
          <w:sz w:val="28"/>
          <w:szCs w:val="24"/>
        </w:rPr>
        <w:lastRenderedPageBreak/>
        <w:t>MỤC LỤC</w:t>
      </w:r>
    </w:p>
    <w:sdt>
      <w:sdtPr>
        <w:id w:val="-605046216"/>
        <w:docPartObj>
          <w:docPartGallery w:val="Table of Contents"/>
          <w:docPartUnique/>
        </w:docPartObj>
      </w:sdtPr>
      <w:sdtEndPr/>
      <w:sdtContent>
        <w:p w14:paraId="36D5CB77" w14:textId="14C5BAA1" w:rsidR="00931029" w:rsidRDefault="004705E7">
          <w:pPr>
            <w:pStyle w:val="TOC1"/>
            <w:rPr>
              <w:rFonts w:asciiTheme="minorHAnsi" w:eastAsiaTheme="minorEastAsia" w:hAnsiTheme="minorHAnsi"/>
              <w:b w:val="0"/>
              <w:bCs w:val="0"/>
              <w:noProof/>
              <w:sz w:val="22"/>
              <w:lang w:eastAsia="ja-JP"/>
            </w:rPr>
          </w:pPr>
          <w:r>
            <w:fldChar w:fldCharType="begin"/>
          </w:r>
          <w:r>
            <w:rPr>
              <w:rStyle w:val="IndexLink"/>
              <w:iCs/>
              <w:webHidden/>
            </w:rPr>
            <w:instrText>TOC \z \o "1-3" \u \h</w:instrText>
          </w:r>
          <w:r>
            <w:rPr>
              <w:rStyle w:val="IndexLink"/>
              <w:iCs/>
            </w:rPr>
            <w:fldChar w:fldCharType="separate"/>
          </w:r>
          <w:hyperlink w:anchor="_Toc81825888" w:history="1">
            <w:r w:rsidR="00931029" w:rsidRPr="00D52BB7">
              <w:rPr>
                <w:rStyle w:val="Hyperlink"/>
                <w:iCs/>
                <w:noProof/>
              </w:rPr>
              <w:t>CHƯƠNG 1.</w:t>
            </w:r>
            <w:r w:rsidR="00931029">
              <w:rPr>
                <w:rFonts w:asciiTheme="minorHAnsi" w:eastAsiaTheme="minorEastAsia" w:hAnsiTheme="minorHAnsi"/>
                <w:b w:val="0"/>
                <w:bCs w:val="0"/>
                <w:noProof/>
                <w:sz w:val="22"/>
                <w:lang w:eastAsia="ja-JP"/>
              </w:rPr>
              <w:tab/>
            </w:r>
            <w:r w:rsidR="00931029" w:rsidRPr="00D52BB7">
              <w:rPr>
                <w:rStyle w:val="Hyperlink"/>
                <w:noProof/>
              </w:rPr>
              <w:t>TỔNG QUAN HỆ THỐNG</w:t>
            </w:r>
            <w:r w:rsidR="00931029">
              <w:rPr>
                <w:noProof/>
                <w:webHidden/>
              </w:rPr>
              <w:tab/>
            </w:r>
            <w:r w:rsidR="00931029">
              <w:rPr>
                <w:noProof/>
                <w:webHidden/>
              </w:rPr>
              <w:fldChar w:fldCharType="begin"/>
            </w:r>
            <w:r w:rsidR="00931029">
              <w:rPr>
                <w:noProof/>
                <w:webHidden/>
              </w:rPr>
              <w:instrText xml:space="preserve"> PAGEREF _Toc81825888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42EB61C8" w14:textId="0EED925E" w:rsidR="00931029" w:rsidRDefault="00DF5741">
          <w:pPr>
            <w:pStyle w:val="TOC2"/>
            <w:rPr>
              <w:rFonts w:asciiTheme="minorHAnsi" w:eastAsiaTheme="minorEastAsia" w:hAnsiTheme="minorHAnsi"/>
              <w:b w:val="0"/>
              <w:bCs w:val="0"/>
              <w:noProof/>
              <w:sz w:val="22"/>
              <w:lang w:eastAsia="ja-JP"/>
            </w:rPr>
          </w:pPr>
          <w:hyperlink w:anchor="_Toc81825889" w:history="1">
            <w:r w:rsidR="00931029" w:rsidRPr="00D52BB7">
              <w:rPr>
                <w:rStyle w:val="Hyperlink"/>
                <w:noProof/>
              </w:rPr>
              <w:t>1.1.</w:t>
            </w:r>
            <w:r w:rsidR="00931029">
              <w:rPr>
                <w:rFonts w:asciiTheme="minorHAnsi" w:eastAsiaTheme="minorEastAsia" w:hAnsiTheme="minorHAnsi"/>
                <w:b w:val="0"/>
                <w:bCs w:val="0"/>
                <w:noProof/>
                <w:sz w:val="22"/>
                <w:lang w:eastAsia="ja-JP"/>
              </w:rPr>
              <w:tab/>
            </w:r>
            <w:r w:rsidR="00931029" w:rsidRPr="00D52BB7">
              <w:rPr>
                <w:rStyle w:val="Hyperlink"/>
                <w:noProof/>
              </w:rPr>
              <w:t>Mô tả bài toán</w:t>
            </w:r>
            <w:r w:rsidR="00931029">
              <w:rPr>
                <w:noProof/>
                <w:webHidden/>
              </w:rPr>
              <w:tab/>
            </w:r>
            <w:r w:rsidR="00931029">
              <w:rPr>
                <w:noProof/>
                <w:webHidden/>
              </w:rPr>
              <w:fldChar w:fldCharType="begin"/>
            </w:r>
            <w:r w:rsidR="00931029">
              <w:rPr>
                <w:noProof/>
                <w:webHidden/>
              </w:rPr>
              <w:instrText xml:space="preserve"> PAGEREF _Toc81825889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5B130F6B" w14:textId="001E421E" w:rsidR="00931029" w:rsidRDefault="00DF5741">
          <w:pPr>
            <w:pStyle w:val="TOC2"/>
            <w:rPr>
              <w:rFonts w:asciiTheme="minorHAnsi" w:eastAsiaTheme="minorEastAsia" w:hAnsiTheme="minorHAnsi"/>
              <w:b w:val="0"/>
              <w:bCs w:val="0"/>
              <w:noProof/>
              <w:sz w:val="22"/>
              <w:lang w:eastAsia="ja-JP"/>
            </w:rPr>
          </w:pPr>
          <w:hyperlink w:anchor="_Toc81825890" w:history="1">
            <w:r w:rsidR="00931029" w:rsidRPr="00D52BB7">
              <w:rPr>
                <w:rStyle w:val="Hyperlink"/>
                <w:noProof/>
              </w:rPr>
              <w:t>1.2.</w:t>
            </w:r>
            <w:r w:rsidR="00931029">
              <w:rPr>
                <w:rFonts w:asciiTheme="minorHAnsi" w:eastAsiaTheme="minorEastAsia" w:hAnsiTheme="minorHAnsi"/>
                <w:b w:val="0"/>
                <w:bCs w:val="0"/>
                <w:noProof/>
                <w:sz w:val="22"/>
                <w:lang w:eastAsia="ja-JP"/>
              </w:rPr>
              <w:tab/>
            </w:r>
            <w:r w:rsidR="00931029" w:rsidRPr="00D52BB7">
              <w:rPr>
                <w:rStyle w:val="Hyperlink"/>
                <w:noProof/>
              </w:rPr>
              <w:t>Phân tích bài toán</w:t>
            </w:r>
            <w:r w:rsidR="00931029">
              <w:rPr>
                <w:noProof/>
                <w:webHidden/>
              </w:rPr>
              <w:tab/>
            </w:r>
            <w:r w:rsidR="00931029">
              <w:rPr>
                <w:noProof/>
                <w:webHidden/>
              </w:rPr>
              <w:fldChar w:fldCharType="begin"/>
            </w:r>
            <w:r w:rsidR="00931029">
              <w:rPr>
                <w:noProof/>
                <w:webHidden/>
              </w:rPr>
              <w:instrText xml:space="preserve"> PAGEREF _Toc81825890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05436CF1" w14:textId="741DD42D" w:rsidR="00931029" w:rsidRDefault="00DF5741">
          <w:pPr>
            <w:pStyle w:val="TOC2"/>
            <w:rPr>
              <w:rFonts w:asciiTheme="minorHAnsi" w:eastAsiaTheme="minorEastAsia" w:hAnsiTheme="minorHAnsi"/>
              <w:b w:val="0"/>
              <w:bCs w:val="0"/>
              <w:noProof/>
              <w:sz w:val="22"/>
              <w:lang w:eastAsia="ja-JP"/>
            </w:rPr>
          </w:pPr>
          <w:hyperlink w:anchor="_Toc81825891" w:history="1">
            <w:r w:rsidR="00931029" w:rsidRPr="00D52BB7">
              <w:rPr>
                <w:rStyle w:val="Hyperlink"/>
                <w:noProof/>
              </w:rPr>
              <w:t>1.3.</w:t>
            </w:r>
            <w:r w:rsidR="00931029">
              <w:rPr>
                <w:rFonts w:asciiTheme="minorHAnsi" w:eastAsiaTheme="minorEastAsia" w:hAnsiTheme="minorHAnsi"/>
                <w:b w:val="0"/>
                <w:bCs w:val="0"/>
                <w:noProof/>
                <w:sz w:val="22"/>
                <w:lang w:eastAsia="ja-JP"/>
              </w:rPr>
              <w:tab/>
            </w:r>
            <w:r w:rsidR="00931029" w:rsidRPr="00D52BB7">
              <w:rPr>
                <w:rStyle w:val="Hyperlink"/>
                <w:noProof/>
              </w:rPr>
              <w:t>Yêu cầu nghiệp vụ</w:t>
            </w:r>
            <w:r w:rsidR="00931029">
              <w:rPr>
                <w:noProof/>
                <w:webHidden/>
              </w:rPr>
              <w:tab/>
            </w:r>
            <w:r w:rsidR="00931029">
              <w:rPr>
                <w:noProof/>
                <w:webHidden/>
              </w:rPr>
              <w:fldChar w:fldCharType="begin"/>
            </w:r>
            <w:r w:rsidR="00931029">
              <w:rPr>
                <w:noProof/>
                <w:webHidden/>
              </w:rPr>
              <w:instrText xml:space="preserve"> PAGEREF _Toc81825891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06B710B4" w14:textId="32A9F108" w:rsidR="00931029" w:rsidRDefault="00DF5741">
          <w:pPr>
            <w:pStyle w:val="TOC3"/>
            <w:rPr>
              <w:rFonts w:asciiTheme="minorHAnsi" w:eastAsiaTheme="minorEastAsia" w:hAnsiTheme="minorHAnsi"/>
              <w:b w:val="0"/>
              <w:bCs w:val="0"/>
              <w:i w:val="0"/>
              <w:iCs w:val="0"/>
              <w:noProof/>
              <w:sz w:val="22"/>
              <w:lang w:eastAsia="ja-JP"/>
            </w:rPr>
          </w:pPr>
          <w:hyperlink w:anchor="_Toc81825892" w:history="1">
            <w:r w:rsidR="00931029" w:rsidRPr="00D52BB7">
              <w:rPr>
                <w:rStyle w:val="Hyperlink"/>
                <w:noProof/>
              </w:rPr>
              <w:t>1.3.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ổng quan chức năng hệ thống</w:t>
            </w:r>
            <w:r w:rsidR="00931029">
              <w:rPr>
                <w:noProof/>
                <w:webHidden/>
              </w:rPr>
              <w:tab/>
            </w:r>
            <w:r w:rsidR="00931029">
              <w:rPr>
                <w:noProof/>
                <w:webHidden/>
              </w:rPr>
              <w:fldChar w:fldCharType="begin"/>
            </w:r>
            <w:r w:rsidR="00931029">
              <w:rPr>
                <w:noProof/>
                <w:webHidden/>
              </w:rPr>
              <w:instrText xml:space="preserve"> PAGEREF _Toc81825892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380870E1" w14:textId="4FD0F629" w:rsidR="00931029" w:rsidRDefault="00DF5741">
          <w:pPr>
            <w:pStyle w:val="TOC3"/>
            <w:rPr>
              <w:rFonts w:asciiTheme="minorHAnsi" w:eastAsiaTheme="minorEastAsia" w:hAnsiTheme="minorHAnsi"/>
              <w:b w:val="0"/>
              <w:bCs w:val="0"/>
              <w:i w:val="0"/>
              <w:iCs w:val="0"/>
              <w:noProof/>
              <w:sz w:val="22"/>
              <w:lang w:eastAsia="ja-JP"/>
            </w:rPr>
          </w:pPr>
          <w:hyperlink w:anchor="_Toc81825893" w:history="1">
            <w:r w:rsidR="00931029" w:rsidRPr="00D52BB7">
              <w:rPr>
                <w:rStyle w:val="Hyperlink"/>
                <w:noProof/>
              </w:rPr>
              <w:t>1.3.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ác tác nhân tham gia hệ thống</w:t>
            </w:r>
            <w:r w:rsidR="00931029">
              <w:rPr>
                <w:noProof/>
                <w:webHidden/>
              </w:rPr>
              <w:tab/>
            </w:r>
            <w:r w:rsidR="00931029">
              <w:rPr>
                <w:noProof/>
                <w:webHidden/>
              </w:rPr>
              <w:fldChar w:fldCharType="begin"/>
            </w:r>
            <w:r w:rsidR="00931029">
              <w:rPr>
                <w:noProof/>
                <w:webHidden/>
              </w:rPr>
              <w:instrText xml:space="preserve"> PAGEREF _Toc81825893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36DF3703" w14:textId="78B990BD" w:rsidR="00931029" w:rsidRDefault="00DF5741">
          <w:pPr>
            <w:pStyle w:val="TOC3"/>
            <w:rPr>
              <w:rFonts w:asciiTheme="minorHAnsi" w:eastAsiaTheme="minorEastAsia" w:hAnsiTheme="minorHAnsi"/>
              <w:b w:val="0"/>
              <w:bCs w:val="0"/>
              <w:i w:val="0"/>
              <w:iCs w:val="0"/>
              <w:noProof/>
              <w:sz w:val="22"/>
              <w:lang w:eastAsia="ja-JP"/>
            </w:rPr>
          </w:pPr>
          <w:hyperlink w:anchor="_Toc81825894" w:history="1">
            <w:r w:rsidR="00931029" w:rsidRPr="00D52BB7">
              <w:rPr>
                <w:rStyle w:val="Hyperlink"/>
                <w:noProof/>
              </w:rPr>
              <w:t>1.3.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ác chức năng chính của hệ thống</w:t>
            </w:r>
            <w:r w:rsidR="00931029">
              <w:rPr>
                <w:noProof/>
                <w:webHidden/>
              </w:rPr>
              <w:tab/>
            </w:r>
            <w:r w:rsidR="00931029">
              <w:rPr>
                <w:noProof/>
                <w:webHidden/>
              </w:rPr>
              <w:fldChar w:fldCharType="begin"/>
            </w:r>
            <w:r w:rsidR="00931029">
              <w:rPr>
                <w:noProof/>
                <w:webHidden/>
              </w:rPr>
              <w:instrText xml:space="preserve"> PAGEREF _Toc81825894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2C4E4EAD" w14:textId="570A0746" w:rsidR="00931029" w:rsidRDefault="00DF5741">
          <w:pPr>
            <w:pStyle w:val="TOC1"/>
            <w:rPr>
              <w:rFonts w:asciiTheme="minorHAnsi" w:eastAsiaTheme="minorEastAsia" w:hAnsiTheme="minorHAnsi"/>
              <w:b w:val="0"/>
              <w:bCs w:val="0"/>
              <w:noProof/>
              <w:sz w:val="22"/>
              <w:lang w:eastAsia="ja-JP"/>
            </w:rPr>
          </w:pPr>
          <w:hyperlink w:anchor="_Toc81825895" w:history="1">
            <w:r w:rsidR="00931029" w:rsidRPr="00D52BB7">
              <w:rPr>
                <w:rStyle w:val="Hyperlink"/>
                <w:iCs/>
                <w:noProof/>
              </w:rPr>
              <w:t>CHƯƠNG 2.</w:t>
            </w:r>
            <w:r w:rsidR="00931029">
              <w:rPr>
                <w:rFonts w:asciiTheme="minorHAnsi" w:eastAsiaTheme="minorEastAsia" w:hAnsiTheme="minorHAnsi"/>
                <w:b w:val="0"/>
                <w:bCs w:val="0"/>
                <w:noProof/>
                <w:sz w:val="22"/>
                <w:lang w:eastAsia="ja-JP"/>
              </w:rPr>
              <w:tab/>
            </w:r>
            <w:r w:rsidR="00931029" w:rsidRPr="00D52BB7">
              <w:rPr>
                <w:rStyle w:val="Hyperlink"/>
                <w:noProof/>
              </w:rPr>
              <w:t>CÔNG NGHỆ SỬ DỤNG VÀ KIẾN TRÚC TỔNG THỂ</w:t>
            </w:r>
            <w:r w:rsidR="00931029">
              <w:rPr>
                <w:noProof/>
                <w:webHidden/>
              </w:rPr>
              <w:tab/>
            </w:r>
            <w:r w:rsidR="00931029">
              <w:rPr>
                <w:noProof/>
                <w:webHidden/>
              </w:rPr>
              <w:fldChar w:fldCharType="begin"/>
            </w:r>
            <w:r w:rsidR="00931029">
              <w:rPr>
                <w:noProof/>
                <w:webHidden/>
              </w:rPr>
              <w:instrText xml:space="preserve"> PAGEREF _Toc81825895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532CFB7E" w14:textId="2685E08C" w:rsidR="00931029" w:rsidRDefault="00DF5741">
          <w:pPr>
            <w:pStyle w:val="TOC2"/>
            <w:rPr>
              <w:rFonts w:asciiTheme="minorHAnsi" w:eastAsiaTheme="minorEastAsia" w:hAnsiTheme="minorHAnsi"/>
              <w:b w:val="0"/>
              <w:bCs w:val="0"/>
              <w:noProof/>
              <w:sz w:val="22"/>
              <w:lang w:eastAsia="ja-JP"/>
            </w:rPr>
          </w:pPr>
          <w:hyperlink w:anchor="_Toc81825896" w:history="1">
            <w:r w:rsidR="00931029" w:rsidRPr="00D52BB7">
              <w:rPr>
                <w:rStyle w:val="Hyperlink"/>
                <w:noProof/>
              </w:rPr>
              <w:t>2.1.</w:t>
            </w:r>
            <w:r w:rsidR="00931029">
              <w:rPr>
                <w:rFonts w:asciiTheme="minorHAnsi" w:eastAsiaTheme="minorEastAsia" w:hAnsiTheme="minorHAnsi"/>
                <w:b w:val="0"/>
                <w:bCs w:val="0"/>
                <w:noProof/>
                <w:sz w:val="22"/>
                <w:lang w:eastAsia="ja-JP"/>
              </w:rPr>
              <w:tab/>
            </w:r>
            <w:r w:rsidR="00931029" w:rsidRPr="00D52BB7">
              <w:rPr>
                <w:rStyle w:val="Hyperlink"/>
                <w:noProof/>
              </w:rPr>
              <w:t>Công nghệ sử dụng</w:t>
            </w:r>
            <w:r w:rsidR="00931029">
              <w:rPr>
                <w:noProof/>
                <w:webHidden/>
              </w:rPr>
              <w:tab/>
            </w:r>
            <w:r w:rsidR="00931029">
              <w:rPr>
                <w:noProof/>
                <w:webHidden/>
              </w:rPr>
              <w:fldChar w:fldCharType="begin"/>
            </w:r>
            <w:r w:rsidR="00931029">
              <w:rPr>
                <w:noProof/>
                <w:webHidden/>
              </w:rPr>
              <w:instrText xml:space="preserve"> PAGEREF _Toc81825896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7FB8F6E6" w14:textId="431837E7" w:rsidR="00931029" w:rsidRDefault="00DF5741">
          <w:pPr>
            <w:pStyle w:val="TOC3"/>
            <w:rPr>
              <w:rFonts w:asciiTheme="minorHAnsi" w:eastAsiaTheme="minorEastAsia" w:hAnsiTheme="minorHAnsi"/>
              <w:b w:val="0"/>
              <w:bCs w:val="0"/>
              <w:i w:val="0"/>
              <w:iCs w:val="0"/>
              <w:noProof/>
              <w:sz w:val="22"/>
              <w:lang w:eastAsia="ja-JP"/>
            </w:rPr>
          </w:pPr>
          <w:hyperlink w:anchor="_Toc81825897" w:history="1">
            <w:r w:rsidR="00931029" w:rsidRPr="00D52BB7">
              <w:rPr>
                <w:rStyle w:val="Hyperlink"/>
                <w:noProof/>
              </w:rPr>
              <w:t>2.1.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QL – Server</w:t>
            </w:r>
            <w:r w:rsidR="00931029">
              <w:rPr>
                <w:noProof/>
                <w:webHidden/>
              </w:rPr>
              <w:tab/>
            </w:r>
            <w:r w:rsidR="00931029">
              <w:rPr>
                <w:noProof/>
                <w:webHidden/>
              </w:rPr>
              <w:fldChar w:fldCharType="begin"/>
            </w:r>
            <w:r w:rsidR="00931029">
              <w:rPr>
                <w:noProof/>
                <w:webHidden/>
              </w:rPr>
              <w:instrText xml:space="preserve"> PAGEREF _Toc81825897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75E4C57F" w14:textId="2C908EF4" w:rsidR="00931029" w:rsidRDefault="00DF5741">
          <w:pPr>
            <w:pStyle w:val="TOC3"/>
            <w:rPr>
              <w:rFonts w:asciiTheme="minorHAnsi" w:eastAsiaTheme="minorEastAsia" w:hAnsiTheme="minorHAnsi"/>
              <w:b w:val="0"/>
              <w:bCs w:val="0"/>
              <w:i w:val="0"/>
              <w:iCs w:val="0"/>
              <w:noProof/>
              <w:sz w:val="22"/>
              <w:lang w:eastAsia="ja-JP"/>
            </w:rPr>
          </w:pPr>
          <w:hyperlink w:anchor="_Toc81825898" w:history="1">
            <w:r w:rsidR="00931029" w:rsidRPr="00D52BB7">
              <w:rPr>
                <w:rStyle w:val="Hyperlink"/>
                <w:noProof/>
              </w:rPr>
              <w:t>2.1.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ORM - Entity Framework Core</w:t>
            </w:r>
            <w:r w:rsidR="00931029">
              <w:rPr>
                <w:noProof/>
                <w:webHidden/>
              </w:rPr>
              <w:tab/>
            </w:r>
            <w:r w:rsidR="00931029">
              <w:rPr>
                <w:noProof/>
                <w:webHidden/>
              </w:rPr>
              <w:fldChar w:fldCharType="begin"/>
            </w:r>
            <w:r w:rsidR="00931029">
              <w:rPr>
                <w:noProof/>
                <w:webHidden/>
              </w:rPr>
              <w:instrText xml:space="preserve"> PAGEREF _Toc81825898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6479815C" w14:textId="372FADC8" w:rsidR="00931029" w:rsidRDefault="00DF5741">
          <w:pPr>
            <w:pStyle w:val="TOC3"/>
            <w:rPr>
              <w:rFonts w:asciiTheme="minorHAnsi" w:eastAsiaTheme="minorEastAsia" w:hAnsiTheme="minorHAnsi"/>
              <w:b w:val="0"/>
              <w:bCs w:val="0"/>
              <w:i w:val="0"/>
              <w:iCs w:val="0"/>
              <w:noProof/>
              <w:sz w:val="22"/>
              <w:lang w:eastAsia="ja-JP"/>
            </w:rPr>
          </w:pPr>
          <w:hyperlink w:anchor="_Toc81825899" w:history="1">
            <w:r w:rsidR="00931029" w:rsidRPr="00D52BB7">
              <w:rPr>
                <w:rStyle w:val="Hyperlink"/>
                <w:noProof/>
              </w:rPr>
              <w:t>2.1.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ASP.NET Core SignalR</w:t>
            </w:r>
            <w:r w:rsidR="00931029">
              <w:rPr>
                <w:noProof/>
                <w:webHidden/>
              </w:rPr>
              <w:tab/>
            </w:r>
            <w:r w:rsidR="00931029">
              <w:rPr>
                <w:noProof/>
                <w:webHidden/>
              </w:rPr>
              <w:fldChar w:fldCharType="begin"/>
            </w:r>
            <w:r w:rsidR="00931029">
              <w:rPr>
                <w:noProof/>
                <w:webHidden/>
              </w:rPr>
              <w:instrText xml:space="preserve"> PAGEREF _Toc81825899 \h </w:instrText>
            </w:r>
            <w:r w:rsidR="00931029">
              <w:rPr>
                <w:noProof/>
                <w:webHidden/>
              </w:rPr>
            </w:r>
            <w:r w:rsidR="00931029">
              <w:rPr>
                <w:noProof/>
                <w:webHidden/>
              </w:rPr>
              <w:fldChar w:fldCharType="separate"/>
            </w:r>
            <w:r w:rsidR="00931029">
              <w:rPr>
                <w:noProof/>
                <w:webHidden/>
              </w:rPr>
              <w:t>5</w:t>
            </w:r>
            <w:r w:rsidR="00931029">
              <w:rPr>
                <w:noProof/>
                <w:webHidden/>
              </w:rPr>
              <w:fldChar w:fldCharType="end"/>
            </w:r>
          </w:hyperlink>
        </w:p>
        <w:p w14:paraId="246499BD" w14:textId="08C83E0B" w:rsidR="00931029" w:rsidRDefault="00DF5741">
          <w:pPr>
            <w:pStyle w:val="TOC3"/>
            <w:rPr>
              <w:rFonts w:asciiTheme="minorHAnsi" w:eastAsiaTheme="minorEastAsia" w:hAnsiTheme="minorHAnsi"/>
              <w:b w:val="0"/>
              <w:bCs w:val="0"/>
              <w:i w:val="0"/>
              <w:iCs w:val="0"/>
              <w:noProof/>
              <w:sz w:val="22"/>
              <w:lang w:eastAsia="ja-JP"/>
            </w:rPr>
          </w:pPr>
          <w:hyperlink w:anchor="_Toc81825900" w:history="1">
            <w:r w:rsidR="00931029" w:rsidRPr="00D52BB7">
              <w:rPr>
                <w:rStyle w:val="Hyperlink"/>
                <w:noProof/>
              </w:rPr>
              <w:t>2.1.4.</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learScript</w:t>
            </w:r>
            <w:r w:rsidR="00931029">
              <w:rPr>
                <w:noProof/>
                <w:webHidden/>
              </w:rPr>
              <w:tab/>
            </w:r>
            <w:r w:rsidR="00931029">
              <w:rPr>
                <w:noProof/>
                <w:webHidden/>
              </w:rPr>
              <w:fldChar w:fldCharType="begin"/>
            </w:r>
            <w:r w:rsidR="00931029">
              <w:rPr>
                <w:noProof/>
                <w:webHidden/>
              </w:rPr>
              <w:instrText xml:space="preserve"> PAGEREF _Toc81825900 \h </w:instrText>
            </w:r>
            <w:r w:rsidR="00931029">
              <w:rPr>
                <w:noProof/>
                <w:webHidden/>
              </w:rPr>
            </w:r>
            <w:r w:rsidR="00931029">
              <w:rPr>
                <w:noProof/>
                <w:webHidden/>
              </w:rPr>
              <w:fldChar w:fldCharType="separate"/>
            </w:r>
            <w:r w:rsidR="00931029">
              <w:rPr>
                <w:noProof/>
                <w:webHidden/>
              </w:rPr>
              <w:t>7</w:t>
            </w:r>
            <w:r w:rsidR="00931029">
              <w:rPr>
                <w:noProof/>
                <w:webHidden/>
              </w:rPr>
              <w:fldChar w:fldCharType="end"/>
            </w:r>
          </w:hyperlink>
        </w:p>
        <w:p w14:paraId="426AB00B" w14:textId="506A6EFD" w:rsidR="00931029" w:rsidRDefault="00DF5741">
          <w:pPr>
            <w:pStyle w:val="TOC3"/>
            <w:rPr>
              <w:rFonts w:asciiTheme="minorHAnsi" w:eastAsiaTheme="minorEastAsia" w:hAnsiTheme="minorHAnsi"/>
              <w:b w:val="0"/>
              <w:bCs w:val="0"/>
              <w:i w:val="0"/>
              <w:iCs w:val="0"/>
              <w:noProof/>
              <w:sz w:val="22"/>
              <w:lang w:eastAsia="ja-JP"/>
            </w:rPr>
          </w:pPr>
          <w:hyperlink w:anchor="_Toc81825901" w:history="1">
            <w:r w:rsidR="00931029" w:rsidRPr="00D52BB7">
              <w:rPr>
                <w:rStyle w:val="Hyperlink"/>
                <w:noProof/>
              </w:rPr>
              <w:t>2.1.5.</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ABP Framework</w:t>
            </w:r>
            <w:r w:rsidR="00931029">
              <w:rPr>
                <w:noProof/>
                <w:webHidden/>
              </w:rPr>
              <w:tab/>
            </w:r>
            <w:r w:rsidR="00931029">
              <w:rPr>
                <w:noProof/>
                <w:webHidden/>
              </w:rPr>
              <w:fldChar w:fldCharType="begin"/>
            </w:r>
            <w:r w:rsidR="00931029">
              <w:rPr>
                <w:noProof/>
                <w:webHidden/>
              </w:rPr>
              <w:instrText xml:space="preserve"> PAGEREF _Toc81825901 \h </w:instrText>
            </w:r>
            <w:r w:rsidR="00931029">
              <w:rPr>
                <w:noProof/>
                <w:webHidden/>
              </w:rPr>
            </w:r>
            <w:r w:rsidR="00931029">
              <w:rPr>
                <w:noProof/>
                <w:webHidden/>
              </w:rPr>
              <w:fldChar w:fldCharType="separate"/>
            </w:r>
            <w:r w:rsidR="00931029">
              <w:rPr>
                <w:noProof/>
                <w:webHidden/>
              </w:rPr>
              <w:t>7</w:t>
            </w:r>
            <w:r w:rsidR="00931029">
              <w:rPr>
                <w:noProof/>
                <w:webHidden/>
              </w:rPr>
              <w:fldChar w:fldCharType="end"/>
            </w:r>
          </w:hyperlink>
        </w:p>
        <w:p w14:paraId="11F05B4F" w14:textId="23FFA6DC" w:rsidR="00931029" w:rsidRDefault="00DF5741">
          <w:pPr>
            <w:pStyle w:val="TOC2"/>
            <w:rPr>
              <w:rFonts w:asciiTheme="minorHAnsi" w:eastAsiaTheme="minorEastAsia" w:hAnsiTheme="minorHAnsi"/>
              <w:b w:val="0"/>
              <w:bCs w:val="0"/>
              <w:noProof/>
              <w:sz w:val="22"/>
              <w:lang w:eastAsia="ja-JP"/>
            </w:rPr>
          </w:pPr>
          <w:hyperlink w:anchor="_Toc81825902" w:history="1">
            <w:r w:rsidR="00931029" w:rsidRPr="00D52BB7">
              <w:rPr>
                <w:rStyle w:val="Hyperlink"/>
                <w:noProof/>
              </w:rPr>
              <w:t>2.2.</w:t>
            </w:r>
            <w:r w:rsidR="00931029">
              <w:rPr>
                <w:rFonts w:asciiTheme="minorHAnsi" w:eastAsiaTheme="minorEastAsia" w:hAnsiTheme="minorHAnsi"/>
                <w:b w:val="0"/>
                <w:bCs w:val="0"/>
                <w:noProof/>
                <w:sz w:val="22"/>
                <w:lang w:eastAsia="ja-JP"/>
              </w:rPr>
              <w:tab/>
            </w:r>
            <w:r w:rsidR="00931029" w:rsidRPr="00D52BB7">
              <w:rPr>
                <w:rStyle w:val="Hyperlink"/>
                <w:noProof/>
              </w:rPr>
              <w:t>Kiến trúc tổng thể</w:t>
            </w:r>
            <w:r w:rsidR="00931029">
              <w:rPr>
                <w:noProof/>
                <w:webHidden/>
              </w:rPr>
              <w:tab/>
            </w:r>
            <w:r w:rsidR="00931029">
              <w:rPr>
                <w:noProof/>
                <w:webHidden/>
              </w:rPr>
              <w:fldChar w:fldCharType="begin"/>
            </w:r>
            <w:r w:rsidR="00931029">
              <w:rPr>
                <w:noProof/>
                <w:webHidden/>
              </w:rPr>
              <w:instrText xml:space="preserve"> PAGEREF _Toc81825902 \h </w:instrText>
            </w:r>
            <w:r w:rsidR="00931029">
              <w:rPr>
                <w:noProof/>
                <w:webHidden/>
              </w:rPr>
            </w:r>
            <w:r w:rsidR="00931029">
              <w:rPr>
                <w:noProof/>
                <w:webHidden/>
              </w:rPr>
              <w:fldChar w:fldCharType="separate"/>
            </w:r>
            <w:r w:rsidR="00931029">
              <w:rPr>
                <w:noProof/>
                <w:webHidden/>
              </w:rPr>
              <w:t>10</w:t>
            </w:r>
            <w:r w:rsidR="00931029">
              <w:rPr>
                <w:noProof/>
                <w:webHidden/>
              </w:rPr>
              <w:fldChar w:fldCharType="end"/>
            </w:r>
          </w:hyperlink>
        </w:p>
        <w:p w14:paraId="4CEB99D9" w14:textId="72AE9FF7" w:rsidR="00931029" w:rsidRDefault="00DF5741">
          <w:pPr>
            <w:pStyle w:val="TOC3"/>
            <w:rPr>
              <w:rFonts w:asciiTheme="minorHAnsi" w:eastAsiaTheme="minorEastAsia" w:hAnsiTheme="minorHAnsi"/>
              <w:b w:val="0"/>
              <w:bCs w:val="0"/>
              <w:i w:val="0"/>
              <w:iCs w:val="0"/>
              <w:noProof/>
              <w:sz w:val="22"/>
              <w:lang w:eastAsia="ja-JP"/>
            </w:rPr>
          </w:pPr>
          <w:hyperlink w:anchor="_Toc81825903" w:history="1">
            <w:r w:rsidR="00931029" w:rsidRPr="00D52BB7">
              <w:rPr>
                <w:rStyle w:val="Hyperlink"/>
                <w:noProof/>
              </w:rPr>
              <w:t>2.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Domain Driven Design</w:t>
            </w:r>
            <w:r w:rsidR="00931029">
              <w:rPr>
                <w:noProof/>
                <w:webHidden/>
              </w:rPr>
              <w:tab/>
            </w:r>
            <w:r w:rsidR="00931029">
              <w:rPr>
                <w:noProof/>
                <w:webHidden/>
              </w:rPr>
              <w:fldChar w:fldCharType="begin"/>
            </w:r>
            <w:r w:rsidR="00931029">
              <w:rPr>
                <w:noProof/>
                <w:webHidden/>
              </w:rPr>
              <w:instrText xml:space="preserve"> PAGEREF _Toc81825903 \h </w:instrText>
            </w:r>
            <w:r w:rsidR="00931029">
              <w:rPr>
                <w:noProof/>
                <w:webHidden/>
              </w:rPr>
            </w:r>
            <w:r w:rsidR="00931029">
              <w:rPr>
                <w:noProof/>
                <w:webHidden/>
              </w:rPr>
              <w:fldChar w:fldCharType="separate"/>
            </w:r>
            <w:r w:rsidR="00931029">
              <w:rPr>
                <w:noProof/>
                <w:webHidden/>
              </w:rPr>
              <w:t>10</w:t>
            </w:r>
            <w:r w:rsidR="00931029">
              <w:rPr>
                <w:noProof/>
                <w:webHidden/>
              </w:rPr>
              <w:fldChar w:fldCharType="end"/>
            </w:r>
          </w:hyperlink>
        </w:p>
        <w:p w14:paraId="057A03DC" w14:textId="7A3C238F" w:rsidR="00931029" w:rsidRDefault="00DF5741">
          <w:pPr>
            <w:pStyle w:val="TOC3"/>
            <w:rPr>
              <w:rFonts w:asciiTheme="minorHAnsi" w:eastAsiaTheme="minorEastAsia" w:hAnsiTheme="minorHAnsi"/>
              <w:b w:val="0"/>
              <w:bCs w:val="0"/>
              <w:i w:val="0"/>
              <w:iCs w:val="0"/>
              <w:noProof/>
              <w:sz w:val="22"/>
              <w:lang w:eastAsia="ja-JP"/>
            </w:rPr>
          </w:pPr>
          <w:hyperlink w:anchor="_Toc81825904" w:history="1">
            <w:r w:rsidR="00931029" w:rsidRPr="00D52BB7">
              <w:rPr>
                <w:rStyle w:val="Hyperlink"/>
                <w:noProof/>
              </w:rPr>
              <w:t>2.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Mô tả tổng quan</w:t>
            </w:r>
            <w:r w:rsidR="00931029">
              <w:rPr>
                <w:noProof/>
                <w:webHidden/>
              </w:rPr>
              <w:tab/>
            </w:r>
            <w:r w:rsidR="00931029">
              <w:rPr>
                <w:noProof/>
                <w:webHidden/>
              </w:rPr>
              <w:fldChar w:fldCharType="begin"/>
            </w:r>
            <w:r w:rsidR="00931029">
              <w:rPr>
                <w:noProof/>
                <w:webHidden/>
              </w:rPr>
              <w:instrText xml:space="preserve"> PAGEREF _Toc81825904 \h </w:instrText>
            </w:r>
            <w:r w:rsidR="00931029">
              <w:rPr>
                <w:noProof/>
                <w:webHidden/>
              </w:rPr>
            </w:r>
            <w:r w:rsidR="00931029">
              <w:rPr>
                <w:noProof/>
                <w:webHidden/>
              </w:rPr>
              <w:fldChar w:fldCharType="separate"/>
            </w:r>
            <w:r w:rsidR="00931029">
              <w:rPr>
                <w:noProof/>
                <w:webHidden/>
              </w:rPr>
              <w:t>12</w:t>
            </w:r>
            <w:r w:rsidR="00931029">
              <w:rPr>
                <w:noProof/>
                <w:webHidden/>
              </w:rPr>
              <w:fldChar w:fldCharType="end"/>
            </w:r>
          </w:hyperlink>
        </w:p>
        <w:p w14:paraId="34F2C339" w14:textId="770CB4E5" w:rsidR="00931029" w:rsidRDefault="00DF5741">
          <w:pPr>
            <w:pStyle w:val="TOC3"/>
            <w:rPr>
              <w:rFonts w:asciiTheme="minorHAnsi" w:eastAsiaTheme="minorEastAsia" w:hAnsiTheme="minorHAnsi"/>
              <w:b w:val="0"/>
              <w:bCs w:val="0"/>
              <w:i w:val="0"/>
              <w:iCs w:val="0"/>
              <w:noProof/>
              <w:sz w:val="22"/>
              <w:lang w:eastAsia="ja-JP"/>
            </w:rPr>
          </w:pPr>
          <w:hyperlink w:anchor="_Toc81825905" w:history="1">
            <w:r w:rsidR="00931029" w:rsidRPr="00D52BB7">
              <w:rPr>
                <w:rStyle w:val="Hyperlink"/>
                <w:noProof/>
              </w:rPr>
              <w:t>2.2.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Kiến trúc module của hệ thống theo DDD</w:t>
            </w:r>
            <w:r w:rsidR="00931029">
              <w:rPr>
                <w:noProof/>
                <w:webHidden/>
              </w:rPr>
              <w:tab/>
            </w:r>
            <w:r w:rsidR="00931029">
              <w:rPr>
                <w:noProof/>
                <w:webHidden/>
              </w:rPr>
              <w:fldChar w:fldCharType="begin"/>
            </w:r>
            <w:r w:rsidR="00931029">
              <w:rPr>
                <w:noProof/>
                <w:webHidden/>
              </w:rPr>
              <w:instrText xml:space="preserve"> PAGEREF _Toc81825905 \h </w:instrText>
            </w:r>
            <w:r w:rsidR="00931029">
              <w:rPr>
                <w:noProof/>
                <w:webHidden/>
              </w:rPr>
            </w:r>
            <w:r w:rsidR="00931029">
              <w:rPr>
                <w:noProof/>
                <w:webHidden/>
              </w:rPr>
              <w:fldChar w:fldCharType="separate"/>
            </w:r>
            <w:r w:rsidR="00931029">
              <w:rPr>
                <w:noProof/>
                <w:webHidden/>
              </w:rPr>
              <w:t>13</w:t>
            </w:r>
            <w:r w:rsidR="00931029">
              <w:rPr>
                <w:noProof/>
                <w:webHidden/>
              </w:rPr>
              <w:fldChar w:fldCharType="end"/>
            </w:r>
          </w:hyperlink>
        </w:p>
        <w:p w14:paraId="6038334D" w14:textId="455422F6" w:rsidR="00931029" w:rsidRDefault="00DF5741">
          <w:pPr>
            <w:pStyle w:val="TOC1"/>
            <w:rPr>
              <w:rFonts w:asciiTheme="minorHAnsi" w:eastAsiaTheme="minorEastAsia" w:hAnsiTheme="minorHAnsi"/>
              <w:b w:val="0"/>
              <w:bCs w:val="0"/>
              <w:noProof/>
              <w:sz w:val="22"/>
              <w:lang w:eastAsia="ja-JP"/>
            </w:rPr>
          </w:pPr>
          <w:hyperlink w:anchor="_Toc81825906" w:history="1">
            <w:r w:rsidR="00931029" w:rsidRPr="00D52BB7">
              <w:rPr>
                <w:rStyle w:val="Hyperlink"/>
                <w:iCs/>
                <w:noProof/>
              </w:rPr>
              <w:t>CHƯƠNG 3.</w:t>
            </w:r>
            <w:r w:rsidR="00931029">
              <w:rPr>
                <w:rFonts w:asciiTheme="minorHAnsi" w:eastAsiaTheme="minorEastAsia" w:hAnsiTheme="minorHAnsi"/>
                <w:b w:val="0"/>
                <w:bCs w:val="0"/>
                <w:noProof/>
                <w:sz w:val="22"/>
                <w:lang w:eastAsia="ja-JP"/>
              </w:rPr>
              <w:tab/>
            </w:r>
            <w:r w:rsidR="00931029" w:rsidRPr="00D52BB7">
              <w:rPr>
                <w:rStyle w:val="Hyperlink"/>
                <w:noProof/>
              </w:rPr>
              <w:t>ĐẶC TẢ CHỨC NĂNG CHÍNH CỦA HỆ THỐNG</w:t>
            </w:r>
            <w:r w:rsidR="00931029">
              <w:rPr>
                <w:noProof/>
                <w:webHidden/>
              </w:rPr>
              <w:tab/>
            </w:r>
            <w:r w:rsidR="00931029">
              <w:rPr>
                <w:noProof/>
                <w:webHidden/>
              </w:rPr>
              <w:fldChar w:fldCharType="begin"/>
            </w:r>
            <w:r w:rsidR="00931029">
              <w:rPr>
                <w:noProof/>
                <w:webHidden/>
              </w:rPr>
              <w:instrText xml:space="preserve"> PAGEREF _Toc81825906 \h </w:instrText>
            </w:r>
            <w:r w:rsidR="00931029">
              <w:rPr>
                <w:noProof/>
                <w:webHidden/>
              </w:rPr>
            </w:r>
            <w:r w:rsidR="00931029">
              <w:rPr>
                <w:noProof/>
                <w:webHidden/>
              </w:rPr>
              <w:fldChar w:fldCharType="separate"/>
            </w:r>
            <w:r w:rsidR="00931029">
              <w:rPr>
                <w:noProof/>
                <w:webHidden/>
              </w:rPr>
              <w:t>20</w:t>
            </w:r>
            <w:r w:rsidR="00931029">
              <w:rPr>
                <w:noProof/>
                <w:webHidden/>
              </w:rPr>
              <w:fldChar w:fldCharType="end"/>
            </w:r>
          </w:hyperlink>
        </w:p>
        <w:p w14:paraId="671509C1" w14:textId="76ADA142" w:rsidR="00931029" w:rsidRDefault="00DF5741">
          <w:pPr>
            <w:pStyle w:val="TOC2"/>
            <w:rPr>
              <w:rFonts w:asciiTheme="minorHAnsi" w:eastAsiaTheme="minorEastAsia" w:hAnsiTheme="minorHAnsi"/>
              <w:b w:val="0"/>
              <w:bCs w:val="0"/>
              <w:noProof/>
              <w:sz w:val="22"/>
              <w:lang w:eastAsia="ja-JP"/>
            </w:rPr>
          </w:pPr>
          <w:hyperlink w:anchor="_Toc81825907" w:history="1">
            <w:r w:rsidR="00931029" w:rsidRPr="00D52BB7">
              <w:rPr>
                <w:rStyle w:val="Hyperlink"/>
                <w:i/>
                <w:noProof/>
              </w:rPr>
              <w:t>3.1.</w:t>
            </w:r>
            <w:r w:rsidR="00931029">
              <w:rPr>
                <w:rFonts w:asciiTheme="minorHAnsi" w:eastAsiaTheme="minorEastAsia" w:hAnsiTheme="minorHAnsi"/>
                <w:b w:val="0"/>
                <w:b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07 \h </w:instrText>
            </w:r>
            <w:r w:rsidR="00931029">
              <w:rPr>
                <w:noProof/>
                <w:webHidden/>
              </w:rPr>
            </w:r>
            <w:r w:rsidR="00931029">
              <w:rPr>
                <w:noProof/>
                <w:webHidden/>
              </w:rPr>
              <w:fldChar w:fldCharType="separate"/>
            </w:r>
            <w:r w:rsidR="00931029">
              <w:rPr>
                <w:noProof/>
                <w:webHidden/>
              </w:rPr>
              <w:t>20</w:t>
            </w:r>
            <w:r w:rsidR="00931029">
              <w:rPr>
                <w:noProof/>
                <w:webHidden/>
              </w:rPr>
              <w:fldChar w:fldCharType="end"/>
            </w:r>
          </w:hyperlink>
        </w:p>
        <w:p w14:paraId="2D2429D3" w14:textId="0184CF1A" w:rsidR="00931029" w:rsidRDefault="00DF5741">
          <w:pPr>
            <w:pStyle w:val="TOC2"/>
            <w:rPr>
              <w:rFonts w:asciiTheme="minorHAnsi" w:eastAsiaTheme="minorEastAsia" w:hAnsiTheme="minorHAnsi"/>
              <w:b w:val="0"/>
              <w:bCs w:val="0"/>
              <w:noProof/>
              <w:sz w:val="22"/>
              <w:lang w:eastAsia="ja-JP"/>
            </w:rPr>
          </w:pPr>
          <w:hyperlink w:anchor="_Toc81825908" w:history="1">
            <w:r w:rsidR="00931029" w:rsidRPr="00D52BB7">
              <w:rPr>
                <w:rStyle w:val="Hyperlink"/>
                <w:i/>
                <w:noProof/>
              </w:rPr>
              <w:t>3.2.</w:t>
            </w:r>
            <w:r w:rsidR="00931029">
              <w:rPr>
                <w:rFonts w:asciiTheme="minorHAnsi" w:eastAsiaTheme="minorEastAsia" w:hAnsiTheme="minorHAnsi"/>
                <w:b w:val="0"/>
                <w:b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08 \h </w:instrText>
            </w:r>
            <w:r w:rsidR="00931029">
              <w:rPr>
                <w:noProof/>
                <w:webHidden/>
              </w:rPr>
            </w:r>
            <w:r w:rsidR="00931029">
              <w:rPr>
                <w:noProof/>
                <w:webHidden/>
              </w:rPr>
              <w:fldChar w:fldCharType="separate"/>
            </w:r>
            <w:r w:rsidR="00931029">
              <w:rPr>
                <w:noProof/>
                <w:webHidden/>
              </w:rPr>
              <w:t>21</w:t>
            </w:r>
            <w:r w:rsidR="00931029">
              <w:rPr>
                <w:noProof/>
                <w:webHidden/>
              </w:rPr>
              <w:fldChar w:fldCharType="end"/>
            </w:r>
          </w:hyperlink>
        </w:p>
        <w:p w14:paraId="5F654F07" w14:textId="74AD8D67" w:rsidR="00931029" w:rsidRDefault="00DF5741">
          <w:pPr>
            <w:pStyle w:val="TOC2"/>
            <w:rPr>
              <w:rFonts w:asciiTheme="minorHAnsi" w:eastAsiaTheme="minorEastAsia" w:hAnsiTheme="minorHAnsi"/>
              <w:b w:val="0"/>
              <w:bCs w:val="0"/>
              <w:noProof/>
              <w:sz w:val="22"/>
              <w:lang w:eastAsia="ja-JP"/>
            </w:rPr>
          </w:pPr>
          <w:hyperlink w:anchor="_Toc81825909" w:history="1">
            <w:r w:rsidR="00931029" w:rsidRPr="00D52BB7">
              <w:rPr>
                <w:rStyle w:val="Hyperlink"/>
                <w:i/>
                <w:noProof/>
              </w:rPr>
              <w:t>3.3.</w:t>
            </w:r>
            <w:r w:rsidR="00931029">
              <w:rPr>
                <w:rFonts w:asciiTheme="minorHAnsi" w:eastAsiaTheme="minorEastAsia" w:hAnsiTheme="minorHAnsi"/>
                <w:b w:val="0"/>
                <w:bCs w:val="0"/>
                <w:noProof/>
                <w:sz w:val="22"/>
                <w:lang w:eastAsia="ja-JP"/>
              </w:rPr>
              <w:tab/>
            </w:r>
            <w:r w:rsidR="00931029" w:rsidRPr="00D52BB7">
              <w:rPr>
                <w:rStyle w:val="Hyperlink"/>
                <w:noProof/>
              </w:rPr>
              <w:t>Thực thi script</w:t>
            </w:r>
            <w:r w:rsidR="00931029">
              <w:rPr>
                <w:noProof/>
                <w:webHidden/>
              </w:rPr>
              <w:tab/>
            </w:r>
            <w:r w:rsidR="00931029">
              <w:rPr>
                <w:noProof/>
                <w:webHidden/>
              </w:rPr>
              <w:fldChar w:fldCharType="begin"/>
            </w:r>
            <w:r w:rsidR="00931029">
              <w:rPr>
                <w:noProof/>
                <w:webHidden/>
              </w:rPr>
              <w:instrText xml:space="preserve"> PAGEREF _Toc81825909 \h </w:instrText>
            </w:r>
            <w:r w:rsidR="00931029">
              <w:rPr>
                <w:noProof/>
                <w:webHidden/>
              </w:rPr>
            </w:r>
            <w:r w:rsidR="00931029">
              <w:rPr>
                <w:noProof/>
                <w:webHidden/>
              </w:rPr>
              <w:fldChar w:fldCharType="separate"/>
            </w:r>
            <w:r w:rsidR="00931029">
              <w:rPr>
                <w:noProof/>
                <w:webHidden/>
              </w:rPr>
              <w:t>25</w:t>
            </w:r>
            <w:r w:rsidR="00931029">
              <w:rPr>
                <w:noProof/>
                <w:webHidden/>
              </w:rPr>
              <w:fldChar w:fldCharType="end"/>
            </w:r>
          </w:hyperlink>
        </w:p>
        <w:p w14:paraId="4C95B568" w14:textId="604747E3" w:rsidR="00931029" w:rsidRDefault="00DF5741">
          <w:pPr>
            <w:pStyle w:val="TOC2"/>
            <w:rPr>
              <w:rFonts w:asciiTheme="minorHAnsi" w:eastAsiaTheme="minorEastAsia" w:hAnsiTheme="minorHAnsi"/>
              <w:b w:val="0"/>
              <w:bCs w:val="0"/>
              <w:noProof/>
              <w:sz w:val="22"/>
              <w:lang w:eastAsia="ja-JP"/>
            </w:rPr>
          </w:pPr>
          <w:hyperlink w:anchor="_Toc81825910" w:history="1">
            <w:r w:rsidR="00931029" w:rsidRPr="00D52BB7">
              <w:rPr>
                <w:rStyle w:val="Hyperlink"/>
                <w:i/>
                <w:noProof/>
              </w:rPr>
              <w:t>3.4.</w:t>
            </w:r>
            <w:r w:rsidR="00931029">
              <w:rPr>
                <w:rFonts w:asciiTheme="minorHAnsi" w:eastAsiaTheme="minorEastAsia" w:hAnsiTheme="minorHAnsi"/>
                <w:b w:val="0"/>
                <w:bCs w:val="0"/>
                <w:noProof/>
                <w:sz w:val="22"/>
                <w:lang w:eastAsia="ja-JP"/>
              </w:rPr>
              <w:tab/>
            </w:r>
            <w:r w:rsidR="00931029" w:rsidRPr="00D52BB7">
              <w:rPr>
                <w:rStyle w:val="Hyperlink"/>
                <w:noProof/>
              </w:rPr>
              <w:t>Cập nhật máy client</w:t>
            </w:r>
            <w:r w:rsidR="00931029">
              <w:rPr>
                <w:noProof/>
                <w:webHidden/>
              </w:rPr>
              <w:tab/>
            </w:r>
            <w:r w:rsidR="00931029">
              <w:rPr>
                <w:noProof/>
                <w:webHidden/>
              </w:rPr>
              <w:fldChar w:fldCharType="begin"/>
            </w:r>
            <w:r w:rsidR="00931029">
              <w:rPr>
                <w:noProof/>
                <w:webHidden/>
              </w:rPr>
              <w:instrText xml:space="preserve"> PAGEREF _Toc81825910 \h </w:instrText>
            </w:r>
            <w:r w:rsidR="00931029">
              <w:rPr>
                <w:noProof/>
                <w:webHidden/>
              </w:rPr>
            </w:r>
            <w:r w:rsidR="00931029">
              <w:rPr>
                <w:noProof/>
                <w:webHidden/>
              </w:rPr>
              <w:fldChar w:fldCharType="separate"/>
            </w:r>
            <w:r w:rsidR="00931029">
              <w:rPr>
                <w:noProof/>
                <w:webHidden/>
              </w:rPr>
              <w:t>27</w:t>
            </w:r>
            <w:r w:rsidR="00931029">
              <w:rPr>
                <w:noProof/>
                <w:webHidden/>
              </w:rPr>
              <w:fldChar w:fldCharType="end"/>
            </w:r>
          </w:hyperlink>
        </w:p>
        <w:p w14:paraId="265D25E8" w14:textId="33ED26F1" w:rsidR="00931029" w:rsidRDefault="00DF5741">
          <w:pPr>
            <w:pStyle w:val="TOC2"/>
            <w:rPr>
              <w:rFonts w:asciiTheme="minorHAnsi" w:eastAsiaTheme="minorEastAsia" w:hAnsiTheme="minorHAnsi"/>
              <w:b w:val="0"/>
              <w:bCs w:val="0"/>
              <w:noProof/>
              <w:sz w:val="22"/>
              <w:lang w:eastAsia="ja-JP"/>
            </w:rPr>
          </w:pPr>
          <w:hyperlink w:anchor="_Toc81825911" w:history="1">
            <w:r w:rsidR="00931029" w:rsidRPr="00D52BB7">
              <w:rPr>
                <w:rStyle w:val="Hyperlink"/>
                <w:i/>
                <w:noProof/>
              </w:rPr>
              <w:t>3.5.</w:t>
            </w:r>
            <w:r w:rsidR="00931029">
              <w:rPr>
                <w:rFonts w:asciiTheme="minorHAnsi" w:eastAsiaTheme="minorEastAsia" w:hAnsiTheme="minorHAnsi"/>
                <w:b w:val="0"/>
                <w:b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11 \h </w:instrText>
            </w:r>
            <w:r w:rsidR="00931029">
              <w:rPr>
                <w:noProof/>
                <w:webHidden/>
              </w:rPr>
            </w:r>
            <w:r w:rsidR="00931029">
              <w:rPr>
                <w:noProof/>
                <w:webHidden/>
              </w:rPr>
              <w:fldChar w:fldCharType="separate"/>
            </w:r>
            <w:r w:rsidR="00931029">
              <w:rPr>
                <w:noProof/>
                <w:webHidden/>
              </w:rPr>
              <w:t>28</w:t>
            </w:r>
            <w:r w:rsidR="00931029">
              <w:rPr>
                <w:noProof/>
                <w:webHidden/>
              </w:rPr>
              <w:fldChar w:fldCharType="end"/>
            </w:r>
          </w:hyperlink>
        </w:p>
        <w:p w14:paraId="5E8407ED" w14:textId="156AE9EE" w:rsidR="00931029" w:rsidRDefault="00DF5741">
          <w:pPr>
            <w:pStyle w:val="TOC2"/>
            <w:rPr>
              <w:rFonts w:asciiTheme="minorHAnsi" w:eastAsiaTheme="minorEastAsia" w:hAnsiTheme="minorHAnsi"/>
              <w:b w:val="0"/>
              <w:bCs w:val="0"/>
              <w:noProof/>
              <w:sz w:val="22"/>
              <w:lang w:eastAsia="ja-JP"/>
            </w:rPr>
          </w:pPr>
          <w:hyperlink w:anchor="_Toc81825912" w:history="1">
            <w:r w:rsidR="00931029" w:rsidRPr="00D52BB7">
              <w:rPr>
                <w:rStyle w:val="Hyperlink"/>
                <w:i/>
                <w:noProof/>
              </w:rPr>
              <w:t>3.6.</w:t>
            </w:r>
            <w:r w:rsidR="00931029">
              <w:rPr>
                <w:rFonts w:asciiTheme="minorHAnsi" w:eastAsiaTheme="minorEastAsia" w:hAnsiTheme="minorHAnsi"/>
                <w:b w:val="0"/>
                <w:bCs w:val="0"/>
                <w:noProof/>
                <w:sz w:val="22"/>
                <w:lang w:eastAsia="ja-JP"/>
              </w:rPr>
              <w:tab/>
            </w:r>
            <w:r w:rsidR="00931029" w:rsidRPr="00D52BB7">
              <w:rPr>
                <w:rStyle w:val="Hyperlink"/>
                <w:noProof/>
              </w:rPr>
              <w:t>Cập nhật ứng dụng</w:t>
            </w:r>
            <w:r w:rsidR="00931029">
              <w:rPr>
                <w:noProof/>
                <w:webHidden/>
              </w:rPr>
              <w:tab/>
            </w:r>
            <w:r w:rsidR="00931029">
              <w:rPr>
                <w:noProof/>
                <w:webHidden/>
              </w:rPr>
              <w:fldChar w:fldCharType="begin"/>
            </w:r>
            <w:r w:rsidR="00931029">
              <w:rPr>
                <w:noProof/>
                <w:webHidden/>
              </w:rPr>
              <w:instrText xml:space="preserve"> PAGEREF _Toc81825912 \h </w:instrText>
            </w:r>
            <w:r w:rsidR="00931029">
              <w:rPr>
                <w:noProof/>
                <w:webHidden/>
              </w:rPr>
            </w:r>
            <w:r w:rsidR="00931029">
              <w:rPr>
                <w:noProof/>
                <w:webHidden/>
              </w:rPr>
              <w:fldChar w:fldCharType="separate"/>
            </w:r>
            <w:r w:rsidR="00931029">
              <w:rPr>
                <w:noProof/>
                <w:webHidden/>
              </w:rPr>
              <w:t>30</w:t>
            </w:r>
            <w:r w:rsidR="00931029">
              <w:rPr>
                <w:noProof/>
                <w:webHidden/>
              </w:rPr>
              <w:fldChar w:fldCharType="end"/>
            </w:r>
          </w:hyperlink>
        </w:p>
        <w:p w14:paraId="0A30F65A" w14:textId="267095E6" w:rsidR="00931029" w:rsidRDefault="00DF5741">
          <w:pPr>
            <w:pStyle w:val="TOC2"/>
            <w:rPr>
              <w:rFonts w:asciiTheme="minorHAnsi" w:eastAsiaTheme="minorEastAsia" w:hAnsiTheme="minorHAnsi"/>
              <w:b w:val="0"/>
              <w:bCs w:val="0"/>
              <w:noProof/>
              <w:sz w:val="22"/>
              <w:lang w:eastAsia="ja-JP"/>
            </w:rPr>
          </w:pPr>
          <w:hyperlink w:anchor="_Toc81825913" w:history="1">
            <w:r w:rsidR="00931029" w:rsidRPr="00D52BB7">
              <w:rPr>
                <w:rStyle w:val="Hyperlink"/>
                <w:i/>
                <w:noProof/>
              </w:rPr>
              <w:t>3.7.</w:t>
            </w:r>
            <w:r w:rsidR="00931029">
              <w:rPr>
                <w:rFonts w:asciiTheme="minorHAnsi" w:eastAsiaTheme="minorEastAsia" w:hAnsiTheme="minorHAnsi"/>
                <w:b w:val="0"/>
                <w:bCs w:val="0"/>
                <w:noProof/>
                <w:sz w:val="22"/>
                <w:lang w:eastAsia="ja-JP"/>
              </w:rPr>
              <w:tab/>
            </w:r>
            <w:r w:rsidR="00931029" w:rsidRPr="00D52BB7">
              <w:rPr>
                <w:rStyle w:val="Hyperlink"/>
                <w:noProof/>
              </w:rPr>
              <w:t>Quản lý nhóm quyền</w:t>
            </w:r>
            <w:r w:rsidR="00931029">
              <w:rPr>
                <w:noProof/>
                <w:webHidden/>
              </w:rPr>
              <w:tab/>
            </w:r>
            <w:r w:rsidR="00931029">
              <w:rPr>
                <w:noProof/>
                <w:webHidden/>
              </w:rPr>
              <w:fldChar w:fldCharType="begin"/>
            </w:r>
            <w:r w:rsidR="00931029">
              <w:rPr>
                <w:noProof/>
                <w:webHidden/>
              </w:rPr>
              <w:instrText xml:space="preserve"> PAGEREF _Toc81825913 \h </w:instrText>
            </w:r>
            <w:r w:rsidR="00931029">
              <w:rPr>
                <w:noProof/>
                <w:webHidden/>
              </w:rPr>
            </w:r>
            <w:r w:rsidR="00931029">
              <w:rPr>
                <w:noProof/>
                <w:webHidden/>
              </w:rPr>
              <w:fldChar w:fldCharType="separate"/>
            </w:r>
            <w:r w:rsidR="00931029">
              <w:rPr>
                <w:noProof/>
                <w:webHidden/>
              </w:rPr>
              <w:t>32</w:t>
            </w:r>
            <w:r w:rsidR="00931029">
              <w:rPr>
                <w:noProof/>
                <w:webHidden/>
              </w:rPr>
              <w:fldChar w:fldCharType="end"/>
            </w:r>
          </w:hyperlink>
        </w:p>
        <w:p w14:paraId="136799B7" w14:textId="74C36239" w:rsidR="00931029" w:rsidRDefault="00DF5741">
          <w:pPr>
            <w:pStyle w:val="TOC2"/>
            <w:rPr>
              <w:rFonts w:asciiTheme="minorHAnsi" w:eastAsiaTheme="minorEastAsia" w:hAnsiTheme="minorHAnsi"/>
              <w:b w:val="0"/>
              <w:bCs w:val="0"/>
              <w:noProof/>
              <w:sz w:val="22"/>
              <w:lang w:eastAsia="ja-JP"/>
            </w:rPr>
          </w:pPr>
          <w:hyperlink w:anchor="_Toc81825914" w:history="1">
            <w:r w:rsidR="00931029" w:rsidRPr="00D52BB7">
              <w:rPr>
                <w:rStyle w:val="Hyperlink"/>
                <w:i/>
                <w:noProof/>
              </w:rPr>
              <w:t>3.8.</w:t>
            </w:r>
            <w:r w:rsidR="00931029">
              <w:rPr>
                <w:rFonts w:asciiTheme="minorHAnsi" w:eastAsiaTheme="minorEastAsia" w:hAnsiTheme="minorHAnsi"/>
                <w:b w:val="0"/>
                <w:bCs w:val="0"/>
                <w:noProof/>
                <w:sz w:val="22"/>
                <w:lang w:eastAsia="ja-JP"/>
              </w:rPr>
              <w:tab/>
            </w:r>
            <w:r w:rsidR="00931029" w:rsidRPr="00D52BB7">
              <w:rPr>
                <w:rStyle w:val="Hyperlink"/>
                <w:noProof/>
              </w:rPr>
              <w:t>Quản lý người dùng</w:t>
            </w:r>
            <w:r w:rsidR="00931029">
              <w:rPr>
                <w:noProof/>
                <w:webHidden/>
              </w:rPr>
              <w:tab/>
            </w:r>
            <w:r w:rsidR="00931029">
              <w:rPr>
                <w:noProof/>
                <w:webHidden/>
              </w:rPr>
              <w:fldChar w:fldCharType="begin"/>
            </w:r>
            <w:r w:rsidR="00931029">
              <w:rPr>
                <w:noProof/>
                <w:webHidden/>
              </w:rPr>
              <w:instrText xml:space="preserve"> PAGEREF _Toc81825914 \h </w:instrText>
            </w:r>
            <w:r w:rsidR="00931029">
              <w:rPr>
                <w:noProof/>
                <w:webHidden/>
              </w:rPr>
            </w:r>
            <w:r w:rsidR="00931029">
              <w:rPr>
                <w:noProof/>
                <w:webHidden/>
              </w:rPr>
              <w:fldChar w:fldCharType="separate"/>
            </w:r>
            <w:r w:rsidR="00931029">
              <w:rPr>
                <w:noProof/>
                <w:webHidden/>
              </w:rPr>
              <w:t>35</w:t>
            </w:r>
            <w:r w:rsidR="00931029">
              <w:rPr>
                <w:noProof/>
                <w:webHidden/>
              </w:rPr>
              <w:fldChar w:fldCharType="end"/>
            </w:r>
          </w:hyperlink>
        </w:p>
        <w:p w14:paraId="0880ABBE" w14:textId="04F92E0D" w:rsidR="00931029" w:rsidRDefault="00DF5741">
          <w:pPr>
            <w:pStyle w:val="TOC2"/>
            <w:rPr>
              <w:rFonts w:asciiTheme="minorHAnsi" w:eastAsiaTheme="minorEastAsia" w:hAnsiTheme="minorHAnsi"/>
              <w:b w:val="0"/>
              <w:bCs w:val="0"/>
              <w:noProof/>
              <w:sz w:val="22"/>
              <w:lang w:eastAsia="ja-JP"/>
            </w:rPr>
          </w:pPr>
          <w:hyperlink w:anchor="_Toc81825915" w:history="1">
            <w:r w:rsidR="00931029" w:rsidRPr="00D52BB7">
              <w:rPr>
                <w:rStyle w:val="Hyperlink"/>
                <w:i/>
                <w:noProof/>
              </w:rPr>
              <w:t>3.9.</w:t>
            </w:r>
            <w:r w:rsidR="00931029">
              <w:rPr>
                <w:rFonts w:asciiTheme="minorHAnsi" w:eastAsiaTheme="minorEastAsia" w:hAnsiTheme="minorHAnsi"/>
                <w:b w:val="0"/>
                <w:bCs w:val="0"/>
                <w:noProof/>
                <w:sz w:val="22"/>
                <w:lang w:eastAsia="ja-JP"/>
              </w:rPr>
              <w:tab/>
            </w:r>
            <w:r w:rsidR="00931029" w:rsidRPr="00D52BB7">
              <w:rPr>
                <w:rStyle w:val="Hyperlink"/>
                <w:noProof/>
              </w:rPr>
              <w:t>Đăng nhập</w:t>
            </w:r>
            <w:r w:rsidR="00931029">
              <w:rPr>
                <w:noProof/>
                <w:webHidden/>
              </w:rPr>
              <w:tab/>
            </w:r>
            <w:r w:rsidR="00931029">
              <w:rPr>
                <w:noProof/>
                <w:webHidden/>
              </w:rPr>
              <w:fldChar w:fldCharType="begin"/>
            </w:r>
            <w:r w:rsidR="00931029">
              <w:rPr>
                <w:noProof/>
                <w:webHidden/>
              </w:rPr>
              <w:instrText xml:space="preserve"> PAGEREF _Toc81825915 \h </w:instrText>
            </w:r>
            <w:r w:rsidR="00931029">
              <w:rPr>
                <w:noProof/>
                <w:webHidden/>
              </w:rPr>
            </w:r>
            <w:r w:rsidR="00931029">
              <w:rPr>
                <w:noProof/>
                <w:webHidden/>
              </w:rPr>
              <w:fldChar w:fldCharType="separate"/>
            </w:r>
            <w:r w:rsidR="00931029">
              <w:rPr>
                <w:noProof/>
                <w:webHidden/>
              </w:rPr>
              <w:t>41</w:t>
            </w:r>
            <w:r w:rsidR="00931029">
              <w:rPr>
                <w:noProof/>
                <w:webHidden/>
              </w:rPr>
              <w:fldChar w:fldCharType="end"/>
            </w:r>
          </w:hyperlink>
        </w:p>
        <w:p w14:paraId="4B495C95" w14:textId="574A01E4" w:rsidR="00931029" w:rsidRDefault="00DF5741">
          <w:pPr>
            <w:pStyle w:val="TOC2"/>
            <w:rPr>
              <w:rFonts w:asciiTheme="minorHAnsi" w:eastAsiaTheme="minorEastAsia" w:hAnsiTheme="minorHAnsi"/>
              <w:b w:val="0"/>
              <w:bCs w:val="0"/>
              <w:noProof/>
              <w:sz w:val="22"/>
              <w:lang w:eastAsia="ja-JP"/>
            </w:rPr>
          </w:pPr>
          <w:hyperlink w:anchor="_Toc81825916" w:history="1">
            <w:r w:rsidR="00931029" w:rsidRPr="00D52BB7">
              <w:rPr>
                <w:rStyle w:val="Hyperlink"/>
                <w:i/>
                <w:noProof/>
              </w:rPr>
              <w:t>3.10.</w:t>
            </w:r>
            <w:r w:rsidR="00931029">
              <w:rPr>
                <w:rFonts w:asciiTheme="minorHAnsi" w:eastAsiaTheme="minorEastAsia" w:hAnsiTheme="minorHAnsi"/>
                <w:b w:val="0"/>
                <w:bCs w:val="0"/>
                <w:noProof/>
                <w:sz w:val="22"/>
                <w:lang w:eastAsia="ja-JP"/>
              </w:rPr>
              <w:tab/>
            </w:r>
            <w:r w:rsidR="00931029" w:rsidRPr="00D52BB7">
              <w:rPr>
                <w:rStyle w:val="Hyperlink"/>
                <w:noProof/>
              </w:rPr>
              <w:t>Đăng xuất</w:t>
            </w:r>
            <w:r w:rsidR="00931029">
              <w:rPr>
                <w:noProof/>
                <w:webHidden/>
              </w:rPr>
              <w:tab/>
            </w:r>
            <w:r w:rsidR="00931029">
              <w:rPr>
                <w:noProof/>
                <w:webHidden/>
              </w:rPr>
              <w:fldChar w:fldCharType="begin"/>
            </w:r>
            <w:r w:rsidR="00931029">
              <w:rPr>
                <w:noProof/>
                <w:webHidden/>
              </w:rPr>
              <w:instrText xml:space="preserve"> PAGEREF _Toc81825916 \h </w:instrText>
            </w:r>
            <w:r w:rsidR="00931029">
              <w:rPr>
                <w:noProof/>
                <w:webHidden/>
              </w:rPr>
            </w:r>
            <w:r w:rsidR="00931029">
              <w:rPr>
                <w:noProof/>
                <w:webHidden/>
              </w:rPr>
              <w:fldChar w:fldCharType="separate"/>
            </w:r>
            <w:r w:rsidR="00931029">
              <w:rPr>
                <w:noProof/>
                <w:webHidden/>
              </w:rPr>
              <w:t>43</w:t>
            </w:r>
            <w:r w:rsidR="00931029">
              <w:rPr>
                <w:noProof/>
                <w:webHidden/>
              </w:rPr>
              <w:fldChar w:fldCharType="end"/>
            </w:r>
          </w:hyperlink>
        </w:p>
        <w:p w14:paraId="5871A1AF" w14:textId="3B5253AD" w:rsidR="00931029" w:rsidRDefault="00DF5741">
          <w:pPr>
            <w:pStyle w:val="TOC2"/>
            <w:rPr>
              <w:rFonts w:asciiTheme="minorHAnsi" w:eastAsiaTheme="minorEastAsia" w:hAnsiTheme="minorHAnsi"/>
              <w:b w:val="0"/>
              <w:bCs w:val="0"/>
              <w:noProof/>
              <w:sz w:val="22"/>
              <w:lang w:eastAsia="ja-JP"/>
            </w:rPr>
          </w:pPr>
          <w:hyperlink w:anchor="_Toc81825917" w:history="1">
            <w:r w:rsidR="00931029" w:rsidRPr="00D52BB7">
              <w:rPr>
                <w:rStyle w:val="Hyperlink"/>
                <w:i/>
                <w:noProof/>
              </w:rPr>
              <w:t>3.11.</w:t>
            </w:r>
            <w:r w:rsidR="00931029">
              <w:rPr>
                <w:rFonts w:asciiTheme="minorHAnsi" w:eastAsiaTheme="minorEastAsia" w:hAnsiTheme="minorHAnsi"/>
                <w:b w:val="0"/>
                <w:bCs w:val="0"/>
                <w:noProof/>
                <w:sz w:val="22"/>
                <w:lang w:eastAsia="ja-JP"/>
              </w:rPr>
              <w:tab/>
            </w:r>
            <w:r w:rsidR="00931029" w:rsidRPr="00D52BB7">
              <w:rPr>
                <w:rStyle w:val="Hyperlink"/>
                <w:noProof/>
              </w:rPr>
              <w:t>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17 \h </w:instrText>
            </w:r>
            <w:r w:rsidR="00931029">
              <w:rPr>
                <w:noProof/>
                <w:webHidden/>
              </w:rPr>
            </w:r>
            <w:r w:rsidR="00931029">
              <w:rPr>
                <w:noProof/>
                <w:webHidden/>
              </w:rPr>
              <w:fldChar w:fldCharType="separate"/>
            </w:r>
            <w:r w:rsidR="00931029">
              <w:rPr>
                <w:noProof/>
                <w:webHidden/>
              </w:rPr>
              <w:t>44</w:t>
            </w:r>
            <w:r w:rsidR="00931029">
              <w:rPr>
                <w:noProof/>
                <w:webHidden/>
              </w:rPr>
              <w:fldChar w:fldCharType="end"/>
            </w:r>
          </w:hyperlink>
        </w:p>
        <w:p w14:paraId="1A54A373" w14:textId="5DF9D931" w:rsidR="00931029" w:rsidRDefault="00DF5741">
          <w:pPr>
            <w:pStyle w:val="TOC2"/>
            <w:rPr>
              <w:rFonts w:asciiTheme="minorHAnsi" w:eastAsiaTheme="minorEastAsia" w:hAnsiTheme="minorHAnsi"/>
              <w:b w:val="0"/>
              <w:bCs w:val="0"/>
              <w:noProof/>
              <w:sz w:val="22"/>
              <w:lang w:eastAsia="ja-JP"/>
            </w:rPr>
          </w:pPr>
          <w:hyperlink w:anchor="_Toc81825918" w:history="1">
            <w:r w:rsidR="00931029" w:rsidRPr="00D52BB7">
              <w:rPr>
                <w:rStyle w:val="Hyperlink"/>
                <w:i/>
                <w:noProof/>
              </w:rPr>
              <w:t>3.12.</w:t>
            </w:r>
            <w:r w:rsidR="00931029">
              <w:rPr>
                <w:rFonts w:asciiTheme="minorHAnsi" w:eastAsiaTheme="minorEastAsia" w:hAnsiTheme="minorHAnsi"/>
                <w:b w:val="0"/>
                <w:bCs w:val="0"/>
                <w:noProof/>
                <w:sz w:val="22"/>
                <w:lang w:eastAsia="ja-JP"/>
              </w:rPr>
              <w:tab/>
            </w:r>
            <w:r w:rsidR="00931029" w:rsidRPr="00D52BB7">
              <w:rPr>
                <w:rStyle w:val="Hyperlink"/>
                <w:noProof/>
              </w:rPr>
              <w:t>Ngắt 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18 \h </w:instrText>
            </w:r>
            <w:r w:rsidR="00931029">
              <w:rPr>
                <w:noProof/>
                <w:webHidden/>
              </w:rPr>
            </w:r>
            <w:r w:rsidR="00931029">
              <w:rPr>
                <w:noProof/>
                <w:webHidden/>
              </w:rPr>
              <w:fldChar w:fldCharType="separate"/>
            </w:r>
            <w:r w:rsidR="00931029">
              <w:rPr>
                <w:noProof/>
                <w:webHidden/>
              </w:rPr>
              <w:t>45</w:t>
            </w:r>
            <w:r w:rsidR="00931029">
              <w:rPr>
                <w:noProof/>
                <w:webHidden/>
              </w:rPr>
              <w:fldChar w:fldCharType="end"/>
            </w:r>
          </w:hyperlink>
        </w:p>
        <w:p w14:paraId="3C0F2355" w14:textId="075DC70B" w:rsidR="00931029" w:rsidRDefault="00DF5741">
          <w:pPr>
            <w:pStyle w:val="TOC2"/>
            <w:rPr>
              <w:rFonts w:asciiTheme="minorHAnsi" w:eastAsiaTheme="minorEastAsia" w:hAnsiTheme="minorHAnsi"/>
              <w:b w:val="0"/>
              <w:bCs w:val="0"/>
              <w:noProof/>
              <w:sz w:val="22"/>
              <w:lang w:eastAsia="ja-JP"/>
            </w:rPr>
          </w:pPr>
          <w:hyperlink w:anchor="_Toc81825919" w:history="1">
            <w:r w:rsidR="00931029" w:rsidRPr="00D52BB7">
              <w:rPr>
                <w:rStyle w:val="Hyperlink"/>
                <w:i/>
                <w:noProof/>
              </w:rPr>
              <w:t>3.13.</w:t>
            </w:r>
            <w:r w:rsidR="00931029">
              <w:rPr>
                <w:rFonts w:asciiTheme="minorHAnsi" w:eastAsiaTheme="minorEastAsia" w:hAnsiTheme="minorHAnsi"/>
                <w:b w:val="0"/>
                <w:bCs w:val="0"/>
                <w:noProof/>
                <w:sz w:val="22"/>
                <w:lang w:eastAsia="ja-JP"/>
              </w:rPr>
              <w:tab/>
            </w:r>
            <w:r w:rsidR="00931029" w:rsidRPr="00D52BB7">
              <w:rPr>
                <w:rStyle w:val="Hyperlink"/>
                <w:noProof/>
              </w:rPr>
              <w:t>Hiển thị nội dung file log</w:t>
            </w:r>
            <w:r w:rsidR="00931029">
              <w:rPr>
                <w:noProof/>
                <w:webHidden/>
              </w:rPr>
              <w:tab/>
            </w:r>
            <w:r w:rsidR="00931029">
              <w:rPr>
                <w:noProof/>
                <w:webHidden/>
              </w:rPr>
              <w:fldChar w:fldCharType="begin"/>
            </w:r>
            <w:r w:rsidR="00931029">
              <w:rPr>
                <w:noProof/>
                <w:webHidden/>
              </w:rPr>
              <w:instrText xml:space="preserve"> PAGEREF _Toc81825919 \h </w:instrText>
            </w:r>
            <w:r w:rsidR="00931029">
              <w:rPr>
                <w:noProof/>
                <w:webHidden/>
              </w:rPr>
            </w:r>
            <w:r w:rsidR="00931029">
              <w:rPr>
                <w:noProof/>
                <w:webHidden/>
              </w:rPr>
              <w:fldChar w:fldCharType="separate"/>
            </w:r>
            <w:r w:rsidR="00931029">
              <w:rPr>
                <w:noProof/>
                <w:webHidden/>
              </w:rPr>
              <w:t>47</w:t>
            </w:r>
            <w:r w:rsidR="00931029">
              <w:rPr>
                <w:noProof/>
                <w:webHidden/>
              </w:rPr>
              <w:fldChar w:fldCharType="end"/>
            </w:r>
          </w:hyperlink>
        </w:p>
        <w:p w14:paraId="2BCB4255" w14:textId="52E2E286" w:rsidR="00931029" w:rsidRDefault="00DF5741">
          <w:pPr>
            <w:pStyle w:val="TOC2"/>
            <w:rPr>
              <w:rFonts w:asciiTheme="minorHAnsi" w:eastAsiaTheme="minorEastAsia" w:hAnsiTheme="minorHAnsi"/>
              <w:b w:val="0"/>
              <w:bCs w:val="0"/>
              <w:noProof/>
              <w:sz w:val="22"/>
              <w:lang w:eastAsia="ja-JP"/>
            </w:rPr>
          </w:pPr>
          <w:hyperlink w:anchor="_Toc81825920" w:history="1">
            <w:r w:rsidR="00931029" w:rsidRPr="00D52BB7">
              <w:rPr>
                <w:rStyle w:val="Hyperlink"/>
                <w:i/>
                <w:noProof/>
              </w:rPr>
              <w:t>3.14.</w:t>
            </w:r>
            <w:r w:rsidR="00931029">
              <w:rPr>
                <w:rFonts w:asciiTheme="minorHAnsi" w:eastAsiaTheme="minorEastAsia" w:hAnsiTheme="minorHAnsi"/>
                <w:b w:val="0"/>
                <w:bCs w:val="0"/>
                <w:noProof/>
                <w:sz w:val="22"/>
                <w:lang w:eastAsia="ja-JP"/>
              </w:rPr>
              <w:tab/>
            </w:r>
            <w:r w:rsidR="00931029" w:rsidRPr="00D52BB7">
              <w:rPr>
                <w:rStyle w:val="Hyperlink"/>
                <w:noProof/>
              </w:rPr>
              <w:t>Gửi email danh sách ứng dụng ngừng hoạt động</w:t>
            </w:r>
            <w:r w:rsidR="00931029">
              <w:rPr>
                <w:noProof/>
                <w:webHidden/>
              </w:rPr>
              <w:tab/>
            </w:r>
            <w:r w:rsidR="00931029">
              <w:rPr>
                <w:noProof/>
                <w:webHidden/>
              </w:rPr>
              <w:fldChar w:fldCharType="begin"/>
            </w:r>
            <w:r w:rsidR="00931029">
              <w:rPr>
                <w:noProof/>
                <w:webHidden/>
              </w:rPr>
              <w:instrText xml:space="preserve"> PAGEREF _Toc81825920 \h </w:instrText>
            </w:r>
            <w:r w:rsidR="00931029">
              <w:rPr>
                <w:noProof/>
                <w:webHidden/>
              </w:rPr>
            </w:r>
            <w:r w:rsidR="00931029">
              <w:rPr>
                <w:noProof/>
                <w:webHidden/>
              </w:rPr>
              <w:fldChar w:fldCharType="separate"/>
            </w:r>
            <w:r w:rsidR="00931029">
              <w:rPr>
                <w:noProof/>
                <w:webHidden/>
              </w:rPr>
              <w:t>48</w:t>
            </w:r>
            <w:r w:rsidR="00931029">
              <w:rPr>
                <w:noProof/>
                <w:webHidden/>
              </w:rPr>
              <w:fldChar w:fldCharType="end"/>
            </w:r>
          </w:hyperlink>
        </w:p>
        <w:p w14:paraId="2FBC712D" w14:textId="7240D2FD" w:rsidR="00931029" w:rsidRDefault="00DF5741">
          <w:pPr>
            <w:pStyle w:val="TOC1"/>
            <w:rPr>
              <w:rFonts w:asciiTheme="minorHAnsi" w:eastAsiaTheme="minorEastAsia" w:hAnsiTheme="minorHAnsi"/>
              <w:b w:val="0"/>
              <w:bCs w:val="0"/>
              <w:noProof/>
              <w:sz w:val="22"/>
              <w:lang w:eastAsia="ja-JP"/>
            </w:rPr>
          </w:pPr>
          <w:hyperlink w:anchor="_Toc81825921" w:history="1">
            <w:r w:rsidR="00931029" w:rsidRPr="00D52BB7">
              <w:rPr>
                <w:rStyle w:val="Hyperlink"/>
                <w:iCs/>
                <w:noProof/>
              </w:rPr>
              <w:t>CHƯƠNG 4.</w:t>
            </w:r>
            <w:r w:rsidR="00931029">
              <w:rPr>
                <w:rFonts w:asciiTheme="minorHAnsi" w:eastAsiaTheme="minorEastAsia" w:hAnsiTheme="minorHAnsi"/>
                <w:b w:val="0"/>
                <w:bCs w:val="0"/>
                <w:noProof/>
                <w:sz w:val="22"/>
                <w:lang w:eastAsia="ja-JP"/>
              </w:rPr>
              <w:tab/>
            </w:r>
            <w:r w:rsidR="00931029" w:rsidRPr="00D52BB7">
              <w:rPr>
                <w:rStyle w:val="Hyperlink"/>
                <w:noProof/>
              </w:rPr>
              <w:t>PHÂN TÍCH THIẾT KẾ CHỨC NĂNG CHÍNH</w:t>
            </w:r>
            <w:r w:rsidR="00931029">
              <w:rPr>
                <w:noProof/>
                <w:webHidden/>
              </w:rPr>
              <w:tab/>
            </w:r>
            <w:r w:rsidR="00931029">
              <w:rPr>
                <w:noProof/>
                <w:webHidden/>
              </w:rPr>
              <w:fldChar w:fldCharType="begin"/>
            </w:r>
            <w:r w:rsidR="00931029">
              <w:rPr>
                <w:noProof/>
                <w:webHidden/>
              </w:rPr>
              <w:instrText xml:space="preserve"> PAGEREF _Toc81825921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6B4E8AF6" w14:textId="3A617ADB" w:rsidR="00931029" w:rsidRDefault="00DF5741">
          <w:pPr>
            <w:pStyle w:val="TOC2"/>
            <w:rPr>
              <w:rFonts w:asciiTheme="minorHAnsi" w:eastAsiaTheme="minorEastAsia" w:hAnsiTheme="minorHAnsi"/>
              <w:b w:val="0"/>
              <w:bCs w:val="0"/>
              <w:noProof/>
              <w:sz w:val="22"/>
              <w:lang w:eastAsia="ja-JP"/>
            </w:rPr>
          </w:pPr>
          <w:hyperlink w:anchor="_Toc81825922" w:history="1">
            <w:r w:rsidR="00931029" w:rsidRPr="00D52BB7">
              <w:rPr>
                <w:rStyle w:val="Hyperlink"/>
                <w:i/>
                <w:noProof/>
              </w:rPr>
              <w:t>4.1.</w:t>
            </w:r>
            <w:r w:rsidR="00931029">
              <w:rPr>
                <w:rFonts w:asciiTheme="minorHAnsi" w:eastAsiaTheme="minorEastAsia" w:hAnsiTheme="minorHAnsi"/>
                <w:b w:val="0"/>
                <w:b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22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3F35E160" w14:textId="1F0FEC19" w:rsidR="00931029" w:rsidRDefault="00DF5741">
          <w:pPr>
            <w:pStyle w:val="TOC3"/>
            <w:rPr>
              <w:rFonts w:asciiTheme="minorHAnsi" w:eastAsiaTheme="minorEastAsia" w:hAnsiTheme="minorHAnsi"/>
              <w:b w:val="0"/>
              <w:bCs w:val="0"/>
              <w:i w:val="0"/>
              <w:iCs w:val="0"/>
              <w:noProof/>
              <w:sz w:val="22"/>
              <w:lang w:eastAsia="ja-JP"/>
            </w:rPr>
          </w:pPr>
          <w:hyperlink w:anchor="_Toc81825923" w:history="1">
            <w:r w:rsidR="00931029" w:rsidRPr="00D52BB7">
              <w:rPr>
                <w:rStyle w:val="Hyperlink"/>
                <w:noProof/>
              </w:rPr>
              <w:t>4.1.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3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1113E9D5" w14:textId="1C25E32A" w:rsidR="00931029" w:rsidRDefault="00DF5741">
          <w:pPr>
            <w:pStyle w:val="TOC3"/>
            <w:rPr>
              <w:rFonts w:asciiTheme="minorHAnsi" w:eastAsiaTheme="minorEastAsia" w:hAnsiTheme="minorHAnsi"/>
              <w:b w:val="0"/>
              <w:bCs w:val="0"/>
              <w:i w:val="0"/>
              <w:iCs w:val="0"/>
              <w:noProof/>
              <w:sz w:val="22"/>
              <w:lang w:eastAsia="ja-JP"/>
            </w:rPr>
          </w:pPr>
          <w:hyperlink w:anchor="_Toc81825924" w:history="1">
            <w:r w:rsidR="00931029" w:rsidRPr="00D52BB7">
              <w:rPr>
                <w:rStyle w:val="Hyperlink"/>
                <w:noProof/>
              </w:rPr>
              <w:t>4.1.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24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43FE4E92" w14:textId="78C19449" w:rsidR="00931029" w:rsidRDefault="00DF5741">
          <w:pPr>
            <w:pStyle w:val="TOC2"/>
            <w:rPr>
              <w:rFonts w:asciiTheme="minorHAnsi" w:eastAsiaTheme="minorEastAsia" w:hAnsiTheme="minorHAnsi"/>
              <w:b w:val="0"/>
              <w:bCs w:val="0"/>
              <w:noProof/>
              <w:sz w:val="22"/>
              <w:lang w:eastAsia="ja-JP"/>
            </w:rPr>
          </w:pPr>
          <w:hyperlink w:anchor="_Toc81825925" w:history="1">
            <w:r w:rsidR="00931029" w:rsidRPr="00D52BB7">
              <w:rPr>
                <w:rStyle w:val="Hyperlink"/>
                <w:noProof/>
              </w:rPr>
              <w:t>4.2.</w:t>
            </w:r>
            <w:r w:rsidR="00931029">
              <w:rPr>
                <w:rFonts w:asciiTheme="minorHAnsi" w:eastAsiaTheme="minorEastAsia" w:hAnsiTheme="minorHAnsi"/>
                <w:b w:val="0"/>
                <w:b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25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0E1907BD" w14:textId="33FC4BBC" w:rsidR="00931029" w:rsidRDefault="00DF5741">
          <w:pPr>
            <w:pStyle w:val="TOC3"/>
            <w:rPr>
              <w:rFonts w:asciiTheme="minorHAnsi" w:eastAsiaTheme="minorEastAsia" w:hAnsiTheme="minorHAnsi"/>
              <w:b w:val="0"/>
              <w:bCs w:val="0"/>
              <w:i w:val="0"/>
              <w:iCs w:val="0"/>
              <w:noProof/>
              <w:sz w:val="22"/>
              <w:lang w:eastAsia="ja-JP"/>
            </w:rPr>
          </w:pPr>
          <w:hyperlink w:anchor="_Toc81825926" w:history="1">
            <w:r w:rsidR="00931029" w:rsidRPr="00D52BB7">
              <w:rPr>
                <w:rStyle w:val="Hyperlink"/>
                <w:noProof/>
              </w:rPr>
              <w:t>4.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6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714AA92F" w14:textId="4130C9F4" w:rsidR="00931029" w:rsidRDefault="00DF5741">
          <w:pPr>
            <w:pStyle w:val="TOC3"/>
            <w:rPr>
              <w:rFonts w:asciiTheme="minorHAnsi" w:eastAsiaTheme="minorEastAsia" w:hAnsiTheme="minorHAnsi"/>
              <w:b w:val="0"/>
              <w:bCs w:val="0"/>
              <w:i w:val="0"/>
              <w:iCs w:val="0"/>
              <w:noProof/>
              <w:sz w:val="22"/>
              <w:lang w:eastAsia="ja-JP"/>
            </w:rPr>
          </w:pPr>
          <w:hyperlink w:anchor="_Toc81825927" w:history="1">
            <w:r w:rsidR="00931029" w:rsidRPr="00D52BB7">
              <w:rPr>
                <w:rStyle w:val="Hyperlink"/>
                <w:noProof/>
              </w:rPr>
              <w:t>4.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27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584973DF" w14:textId="6338D7F8" w:rsidR="00931029" w:rsidRDefault="00DF5741">
          <w:pPr>
            <w:pStyle w:val="TOC2"/>
            <w:rPr>
              <w:rFonts w:asciiTheme="minorHAnsi" w:eastAsiaTheme="minorEastAsia" w:hAnsiTheme="minorHAnsi"/>
              <w:b w:val="0"/>
              <w:bCs w:val="0"/>
              <w:noProof/>
              <w:sz w:val="22"/>
              <w:lang w:eastAsia="ja-JP"/>
            </w:rPr>
          </w:pPr>
          <w:hyperlink w:anchor="_Toc81825928" w:history="1">
            <w:r w:rsidR="00931029" w:rsidRPr="00D52BB7">
              <w:rPr>
                <w:rStyle w:val="Hyperlink"/>
                <w:noProof/>
              </w:rPr>
              <w:t>4.3.</w:t>
            </w:r>
            <w:r w:rsidR="00931029">
              <w:rPr>
                <w:rFonts w:asciiTheme="minorHAnsi" w:eastAsiaTheme="minorEastAsia" w:hAnsiTheme="minorHAnsi"/>
                <w:b w:val="0"/>
                <w:bCs w:val="0"/>
                <w:noProof/>
                <w:sz w:val="22"/>
                <w:lang w:eastAsia="ja-JP"/>
              </w:rPr>
              <w:tab/>
            </w:r>
            <w:r w:rsidR="00931029" w:rsidRPr="00D52BB7">
              <w:rPr>
                <w:rStyle w:val="Hyperlink"/>
                <w:noProof/>
              </w:rPr>
              <w:t>Thực thi script</w:t>
            </w:r>
            <w:r w:rsidR="00931029">
              <w:rPr>
                <w:noProof/>
                <w:webHidden/>
              </w:rPr>
              <w:tab/>
            </w:r>
            <w:r w:rsidR="00931029">
              <w:rPr>
                <w:noProof/>
                <w:webHidden/>
              </w:rPr>
              <w:fldChar w:fldCharType="begin"/>
            </w:r>
            <w:r w:rsidR="00931029">
              <w:rPr>
                <w:noProof/>
                <w:webHidden/>
              </w:rPr>
              <w:instrText xml:space="preserve"> PAGEREF _Toc81825928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14EF1F56" w14:textId="792FFE2F" w:rsidR="00931029" w:rsidRDefault="00DF5741">
          <w:pPr>
            <w:pStyle w:val="TOC3"/>
            <w:rPr>
              <w:rFonts w:asciiTheme="minorHAnsi" w:eastAsiaTheme="minorEastAsia" w:hAnsiTheme="minorHAnsi"/>
              <w:b w:val="0"/>
              <w:bCs w:val="0"/>
              <w:i w:val="0"/>
              <w:iCs w:val="0"/>
              <w:noProof/>
              <w:sz w:val="22"/>
              <w:lang w:eastAsia="ja-JP"/>
            </w:rPr>
          </w:pPr>
          <w:hyperlink w:anchor="_Toc81825929" w:history="1">
            <w:r w:rsidR="00931029" w:rsidRPr="00D52BB7">
              <w:rPr>
                <w:rStyle w:val="Hyperlink"/>
                <w:noProof/>
              </w:rPr>
              <w:t>4.3.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9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3491DA3E" w14:textId="4F0228D6" w:rsidR="00931029" w:rsidRDefault="00DF5741">
          <w:pPr>
            <w:pStyle w:val="TOC3"/>
            <w:rPr>
              <w:rFonts w:asciiTheme="minorHAnsi" w:eastAsiaTheme="minorEastAsia" w:hAnsiTheme="minorHAnsi"/>
              <w:b w:val="0"/>
              <w:bCs w:val="0"/>
              <w:i w:val="0"/>
              <w:iCs w:val="0"/>
              <w:noProof/>
              <w:sz w:val="22"/>
              <w:lang w:eastAsia="ja-JP"/>
            </w:rPr>
          </w:pPr>
          <w:hyperlink w:anchor="_Toc81825930" w:history="1">
            <w:r w:rsidR="00931029" w:rsidRPr="00D52BB7">
              <w:rPr>
                <w:rStyle w:val="Hyperlink"/>
                <w:noProof/>
              </w:rPr>
              <w:t>4.3.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0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5A6E589C" w14:textId="4F51E761" w:rsidR="00931029" w:rsidRDefault="00DF5741">
          <w:pPr>
            <w:pStyle w:val="TOC2"/>
            <w:rPr>
              <w:rFonts w:asciiTheme="minorHAnsi" w:eastAsiaTheme="minorEastAsia" w:hAnsiTheme="minorHAnsi"/>
              <w:b w:val="0"/>
              <w:bCs w:val="0"/>
              <w:noProof/>
              <w:sz w:val="22"/>
              <w:lang w:eastAsia="ja-JP"/>
            </w:rPr>
          </w:pPr>
          <w:hyperlink w:anchor="_Toc81825931" w:history="1">
            <w:r w:rsidR="00931029" w:rsidRPr="00D52BB7">
              <w:rPr>
                <w:rStyle w:val="Hyperlink"/>
                <w:noProof/>
              </w:rPr>
              <w:t>4.4.</w:t>
            </w:r>
            <w:r w:rsidR="00931029">
              <w:rPr>
                <w:rFonts w:asciiTheme="minorHAnsi" w:eastAsiaTheme="minorEastAsia" w:hAnsiTheme="minorHAnsi"/>
                <w:b w:val="0"/>
                <w:bCs w:val="0"/>
                <w:noProof/>
                <w:sz w:val="22"/>
                <w:lang w:eastAsia="ja-JP"/>
              </w:rPr>
              <w:tab/>
            </w:r>
            <w:r w:rsidR="00931029" w:rsidRPr="00D52BB7">
              <w:rPr>
                <w:rStyle w:val="Hyperlink"/>
                <w:noProof/>
              </w:rPr>
              <w:t>Cập nhật máy client</w:t>
            </w:r>
            <w:r w:rsidR="00931029">
              <w:rPr>
                <w:noProof/>
                <w:webHidden/>
              </w:rPr>
              <w:tab/>
            </w:r>
            <w:r w:rsidR="00931029">
              <w:rPr>
                <w:noProof/>
                <w:webHidden/>
              </w:rPr>
              <w:fldChar w:fldCharType="begin"/>
            </w:r>
            <w:r w:rsidR="00931029">
              <w:rPr>
                <w:noProof/>
                <w:webHidden/>
              </w:rPr>
              <w:instrText xml:space="preserve"> PAGEREF _Toc81825931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564A3B94" w14:textId="06C0AB99" w:rsidR="00931029" w:rsidRDefault="00DF5741">
          <w:pPr>
            <w:pStyle w:val="TOC3"/>
            <w:rPr>
              <w:rFonts w:asciiTheme="minorHAnsi" w:eastAsiaTheme="minorEastAsia" w:hAnsiTheme="minorHAnsi"/>
              <w:b w:val="0"/>
              <w:bCs w:val="0"/>
              <w:i w:val="0"/>
              <w:iCs w:val="0"/>
              <w:noProof/>
              <w:sz w:val="22"/>
              <w:lang w:eastAsia="ja-JP"/>
            </w:rPr>
          </w:pPr>
          <w:hyperlink w:anchor="_Toc81825932" w:history="1">
            <w:r w:rsidR="00931029" w:rsidRPr="00D52BB7">
              <w:rPr>
                <w:rStyle w:val="Hyperlink"/>
                <w:noProof/>
              </w:rPr>
              <w:t>4.4.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2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78DC6D9C" w14:textId="36DBD6AC" w:rsidR="00931029" w:rsidRDefault="00DF5741">
          <w:pPr>
            <w:pStyle w:val="TOC3"/>
            <w:rPr>
              <w:rFonts w:asciiTheme="minorHAnsi" w:eastAsiaTheme="minorEastAsia" w:hAnsiTheme="minorHAnsi"/>
              <w:b w:val="0"/>
              <w:bCs w:val="0"/>
              <w:i w:val="0"/>
              <w:iCs w:val="0"/>
              <w:noProof/>
              <w:sz w:val="22"/>
              <w:lang w:eastAsia="ja-JP"/>
            </w:rPr>
          </w:pPr>
          <w:hyperlink w:anchor="_Toc81825933" w:history="1">
            <w:r w:rsidR="00931029" w:rsidRPr="00D52BB7">
              <w:rPr>
                <w:rStyle w:val="Hyperlink"/>
                <w:noProof/>
              </w:rPr>
              <w:t>4.4.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3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3B65F980" w14:textId="71C86FEA" w:rsidR="00931029" w:rsidRDefault="00DF5741">
          <w:pPr>
            <w:pStyle w:val="TOC2"/>
            <w:rPr>
              <w:rFonts w:asciiTheme="minorHAnsi" w:eastAsiaTheme="minorEastAsia" w:hAnsiTheme="minorHAnsi"/>
              <w:b w:val="0"/>
              <w:bCs w:val="0"/>
              <w:noProof/>
              <w:sz w:val="22"/>
              <w:lang w:eastAsia="ja-JP"/>
            </w:rPr>
          </w:pPr>
          <w:hyperlink w:anchor="_Toc81825934" w:history="1">
            <w:r w:rsidR="00931029" w:rsidRPr="00D52BB7">
              <w:rPr>
                <w:rStyle w:val="Hyperlink"/>
                <w:noProof/>
              </w:rPr>
              <w:t>4.5.</w:t>
            </w:r>
            <w:r w:rsidR="00931029">
              <w:rPr>
                <w:rFonts w:asciiTheme="minorHAnsi" w:eastAsiaTheme="minorEastAsia" w:hAnsiTheme="minorHAnsi"/>
                <w:b w:val="0"/>
                <w:b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34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522178D8" w14:textId="30F96B1B" w:rsidR="00931029" w:rsidRDefault="00DF5741">
          <w:pPr>
            <w:pStyle w:val="TOC3"/>
            <w:rPr>
              <w:rFonts w:asciiTheme="minorHAnsi" w:eastAsiaTheme="minorEastAsia" w:hAnsiTheme="minorHAnsi"/>
              <w:b w:val="0"/>
              <w:bCs w:val="0"/>
              <w:i w:val="0"/>
              <w:iCs w:val="0"/>
              <w:noProof/>
              <w:sz w:val="22"/>
              <w:lang w:eastAsia="ja-JP"/>
            </w:rPr>
          </w:pPr>
          <w:hyperlink w:anchor="_Toc81825935" w:history="1">
            <w:r w:rsidR="00931029" w:rsidRPr="00D52BB7">
              <w:rPr>
                <w:rStyle w:val="Hyperlink"/>
                <w:noProof/>
              </w:rPr>
              <w:t>4.5.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5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6925CC09" w14:textId="1E7A571B" w:rsidR="00931029" w:rsidRDefault="00DF5741">
          <w:pPr>
            <w:pStyle w:val="TOC3"/>
            <w:rPr>
              <w:rFonts w:asciiTheme="minorHAnsi" w:eastAsiaTheme="minorEastAsia" w:hAnsiTheme="minorHAnsi"/>
              <w:b w:val="0"/>
              <w:bCs w:val="0"/>
              <w:i w:val="0"/>
              <w:iCs w:val="0"/>
              <w:noProof/>
              <w:sz w:val="22"/>
              <w:lang w:eastAsia="ja-JP"/>
            </w:rPr>
          </w:pPr>
          <w:hyperlink w:anchor="_Toc81825936" w:history="1">
            <w:r w:rsidR="00931029" w:rsidRPr="00D52BB7">
              <w:rPr>
                <w:rStyle w:val="Hyperlink"/>
                <w:noProof/>
              </w:rPr>
              <w:t>4.5.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6 \h </w:instrText>
            </w:r>
            <w:r w:rsidR="00931029">
              <w:rPr>
                <w:noProof/>
                <w:webHidden/>
              </w:rPr>
            </w:r>
            <w:r w:rsidR="00931029">
              <w:rPr>
                <w:noProof/>
                <w:webHidden/>
              </w:rPr>
              <w:fldChar w:fldCharType="separate"/>
            </w:r>
            <w:r w:rsidR="00931029">
              <w:rPr>
                <w:noProof/>
                <w:webHidden/>
              </w:rPr>
              <w:t>55</w:t>
            </w:r>
            <w:r w:rsidR="00931029">
              <w:rPr>
                <w:noProof/>
                <w:webHidden/>
              </w:rPr>
              <w:fldChar w:fldCharType="end"/>
            </w:r>
          </w:hyperlink>
        </w:p>
        <w:p w14:paraId="6A115FBE" w14:textId="717C6408" w:rsidR="00931029" w:rsidRDefault="00DF5741">
          <w:pPr>
            <w:pStyle w:val="TOC2"/>
            <w:rPr>
              <w:rFonts w:asciiTheme="minorHAnsi" w:eastAsiaTheme="minorEastAsia" w:hAnsiTheme="minorHAnsi"/>
              <w:b w:val="0"/>
              <w:bCs w:val="0"/>
              <w:noProof/>
              <w:sz w:val="22"/>
              <w:lang w:eastAsia="ja-JP"/>
            </w:rPr>
          </w:pPr>
          <w:hyperlink w:anchor="_Toc81825937" w:history="1">
            <w:r w:rsidR="00931029" w:rsidRPr="00D52BB7">
              <w:rPr>
                <w:rStyle w:val="Hyperlink"/>
                <w:noProof/>
              </w:rPr>
              <w:t>4.6.</w:t>
            </w:r>
            <w:r w:rsidR="00931029">
              <w:rPr>
                <w:rFonts w:asciiTheme="minorHAnsi" w:eastAsiaTheme="minorEastAsia" w:hAnsiTheme="minorHAnsi"/>
                <w:b w:val="0"/>
                <w:bCs w:val="0"/>
                <w:noProof/>
                <w:sz w:val="22"/>
                <w:lang w:eastAsia="ja-JP"/>
              </w:rPr>
              <w:tab/>
            </w:r>
            <w:r w:rsidR="00931029" w:rsidRPr="00D52BB7">
              <w:rPr>
                <w:rStyle w:val="Hyperlink"/>
                <w:noProof/>
              </w:rPr>
              <w:t>Cập nhật ứng dụng</w:t>
            </w:r>
            <w:r w:rsidR="00931029">
              <w:rPr>
                <w:noProof/>
                <w:webHidden/>
              </w:rPr>
              <w:tab/>
            </w:r>
            <w:r w:rsidR="00931029">
              <w:rPr>
                <w:noProof/>
                <w:webHidden/>
              </w:rPr>
              <w:fldChar w:fldCharType="begin"/>
            </w:r>
            <w:r w:rsidR="00931029">
              <w:rPr>
                <w:noProof/>
                <w:webHidden/>
              </w:rPr>
              <w:instrText xml:space="preserve"> PAGEREF _Toc81825937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3792DA22" w14:textId="0C170861" w:rsidR="00931029" w:rsidRDefault="00DF5741">
          <w:pPr>
            <w:pStyle w:val="TOC3"/>
            <w:rPr>
              <w:rFonts w:asciiTheme="minorHAnsi" w:eastAsiaTheme="minorEastAsia" w:hAnsiTheme="minorHAnsi"/>
              <w:b w:val="0"/>
              <w:bCs w:val="0"/>
              <w:i w:val="0"/>
              <w:iCs w:val="0"/>
              <w:noProof/>
              <w:sz w:val="22"/>
              <w:lang w:eastAsia="ja-JP"/>
            </w:rPr>
          </w:pPr>
          <w:hyperlink w:anchor="_Toc81825938" w:history="1">
            <w:r w:rsidR="00931029" w:rsidRPr="00D52BB7">
              <w:rPr>
                <w:rStyle w:val="Hyperlink"/>
                <w:noProof/>
              </w:rPr>
              <w:t>4.6.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8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17C72997" w14:textId="23DDD172" w:rsidR="00931029" w:rsidRDefault="00DF5741">
          <w:pPr>
            <w:pStyle w:val="TOC3"/>
            <w:rPr>
              <w:rFonts w:asciiTheme="minorHAnsi" w:eastAsiaTheme="minorEastAsia" w:hAnsiTheme="minorHAnsi"/>
              <w:b w:val="0"/>
              <w:bCs w:val="0"/>
              <w:i w:val="0"/>
              <w:iCs w:val="0"/>
              <w:noProof/>
              <w:sz w:val="22"/>
              <w:lang w:eastAsia="ja-JP"/>
            </w:rPr>
          </w:pPr>
          <w:hyperlink w:anchor="_Toc81825939" w:history="1">
            <w:r w:rsidR="00931029" w:rsidRPr="00D52BB7">
              <w:rPr>
                <w:rStyle w:val="Hyperlink"/>
                <w:noProof/>
              </w:rPr>
              <w:t>4.6.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9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4E933429" w14:textId="5B41F405" w:rsidR="00931029" w:rsidRDefault="00DF5741">
          <w:pPr>
            <w:pStyle w:val="TOC2"/>
            <w:rPr>
              <w:rFonts w:asciiTheme="minorHAnsi" w:eastAsiaTheme="minorEastAsia" w:hAnsiTheme="minorHAnsi"/>
              <w:b w:val="0"/>
              <w:bCs w:val="0"/>
              <w:noProof/>
              <w:sz w:val="22"/>
              <w:lang w:eastAsia="ja-JP"/>
            </w:rPr>
          </w:pPr>
          <w:hyperlink w:anchor="_Toc81825940" w:history="1">
            <w:r w:rsidR="00931029" w:rsidRPr="00D52BB7">
              <w:rPr>
                <w:rStyle w:val="Hyperlink"/>
                <w:noProof/>
              </w:rPr>
              <w:t>4.7.</w:t>
            </w:r>
            <w:r w:rsidR="00931029">
              <w:rPr>
                <w:rFonts w:asciiTheme="minorHAnsi" w:eastAsiaTheme="minorEastAsia" w:hAnsiTheme="minorHAnsi"/>
                <w:b w:val="0"/>
                <w:bCs w:val="0"/>
                <w:noProof/>
                <w:sz w:val="22"/>
                <w:lang w:eastAsia="ja-JP"/>
              </w:rPr>
              <w:tab/>
            </w:r>
            <w:r w:rsidR="00931029" w:rsidRPr="00D52BB7">
              <w:rPr>
                <w:rStyle w:val="Hyperlink"/>
                <w:noProof/>
              </w:rPr>
              <w:t>Kết nối hệ thống biên dịch hỗ trợ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40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0044EC7A" w14:textId="13DF25BD" w:rsidR="00931029" w:rsidRDefault="00DF5741">
          <w:pPr>
            <w:pStyle w:val="TOC3"/>
            <w:rPr>
              <w:rFonts w:asciiTheme="minorHAnsi" w:eastAsiaTheme="minorEastAsia" w:hAnsiTheme="minorHAnsi"/>
              <w:b w:val="0"/>
              <w:bCs w:val="0"/>
              <w:i w:val="0"/>
              <w:iCs w:val="0"/>
              <w:noProof/>
              <w:sz w:val="22"/>
              <w:lang w:eastAsia="ja-JP"/>
            </w:rPr>
          </w:pPr>
          <w:hyperlink w:anchor="_Toc81825941" w:history="1">
            <w:r w:rsidR="00931029" w:rsidRPr="00D52BB7">
              <w:rPr>
                <w:rStyle w:val="Hyperlink"/>
                <w:noProof/>
              </w:rPr>
              <w:t>4.7.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1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6F30C727" w14:textId="3C9A21D0" w:rsidR="00931029" w:rsidRDefault="00DF5741">
          <w:pPr>
            <w:pStyle w:val="TOC3"/>
            <w:rPr>
              <w:rFonts w:asciiTheme="minorHAnsi" w:eastAsiaTheme="minorEastAsia" w:hAnsiTheme="minorHAnsi"/>
              <w:b w:val="0"/>
              <w:bCs w:val="0"/>
              <w:i w:val="0"/>
              <w:iCs w:val="0"/>
              <w:noProof/>
              <w:sz w:val="22"/>
              <w:lang w:eastAsia="ja-JP"/>
            </w:rPr>
          </w:pPr>
          <w:hyperlink w:anchor="_Toc81825942" w:history="1">
            <w:r w:rsidR="00931029" w:rsidRPr="00D52BB7">
              <w:rPr>
                <w:rStyle w:val="Hyperlink"/>
                <w:noProof/>
              </w:rPr>
              <w:t>4.7.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2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3D552445" w14:textId="16B4760B" w:rsidR="00931029" w:rsidRDefault="00DF5741">
          <w:pPr>
            <w:pStyle w:val="TOC2"/>
            <w:rPr>
              <w:rFonts w:asciiTheme="minorHAnsi" w:eastAsiaTheme="minorEastAsia" w:hAnsiTheme="minorHAnsi"/>
              <w:b w:val="0"/>
              <w:bCs w:val="0"/>
              <w:noProof/>
              <w:sz w:val="22"/>
              <w:lang w:eastAsia="ja-JP"/>
            </w:rPr>
          </w:pPr>
          <w:hyperlink w:anchor="_Toc81825943" w:history="1">
            <w:r w:rsidR="00931029" w:rsidRPr="00D52BB7">
              <w:rPr>
                <w:rStyle w:val="Hyperlink"/>
                <w:noProof/>
              </w:rPr>
              <w:t>4.8.</w:t>
            </w:r>
            <w:r w:rsidR="00931029">
              <w:rPr>
                <w:rFonts w:asciiTheme="minorHAnsi" w:eastAsiaTheme="minorEastAsia" w:hAnsiTheme="minorHAnsi"/>
                <w:b w:val="0"/>
                <w:bCs w:val="0"/>
                <w:noProof/>
                <w:sz w:val="22"/>
                <w:lang w:eastAsia="ja-JP"/>
              </w:rPr>
              <w:tab/>
            </w:r>
            <w:r w:rsidR="00931029" w:rsidRPr="00D52BB7">
              <w:rPr>
                <w:rStyle w:val="Hyperlink"/>
                <w:noProof/>
              </w:rPr>
              <w:t>Ngắt 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43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065D5219" w14:textId="52DFFAC7" w:rsidR="00931029" w:rsidRDefault="00DF5741">
          <w:pPr>
            <w:pStyle w:val="TOC3"/>
            <w:rPr>
              <w:rFonts w:asciiTheme="minorHAnsi" w:eastAsiaTheme="minorEastAsia" w:hAnsiTheme="minorHAnsi"/>
              <w:b w:val="0"/>
              <w:bCs w:val="0"/>
              <w:i w:val="0"/>
              <w:iCs w:val="0"/>
              <w:noProof/>
              <w:sz w:val="22"/>
              <w:lang w:eastAsia="ja-JP"/>
            </w:rPr>
          </w:pPr>
          <w:hyperlink w:anchor="_Toc81825944" w:history="1">
            <w:r w:rsidR="00931029" w:rsidRPr="00D52BB7">
              <w:rPr>
                <w:rStyle w:val="Hyperlink"/>
                <w:noProof/>
              </w:rPr>
              <w:t>4.8.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4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45233331" w14:textId="747BFF5F" w:rsidR="00931029" w:rsidRDefault="00DF5741">
          <w:pPr>
            <w:pStyle w:val="TOC3"/>
            <w:rPr>
              <w:rFonts w:asciiTheme="minorHAnsi" w:eastAsiaTheme="minorEastAsia" w:hAnsiTheme="minorHAnsi"/>
              <w:b w:val="0"/>
              <w:bCs w:val="0"/>
              <w:i w:val="0"/>
              <w:iCs w:val="0"/>
              <w:noProof/>
              <w:sz w:val="22"/>
              <w:lang w:eastAsia="ja-JP"/>
            </w:rPr>
          </w:pPr>
          <w:hyperlink w:anchor="_Toc81825945" w:history="1">
            <w:r w:rsidR="00931029" w:rsidRPr="00D52BB7">
              <w:rPr>
                <w:rStyle w:val="Hyperlink"/>
                <w:noProof/>
              </w:rPr>
              <w:t>4.8.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5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726FBBC9" w14:textId="6C69673B" w:rsidR="00931029" w:rsidRDefault="00DF5741">
          <w:pPr>
            <w:pStyle w:val="TOC2"/>
            <w:rPr>
              <w:rFonts w:asciiTheme="minorHAnsi" w:eastAsiaTheme="minorEastAsia" w:hAnsiTheme="minorHAnsi"/>
              <w:b w:val="0"/>
              <w:bCs w:val="0"/>
              <w:noProof/>
              <w:sz w:val="22"/>
              <w:lang w:eastAsia="ja-JP"/>
            </w:rPr>
          </w:pPr>
          <w:hyperlink w:anchor="_Toc81825946" w:history="1">
            <w:r w:rsidR="00931029" w:rsidRPr="00D52BB7">
              <w:rPr>
                <w:rStyle w:val="Hyperlink"/>
                <w:noProof/>
              </w:rPr>
              <w:t>4.9.</w:t>
            </w:r>
            <w:r w:rsidR="00931029">
              <w:rPr>
                <w:rFonts w:asciiTheme="minorHAnsi" w:eastAsiaTheme="minorEastAsia" w:hAnsiTheme="minorHAnsi"/>
                <w:b w:val="0"/>
                <w:bCs w:val="0"/>
                <w:noProof/>
                <w:sz w:val="22"/>
                <w:lang w:eastAsia="ja-JP"/>
              </w:rPr>
              <w:tab/>
            </w:r>
            <w:r w:rsidR="00931029" w:rsidRPr="00D52BB7">
              <w:rPr>
                <w:rStyle w:val="Hyperlink"/>
                <w:noProof/>
              </w:rPr>
              <w:t>Gửi email danh sách ứng dụng ngừng hoạt động</w:t>
            </w:r>
            <w:r w:rsidR="00931029">
              <w:rPr>
                <w:noProof/>
                <w:webHidden/>
              </w:rPr>
              <w:tab/>
            </w:r>
            <w:r w:rsidR="00931029">
              <w:rPr>
                <w:noProof/>
                <w:webHidden/>
              </w:rPr>
              <w:fldChar w:fldCharType="begin"/>
            </w:r>
            <w:r w:rsidR="00931029">
              <w:rPr>
                <w:noProof/>
                <w:webHidden/>
              </w:rPr>
              <w:instrText xml:space="preserve"> PAGEREF _Toc81825946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4383F7D2" w14:textId="59E3F088" w:rsidR="00931029" w:rsidRDefault="00DF5741">
          <w:pPr>
            <w:pStyle w:val="TOC3"/>
            <w:rPr>
              <w:rFonts w:asciiTheme="minorHAnsi" w:eastAsiaTheme="minorEastAsia" w:hAnsiTheme="minorHAnsi"/>
              <w:b w:val="0"/>
              <w:bCs w:val="0"/>
              <w:i w:val="0"/>
              <w:iCs w:val="0"/>
              <w:noProof/>
              <w:sz w:val="22"/>
              <w:lang w:eastAsia="ja-JP"/>
            </w:rPr>
          </w:pPr>
          <w:hyperlink w:anchor="_Toc81825947" w:history="1">
            <w:r w:rsidR="00931029" w:rsidRPr="00D52BB7">
              <w:rPr>
                <w:rStyle w:val="Hyperlink"/>
                <w:noProof/>
              </w:rPr>
              <w:t>4.9.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7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38C6F90C" w14:textId="56D46BB7" w:rsidR="00931029" w:rsidRDefault="00DF5741">
          <w:pPr>
            <w:pStyle w:val="TOC3"/>
            <w:rPr>
              <w:rFonts w:asciiTheme="minorHAnsi" w:eastAsiaTheme="minorEastAsia" w:hAnsiTheme="minorHAnsi"/>
              <w:b w:val="0"/>
              <w:bCs w:val="0"/>
              <w:i w:val="0"/>
              <w:iCs w:val="0"/>
              <w:noProof/>
              <w:sz w:val="22"/>
              <w:lang w:eastAsia="ja-JP"/>
            </w:rPr>
          </w:pPr>
          <w:hyperlink w:anchor="_Toc81825948" w:history="1">
            <w:r w:rsidR="00931029" w:rsidRPr="00D52BB7">
              <w:rPr>
                <w:rStyle w:val="Hyperlink"/>
                <w:noProof/>
              </w:rPr>
              <w:t>4.9.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8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444D1F52" w14:textId="12590EAC" w:rsidR="00931029" w:rsidRDefault="00DF5741">
          <w:pPr>
            <w:pStyle w:val="TOC1"/>
            <w:rPr>
              <w:rFonts w:asciiTheme="minorHAnsi" w:eastAsiaTheme="minorEastAsia" w:hAnsiTheme="minorHAnsi"/>
              <w:b w:val="0"/>
              <w:bCs w:val="0"/>
              <w:noProof/>
              <w:sz w:val="22"/>
              <w:lang w:eastAsia="ja-JP"/>
            </w:rPr>
          </w:pPr>
          <w:hyperlink w:anchor="_Toc81825949" w:history="1">
            <w:r w:rsidR="00931029" w:rsidRPr="00D52BB7">
              <w:rPr>
                <w:rStyle w:val="Hyperlink"/>
                <w:iCs/>
                <w:noProof/>
              </w:rPr>
              <w:t>CHƯƠNG 5.</w:t>
            </w:r>
            <w:r w:rsidR="00931029">
              <w:rPr>
                <w:rFonts w:asciiTheme="minorHAnsi" w:eastAsiaTheme="minorEastAsia" w:hAnsiTheme="minorHAnsi"/>
                <w:b w:val="0"/>
                <w:bCs w:val="0"/>
                <w:noProof/>
                <w:sz w:val="22"/>
                <w:lang w:eastAsia="ja-JP"/>
              </w:rPr>
              <w:tab/>
            </w:r>
            <w:r w:rsidR="00931029" w:rsidRPr="00D52BB7">
              <w:rPr>
                <w:rStyle w:val="Hyperlink"/>
                <w:noProof/>
              </w:rPr>
              <w:t>THIẾT KẾ DATABASE VÀ API ĐẶC BIỆT</w:t>
            </w:r>
            <w:r w:rsidR="00931029">
              <w:rPr>
                <w:noProof/>
                <w:webHidden/>
              </w:rPr>
              <w:tab/>
            </w:r>
            <w:r w:rsidR="00931029">
              <w:rPr>
                <w:noProof/>
                <w:webHidden/>
              </w:rPr>
              <w:fldChar w:fldCharType="begin"/>
            </w:r>
            <w:r w:rsidR="00931029">
              <w:rPr>
                <w:noProof/>
                <w:webHidden/>
              </w:rPr>
              <w:instrText xml:space="preserve"> PAGEREF _Toc81825949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5DB75E16" w14:textId="06FBC878" w:rsidR="00931029" w:rsidRDefault="00DF5741">
          <w:pPr>
            <w:pStyle w:val="TOC2"/>
            <w:rPr>
              <w:rFonts w:asciiTheme="minorHAnsi" w:eastAsiaTheme="minorEastAsia" w:hAnsiTheme="minorHAnsi"/>
              <w:b w:val="0"/>
              <w:bCs w:val="0"/>
              <w:noProof/>
              <w:sz w:val="22"/>
              <w:lang w:eastAsia="ja-JP"/>
            </w:rPr>
          </w:pPr>
          <w:hyperlink w:anchor="_Toc81825950" w:history="1">
            <w:r w:rsidR="00931029" w:rsidRPr="00D52BB7">
              <w:rPr>
                <w:rStyle w:val="Hyperlink"/>
                <w:noProof/>
              </w:rPr>
              <w:t>5.1.</w:t>
            </w:r>
            <w:r w:rsidR="00931029">
              <w:rPr>
                <w:rFonts w:asciiTheme="minorHAnsi" w:eastAsiaTheme="minorEastAsia" w:hAnsiTheme="minorHAnsi"/>
                <w:b w:val="0"/>
                <w:bCs w:val="0"/>
                <w:noProof/>
                <w:sz w:val="22"/>
                <w:lang w:eastAsia="ja-JP"/>
              </w:rPr>
              <w:tab/>
            </w:r>
            <w:r w:rsidR="00931029" w:rsidRPr="00D52BB7">
              <w:rPr>
                <w:rStyle w:val="Hyperlink"/>
                <w:noProof/>
              </w:rPr>
              <w:t>Thiết kế cơ sở dữ liệu</w:t>
            </w:r>
            <w:r w:rsidR="00931029">
              <w:rPr>
                <w:noProof/>
                <w:webHidden/>
              </w:rPr>
              <w:tab/>
            </w:r>
            <w:r w:rsidR="00931029">
              <w:rPr>
                <w:noProof/>
                <w:webHidden/>
              </w:rPr>
              <w:fldChar w:fldCharType="begin"/>
            </w:r>
            <w:r w:rsidR="00931029">
              <w:rPr>
                <w:noProof/>
                <w:webHidden/>
              </w:rPr>
              <w:instrText xml:space="preserve"> PAGEREF _Toc81825950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5EA14EE7" w14:textId="1899C64C" w:rsidR="00931029" w:rsidRDefault="00DF5741">
          <w:pPr>
            <w:pStyle w:val="TOC2"/>
            <w:rPr>
              <w:rFonts w:asciiTheme="minorHAnsi" w:eastAsiaTheme="minorEastAsia" w:hAnsiTheme="minorHAnsi"/>
              <w:b w:val="0"/>
              <w:bCs w:val="0"/>
              <w:noProof/>
              <w:sz w:val="22"/>
              <w:lang w:eastAsia="ja-JP"/>
            </w:rPr>
          </w:pPr>
          <w:hyperlink w:anchor="_Toc81825951" w:history="1">
            <w:r w:rsidR="00931029" w:rsidRPr="00D52BB7">
              <w:rPr>
                <w:rStyle w:val="Hyperlink"/>
                <w:noProof/>
              </w:rPr>
              <w:t>5.2.</w:t>
            </w:r>
            <w:r w:rsidR="00931029">
              <w:rPr>
                <w:rFonts w:asciiTheme="minorHAnsi" w:eastAsiaTheme="minorEastAsia" w:hAnsiTheme="minorHAnsi"/>
                <w:b w:val="0"/>
                <w:bCs w:val="0"/>
                <w:noProof/>
                <w:sz w:val="22"/>
                <w:lang w:eastAsia="ja-JP"/>
              </w:rPr>
              <w:tab/>
            </w:r>
            <w:r w:rsidR="00931029" w:rsidRPr="00D52BB7">
              <w:rPr>
                <w:rStyle w:val="Hyperlink"/>
                <w:noProof/>
              </w:rPr>
              <w:t>Định nghĩa database</w:t>
            </w:r>
            <w:r w:rsidR="00931029">
              <w:rPr>
                <w:noProof/>
                <w:webHidden/>
              </w:rPr>
              <w:tab/>
            </w:r>
            <w:r w:rsidR="00931029">
              <w:rPr>
                <w:noProof/>
                <w:webHidden/>
              </w:rPr>
              <w:fldChar w:fldCharType="begin"/>
            </w:r>
            <w:r w:rsidR="00931029">
              <w:rPr>
                <w:noProof/>
                <w:webHidden/>
              </w:rPr>
              <w:instrText xml:space="preserve"> PAGEREF _Toc81825951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6D5CD6BF" w14:textId="219DF32C" w:rsidR="00931029" w:rsidRDefault="00DF5741">
          <w:pPr>
            <w:pStyle w:val="TOC3"/>
            <w:rPr>
              <w:rFonts w:asciiTheme="minorHAnsi" w:eastAsiaTheme="minorEastAsia" w:hAnsiTheme="minorHAnsi"/>
              <w:b w:val="0"/>
              <w:bCs w:val="0"/>
              <w:i w:val="0"/>
              <w:iCs w:val="0"/>
              <w:noProof/>
              <w:sz w:val="22"/>
              <w:lang w:eastAsia="ja-JP"/>
            </w:rPr>
          </w:pPr>
          <w:hyperlink w:anchor="_Toc81825952" w:history="1">
            <w:r w:rsidR="00931029" w:rsidRPr="00D52BB7">
              <w:rPr>
                <w:rStyle w:val="Hyperlink"/>
                <w:noProof/>
              </w:rPr>
              <w:t>5.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máy client - ClientMachines</w:t>
            </w:r>
            <w:r w:rsidR="00931029">
              <w:rPr>
                <w:noProof/>
                <w:webHidden/>
              </w:rPr>
              <w:tab/>
            </w:r>
            <w:r w:rsidR="00931029">
              <w:rPr>
                <w:noProof/>
                <w:webHidden/>
              </w:rPr>
              <w:fldChar w:fldCharType="begin"/>
            </w:r>
            <w:r w:rsidR="00931029">
              <w:rPr>
                <w:noProof/>
                <w:webHidden/>
              </w:rPr>
              <w:instrText xml:space="preserve"> PAGEREF _Toc81825952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1DA74DA2" w14:textId="45FAF652" w:rsidR="00931029" w:rsidRDefault="00DF5741">
          <w:pPr>
            <w:pStyle w:val="TOC3"/>
            <w:rPr>
              <w:rFonts w:asciiTheme="minorHAnsi" w:eastAsiaTheme="minorEastAsia" w:hAnsiTheme="minorHAnsi"/>
              <w:b w:val="0"/>
              <w:bCs w:val="0"/>
              <w:i w:val="0"/>
              <w:iCs w:val="0"/>
              <w:noProof/>
              <w:sz w:val="22"/>
              <w:lang w:eastAsia="ja-JP"/>
            </w:rPr>
          </w:pPr>
          <w:hyperlink w:anchor="_Toc81825953" w:history="1">
            <w:r w:rsidR="00931029" w:rsidRPr="00D52BB7">
              <w:rPr>
                <w:rStyle w:val="Hyperlink"/>
                <w:noProof/>
              </w:rPr>
              <w:t>5.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script – Scripts</w:t>
            </w:r>
            <w:r w:rsidR="00931029">
              <w:rPr>
                <w:noProof/>
                <w:webHidden/>
              </w:rPr>
              <w:tab/>
            </w:r>
            <w:r w:rsidR="00931029">
              <w:rPr>
                <w:noProof/>
                <w:webHidden/>
              </w:rPr>
              <w:fldChar w:fldCharType="begin"/>
            </w:r>
            <w:r w:rsidR="00931029">
              <w:rPr>
                <w:noProof/>
                <w:webHidden/>
              </w:rPr>
              <w:instrText xml:space="preserve"> PAGEREF _Toc81825953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3659F739" w14:textId="33D5E642" w:rsidR="00931029" w:rsidRDefault="00DF5741">
          <w:pPr>
            <w:pStyle w:val="TOC3"/>
            <w:rPr>
              <w:rFonts w:asciiTheme="minorHAnsi" w:eastAsiaTheme="minorEastAsia" w:hAnsiTheme="minorHAnsi"/>
              <w:b w:val="0"/>
              <w:bCs w:val="0"/>
              <w:i w:val="0"/>
              <w:iCs w:val="0"/>
              <w:noProof/>
              <w:sz w:val="22"/>
              <w:lang w:eastAsia="ja-JP"/>
            </w:rPr>
          </w:pPr>
          <w:hyperlink w:anchor="_Toc81825954" w:history="1">
            <w:r w:rsidR="00931029" w:rsidRPr="00D52BB7">
              <w:rPr>
                <w:rStyle w:val="Hyperlink"/>
                <w:noProof/>
              </w:rPr>
              <w:t>5.2.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quan hệ script với script phụ thuộc – Dependencies</w:t>
            </w:r>
            <w:r w:rsidR="00931029">
              <w:rPr>
                <w:noProof/>
                <w:webHidden/>
              </w:rPr>
              <w:tab/>
            </w:r>
            <w:r w:rsidR="00931029">
              <w:rPr>
                <w:noProof/>
                <w:webHidden/>
              </w:rPr>
              <w:fldChar w:fldCharType="begin"/>
            </w:r>
            <w:r w:rsidR="00931029">
              <w:rPr>
                <w:noProof/>
                <w:webHidden/>
              </w:rPr>
              <w:instrText xml:space="preserve"> PAGEREF _Toc81825954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346E2877" w14:textId="61095212" w:rsidR="00931029" w:rsidRDefault="00DF5741">
          <w:pPr>
            <w:pStyle w:val="TOC3"/>
            <w:rPr>
              <w:rFonts w:asciiTheme="minorHAnsi" w:eastAsiaTheme="minorEastAsia" w:hAnsiTheme="minorHAnsi"/>
              <w:b w:val="0"/>
              <w:bCs w:val="0"/>
              <w:i w:val="0"/>
              <w:iCs w:val="0"/>
              <w:noProof/>
              <w:sz w:val="22"/>
              <w:lang w:eastAsia="ja-JP"/>
            </w:rPr>
          </w:pPr>
          <w:hyperlink w:anchor="_Toc81825955" w:history="1">
            <w:r w:rsidR="00931029" w:rsidRPr="00D52BB7">
              <w:rPr>
                <w:rStyle w:val="Hyperlink"/>
                <w:noProof/>
              </w:rPr>
              <w:t>5.2.4.</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ứng dụng – Tools</w:t>
            </w:r>
            <w:r w:rsidR="00931029">
              <w:rPr>
                <w:noProof/>
                <w:webHidden/>
              </w:rPr>
              <w:tab/>
            </w:r>
            <w:r w:rsidR="00931029">
              <w:rPr>
                <w:noProof/>
                <w:webHidden/>
              </w:rPr>
              <w:fldChar w:fldCharType="begin"/>
            </w:r>
            <w:r w:rsidR="00931029">
              <w:rPr>
                <w:noProof/>
                <w:webHidden/>
              </w:rPr>
              <w:instrText xml:space="preserve"> PAGEREF _Toc81825955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01132025" w14:textId="6DE50C83" w:rsidR="00931029" w:rsidRDefault="00DF5741">
          <w:pPr>
            <w:pStyle w:val="TOC3"/>
            <w:rPr>
              <w:rFonts w:asciiTheme="minorHAnsi" w:eastAsiaTheme="minorEastAsia" w:hAnsiTheme="minorHAnsi"/>
              <w:b w:val="0"/>
              <w:bCs w:val="0"/>
              <w:i w:val="0"/>
              <w:iCs w:val="0"/>
              <w:noProof/>
              <w:sz w:val="22"/>
              <w:lang w:eastAsia="ja-JP"/>
            </w:rPr>
          </w:pPr>
          <w:hyperlink w:anchor="_Toc81825956" w:history="1">
            <w:r w:rsidR="00931029" w:rsidRPr="00D52BB7">
              <w:rPr>
                <w:rStyle w:val="Hyperlink"/>
                <w:noProof/>
              </w:rPr>
              <w:t>5.2.5.</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người dùng – Users</w:t>
            </w:r>
            <w:r w:rsidR="00931029">
              <w:rPr>
                <w:noProof/>
                <w:webHidden/>
              </w:rPr>
              <w:tab/>
            </w:r>
            <w:r w:rsidR="00931029">
              <w:rPr>
                <w:noProof/>
                <w:webHidden/>
              </w:rPr>
              <w:fldChar w:fldCharType="begin"/>
            </w:r>
            <w:r w:rsidR="00931029">
              <w:rPr>
                <w:noProof/>
                <w:webHidden/>
              </w:rPr>
              <w:instrText xml:space="preserve"> PAGEREF _Toc81825956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55C4E6C9" w14:textId="3C7B3559" w:rsidR="00931029" w:rsidRDefault="00DF5741">
          <w:pPr>
            <w:pStyle w:val="TOC3"/>
            <w:rPr>
              <w:rFonts w:asciiTheme="minorHAnsi" w:eastAsiaTheme="minorEastAsia" w:hAnsiTheme="minorHAnsi"/>
              <w:b w:val="0"/>
              <w:bCs w:val="0"/>
              <w:i w:val="0"/>
              <w:iCs w:val="0"/>
              <w:noProof/>
              <w:sz w:val="22"/>
              <w:lang w:eastAsia="ja-JP"/>
            </w:rPr>
          </w:pPr>
          <w:hyperlink w:anchor="_Toc81825957" w:history="1">
            <w:r w:rsidR="00931029" w:rsidRPr="00D52BB7">
              <w:rPr>
                <w:rStyle w:val="Hyperlink"/>
                <w:noProof/>
              </w:rPr>
              <w:t>5.2.6.</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nhóm quyền – Roles</w:t>
            </w:r>
            <w:r w:rsidR="00931029">
              <w:rPr>
                <w:noProof/>
                <w:webHidden/>
              </w:rPr>
              <w:tab/>
            </w:r>
            <w:r w:rsidR="00931029">
              <w:rPr>
                <w:noProof/>
                <w:webHidden/>
              </w:rPr>
              <w:fldChar w:fldCharType="begin"/>
            </w:r>
            <w:r w:rsidR="00931029">
              <w:rPr>
                <w:noProof/>
                <w:webHidden/>
              </w:rPr>
              <w:instrText xml:space="preserve"> PAGEREF _Toc81825957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7DD68176" w14:textId="76E0ED7A" w:rsidR="00931029" w:rsidRDefault="00DF5741">
          <w:pPr>
            <w:pStyle w:val="TOC3"/>
            <w:rPr>
              <w:rFonts w:asciiTheme="minorHAnsi" w:eastAsiaTheme="minorEastAsia" w:hAnsiTheme="minorHAnsi"/>
              <w:b w:val="0"/>
              <w:bCs w:val="0"/>
              <w:i w:val="0"/>
              <w:iCs w:val="0"/>
              <w:noProof/>
              <w:sz w:val="22"/>
              <w:lang w:eastAsia="ja-JP"/>
            </w:rPr>
          </w:pPr>
          <w:hyperlink w:anchor="_Toc81825958" w:history="1">
            <w:r w:rsidR="00931029" w:rsidRPr="00D52BB7">
              <w:rPr>
                <w:rStyle w:val="Hyperlink"/>
                <w:noProof/>
              </w:rPr>
              <w:t>5.2.7.</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quan hệ người dùng với nhóm quyền – UserRoles</w:t>
            </w:r>
            <w:r w:rsidR="00931029">
              <w:rPr>
                <w:noProof/>
                <w:webHidden/>
              </w:rPr>
              <w:tab/>
            </w:r>
            <w:r w:rsidR="00931029">
              <w:rPr>
                <w:noProof/>
                <w:webHidden/>
              </w:rPr>
              <w:fldChar w:fldCharType="begin"/>
            </w:r>
            <w:r w:rsidR="00931029">
              <w:rPr>
                <w:noProof/>
                <w:webHidden/>
              </w:rPr>
              <w:instrText xml:space="preserve"> PAGEREF _Toc81825958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29318C5F" w14:textId="4E526B0A" w:rsidR="00931029" w:rsidRDefault="00DF5741">
          <w:pPr>
            <w:pStyle w:val="TOC2"/>
            <w:rPr>
              <w:rFonts w:asciiTheme="minorHAnsi" w:eastAsiaTheme="minorEastAsia" w:hAnsiTheme="minorHAnsi"/>
              <w:b w:val="0"/>
              <w:bCs w:val="0"/>
              <w:noProof/>
              <w:sz w:val="22"/>
              <w:lang w:eastAsia="ja-JP"/>
            </w:rPr>
          </w:pPr>
          <w:hyperlink w:anchor="_Toc81825959" w:history="1">
            <w:r w:rsidR="00931029" w:rsidRPr="00D52BB7">
              <w:rPr>
                <w:rStyle w:val="Hyperlink"/>
                <w:noProof/>
              </w:rPr>
              <w:t>5.3.</w:t>
            </w:r>
            <w:r w:rsidR="00931029">
              <w:rPr>
                <w:rFonts w:asciiTheme="minorHAnsi" w:eastAsiaTheme="minorEastAsia" w:hAnsiTheme="minorHAnsi"/>
                <w:b w:val="0"/>
                <w:bCs w:val="0"/>
                <w:noProof/>
                <w:sz w:val="22"/>
                <w:lang w:eastAsia="ja-JP"/>
              </w:rPr>
              <w:tab/>
            </w:r>
            <w:r w:rsidR="00931029" w:rsidRPr="00D52BB7">
              <w:rPr>
                <w:rStyle w:val="Hyperlink"/>
                <w:noProof/>
              </w:rPr>
              <w:t>Mô hình kiến trúc API</w:t>
            </w:r>
            <w:r w:rsidR="00931029">
              <w:rPr>
                <w:noProof/>
                <w:webHidden/>
              </w:rPr>
              <w:tab/>
            </w:r>
            <w:r w:rsidR="00931029">
              <w:rPr>
                <w:noProof/>
                <w:webHidden/>
              </w:rPr>
              <w:fldChar w:fldCharType="begin"/>
            </w:r>
            <w:r w:rsidR="00931029">
              <w:rPr>
                <w:noProof/>
                <w:webHidden/>
              </w:rPr>
              <w:instrText xml:space="preserve"> PAGEREF _Toc81825959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6CE2DFC4" w14:textId="4DEE6026" w:rsidR="00931029" w:rsidRDefault="00DF5741">
          <w:pPr>
            <w:pStyle w:val="TOC2"/>
            <w:rPr>
              <w:rFonts w:asciiTheme="minorHAnsi" w:eastAsiaTheme="minorEastAsia" w:hAnsiTheme="minorHAnsi"/>
              <w:b w:val="0"/>
              <w:bCs w:val="0"/>
              <w:noProof/>
              <w:sz w:val="22"/>
              <w:lang w:eastAsia="ja-JP"/>
            </w:rPr>
          </w:pPr>
          <w:hyperlink w:anchor="_Toc81825960" w:history="1">
            <w:r w:rsidR="00931029" w:rsidRPr="00D52BB7">
              <w:rPr>
                <w:rStyle w:val="Hyperlink"/>
                <w:noProof/>
              </w:rPr>
              <w:t>5.4.</w:t>
            </w:r>
            <w:r w:rsidR="00931029">
              <w:rPr>
                <w:rFonts w:asciiTheme="minorHAnsi" w:eastAsiaTheme="minorEastAsia" w:hAnsiTheme="minorHAnsi"/>
                <w:b w:val="0"/>
                <w:bCs w:val="0"/>
                <w:noProof/>
                <w:sz w:val="22"/>
                <w:lang w:eastAsia="ja-JP"/>
              </w:rPr>
              <w:tab/>
            </w:r>
            <w:r w:rsidR="00931029" w:rsidRPr="00D52BB7">
              <w:rPr>
                <w:rStyle w:val="Hyperlink"/>
                <w:noProof/>
              </w:rPr>
              <w:t>Thiết kế API chi tiết</w:t>
            </w:r>
            <w:r w:rsidR="00931029">
              <w:rPr>
                <w:noProof/>
                <w:webHidden/>
              </w:rPr>
              <w:tab/>
            </w:r>
            <w:r w:rsidR="00931029">
              <w:rPr>
                <w:noProof/>
                <w:webHidden/>
              </w:rPr>
              <w:fldChar w:fldCharType="begin"/>
            </w:r>
            <w:r w:rsidR="00931029">
              <w:rPr>
                <w:noProof/>
                <w:webHidden/>
              </w:rPr>
              <w:instrText xml:space="preserve"> PAGEREF _Toc81825960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56AF5870" w14:textId="62A71112" w:rsidR="00931029" w:rsidRDefault="00DF5741">
          <w:pPr>
            <w:pStyle w:val="TOC3"/>
            <w:rPr>
              <w:rFonts w:asciiTheme="minorHAnsi" w:eastAsiaTheme="minorEastAsia" w:hAnsiTheme="minorHAnsi"/>
              <w:b w:val="0"/>
              <w:bCs w:val="0"/>
              <w:i w:val="0"/>
              <w:iCs w:val="0"/>
              <w:noProof/>
              <w:sz w:val="22"/>
              <w:lang w:eastAsia="ja-JP"/>
            </w:rPr>
          </w:pPr>
          <w:hyperlink w:anchor="_Toc81825961" w:history="1">
            <w:r w:rsidR="00931029" w:rsidRPr="00D52BB7">
              <w:rPr>
                <w:rStyle w:val="Hyperlink"/>
                <w:noProof/>
              </w:rPr>
              <w:t>5.4.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61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1FE0B2CE" w14:textId="46C4506A" w:rsidR="00931029" w:rsidRDefault="00DF5741">
          <w:pPr>
            <w:pStyle w:val="TOC3"/>
            <w:rPr>
              <w:rFonts w:asciiTheme="minorHAnsi" w:eastAsiaTheme="minorEastAsia" w:hAnsiTheme="minorHAnsi"/>
              <w:b w:val="0"/>
              <w:bCs w:val="0"/>
              <w:i w:val="0"/>
              <w:iCs w:val="0"/>
              <w:noProof/>
              <w:sz w:val="22"/>
              <w:lang w:eastAsia="ja-JP"/>
            </w:rPr>
          </w:pPr>
          <w:hyperlink w:anchor="_Toc81825962" w:history="1">
            <w:r w:rsidR="00931029" w:rsidRPr="00D52BB7">
              <w:rPr>
                <w:rStyle w:val="Hyperlink"/>
                <w:noProof/>
              </w:rPr>
              <w:t>5.4.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62 \h </w:instrText>
            </w:r>
            <w:r w:rsidR="00931029">
              <w:rPr>
                <w:noProof/>
                <w:webHidden/>
              </w:rPr>
            </w:r>
            <w:r w:rsidR="00931029">
              <w:rPr>
                <w:noProof/>
                <w:webHidden/>
              </w:rPr>
              <w:fldChar w:fldCharType="separate"/>
            </w:r>
            <w:r w:rsidR="00931029">
              <w:rPr>
                <w:noProof/>
                <w:webHidden/>
              </w:rPr>
              <w:t>63</w:t>
            </w:r>
            <w:r w:rsidR="00931029">
              <w:rPr>
                <w:noProof/>
                <w:webHidden/>
              </w:rPr>
              <w:fldChar w:fldCharType="end"/>
            </w:r>
          </w:hyperlink>
        </w:p>
        <w:p w14:paraId="0A3854D1" w14:textId="0C7AA908" w:rsidR="00931029" w:rsidRDefault="00DF5741">
          <w:pPr>
            <w:pStyle w:val="TOC3"/>
            <w:rPr>
              <w:rFonts w:asciiTheme="minorHAnsi" w:eastAsiaTheme="minorEastAsia" w:hAnsiTheme="minorHAnsi"/>
              <w:b w:val="0"/>
              <w:bCs w:val="0"/>
              <w:i w:val="0"/>
              <w:iCs w:val="0"/>
              <w:noProof/>
              <w:sz w:val="22"/>
              <w:lang w:eastAsia="ja-JP"/>
            </w:rPr>
          </w:pPr>
          <w:hyperlink w:anchor="_Toc81825963" w:history="1">
            <w:r w:rsidR="00931029" w:rsidRPr="00D52BB7">
              <w:rPr>
                <w:rStyle w:val="Hyperlink"/>
                <w:noProof/>
              </w:rPr>
              <w:t>5.4.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63 \h </w:instrText>
            </w:r>
            <w:r w:rsidR="00931029">
              <w:rPr>
                <w:noProof/>
                <w:webHidden/>
              </w:rPr>
            </w:r>
            <w:r w:rsidR="00931029">
              <w:rPr>
                <w:noProof/>
                <w:webHidden/>
              </w:rPr>
              <w:fldChar w:fldCharType="separate"/>
            </w:r>
            <w:r w:rsidR="00931029">
              <w:rPr>
                <w:noProof/>
                <w:webHidden/>
              </w:rPr>
              <w:t>63</w:t>
            </w:r>
            <w:r w:rsidR="00931029">
              <w:rPr>
                <w:noProof/>
                <w:webHidden/>
              </w:rPr>
              <w:fldChar w:fldCharType="end"/>
            </w:r>
          </w:hyperlink>
        </w:p>
        <w:p w14:paraId="2E1A9072" w14:textId="0B7C913D" w:rsidR="00931029" w:rsidRDefault="00DF5741">
          <w:pPr>
            <w:pStyle w:val="TOC1"/>
            <w:rPr>
              <w:rFonts w:asciiTheme="minorHAnsi" w:eastAsiaTheme="minorEastAsia" w:hAnsiTheme="minorHAnsi"/>
              <w:b w:val="0"/>
              <w:bCs w:val="0"/>
              <w:noProof/>
              <w:sz w:val="22"/>
              <w:lang w:eastAsia="ja-JP"/>
            </w:rPr>
          </w:pPr>
          <w:hyperlink w:anchor="_Toc81825964" w:history="1">
            <w:r w:rsidR="00931029" w:rsidRPr="00D52BB7">
              <w:rPr>
                <w:rStyle w:val="Hyperlink"/>
                <w:noProof/>
              </w:rPr>
              <w:t>KẾT LUẬN VÀ HƯỚNG PHÁT TRIỂN TRONG TƯƠNG LAI</w:t>
            </w:r>
            <w:r w:rsidR="00931029">
              <w:rPr>
                <w:noProof/>
                <w:webHidden/>
              </w:rPr>
              <w:tab/>
            </w:r>
            <w:r w:rsidR="00931029">
              <w:rPr>
                <w:noProof/>
                <w:webHidden/>
              </w:rPr>
              <w:fldChar w:fldCharType="begin"/>
            </w:r>
            <w:r w:rsidR="00931029">
              <w:rPr>
                <w:noProof/>
                <w:webHidden/>
              </w:rPr>
              <w:instrText xml:space="preserve"> PAGEREF _Toc81825964 \h </w:instrText>
            </w:r>
            <w:r w:rsidR="00931029">
              <w:rPr>
                <w:noProof/>
                <w:webHidden/>
              </w:rPr>
            </w:r>
            <w:r w:rsidR="00931029">
              <w:rPr>
                <w:noProof/>
                <w:webHidden/>
              </w:rPr>
              <w:fldChar w:fldCharType="separate"/>
            </w:r>
            <w:r w:rsidR="00931029">
              <w:rPr>
                <w:noProof/>
                <w:webHidden/>
              </w:rPr>
              <w:t>65</w:t>
            </w:r>
            <w:r w:rsidR="00931029">
              <w:rPr>
                <w:noProof/>
                <w:webHidden/>
              </w:rPr>
              <w:fldChar w:fldCharType="end"/>
            </w:r>
          </w:hyperlink>
        </w:p>
        <w:p w14:paraId="4C2439EF" w14:textId="69226697" w:rsidR="00931029" w:rsidRDefault="00DF5741">
          <w:pPr>
            <w:pStyle w:val="TOC1"/>
            <w:rPr>
              <w:rFonts w:asciiTheme="minorHAnsi" w:eastAsiaTheme="minorEastAsia" w:hAnsiTheme="minorHAnsi"/>
              <w:b w:val="0"/>
              <w:bCs w:val="0"/>
              <w:noProof/>
              <w:sz w:val="22"/>
              <w:lang w:eastAsia="ja-JP"/>
            </w:rPr>
          </w:pPr>
          <w:hyperlink w:anchor="_Toc81825965" w:history="1">
            <w:r w:rsidR="00931029" w:rsidRPr="00D52BB7">
              <w:rPr>
                <w:rStyle w:val="Hyperlink"/>
                <w:noProof/>
              </w:rPr>
              <w:t>TÀI LIỆU THAM KHẢO</w:t>
            </w:r>
            <w:r w:rsidR="00931029">
              <w:rPr>
                <w:noProof/>
                <w:webHidden/>
              </w:rPr>
              <w:tab/>
            </w:r>
            <w:r w:rsidR="00931029">
              <w:rPr>
                <w:noProof/>
                <w:webHidden/>
              </w:rPr>
              <w:fldChar w:fldCharType="begin"/>
            </w:r>
            <w:r w:rsidR="00931029">
              <w:rPr>
                <w:noProof/>
                <w:webHidden/>
              </w:rPr>
              <w:instrText xml:space="preserve"> PAGEREF _Toc81825965 \h </w:instrText>
            </w:r>
            <w:r w:rsidR="00931029">
              <w:rPr>
                <w:noProof/>
                <w:webHidden/>
              </w:rPr>
            </w:r>
            <w:r w:rsidR="00931029">
              <w:rPr>
                <w:noProof/>
                <w:webHidden/>
              </w:rPr>
              <w:fldChar w:fldCharType="separate"/>
            </w:r>
            <w:r w:rsidR="00931029">
              <w:rPr>
                <w:noProof/>
                <w:webHidden/>
              </w:rPr>
              <w:t>66</w:t>
            </w:r>
            <w:r w:rsidR="00931029">
              <w:rPr>
                <w:noProof/>
                <w:webHidden/>
              </w:rPr>
              <w:fldChar w:fldCharType="end"/>
            </w:r>
          </w:hyperlink>
        </w:p>
        <w:p w14:paraId="12641599" w14:textId="24CF5B78" w:rsidR="00AB563A" w:rsidRDefault="004705E7">
          <w:pPr>
            <w:pStyle w:val="TOC1"/>
            <w:rPr>
              <w:rFonts w:asciiTheme="minorHAnsi" w:eastAsiaTheme="minorEastAsia" w:hAnsiTheme="minorHAnsi"/>
              <w:b w:val="0"/>
              <w:bCs w:val="0"/>
              <w:sz w:val="22"/>
            </w:rPr>
          </w:pPr>
          <w:r>
            <w:rPr>
              <w:rStyle w:val="IndexLink"/>
            </w:rPr>
            <w:fldChar w:fldCharType="end"/>
          </w:r>
        </w:p>
      </w:sdtContent>
    </w:sdt>
    <w:p w14:paraId="249D4193" w14:textId="77777777" w:rsidR="00AB563A" w:rsidRDefault="00AB563A">
      <w:pPr>
        <w:pStyle w:val="TOC1"/>
        <w:rPr>
          <w:rFonts w:asciiTheme="minorHAnsi" w:eastAsiaTheme="minorEastAsia" w:hAnsiTheme="minorHAnsi"/>
          <w:b w:val="0"/>
          <w:bCs w:val="0"/>
          <w:sz w:val="22"/>
          <w:lang w:val="vi-VN" w:eastAsia="vi-VN"/>
        </w:rPr>
      </w:pPr>
    </w:p>
    <w:p w14:paraId="3FE95BF6" w14:textId="77777777" w:rsidR="00AB563A" w:rsidRDefault="004705E7">
      <w:pPr>
        <w:spacing w:before="0" w:after="160" w:line="259" w:lineRule="auto"/>
        <w:jc w:val="left"/>
      </w:pPr>
      <w:r>
        <w:br w:type="page"/>
      </w:r>
    </w:p>
    <w:p w14:paraId="7679CD5C" w14:textId="77777777" w:rsidR="00AB563A" w:rsidRDefault="004705E7">
      <w:pPr>
        <w:jc w:val="center"/>
        <w:rPr>
          <w:b/>
          <w:bCs/>
          <w:sz w:val="28"/>
          <w:szCs w:val="24"/>
        </w:rPr>
      </w:pPr>
      <w:r>
        <w:rPr>
          <w:b/>
          <w:bCs/>
          <w:sz w:val="28"/>
          <w:szCs w:val="24"/>
        </w:rPr>
        <w:lastRenderedPageBreak/>
        <w:t>DANH MỤC MINH HỌA</w:t>
      </w:r>
    </w:p>
    <w:p w14:paraId="6F64312F" w14:textId="4C7F76D8" w:rsidR="00AB563A" w:rsidRDefault="00AB563A" w:rsidP="00CC4400">
      <w:pPr>
        <w:pStyle w:val="TableofFigures"/>
        <w:tabs>
          <w:tab w:val="right" w:leader="dot" w:pos="9061"/>
        </w:tabs>
      </w:pPr>
    </w:p>
    <w:p w14:paraId="50FF1F99" w14:textId="666C1655" w:rsidR="00CC4400" w:rsidRDefault="00CC4400" w:rsidP="00CC4400"/>
    <w:p w14:paraId="5BA1AE58" w14:textId="64AA3C49" w:rsidR="00CC4400" w:rsidRDefault="00CC4400" w:rsidP="00CC4400"/>
    <w:p w14:paraId="71D79FF2" w14:textId="78200889" w:rsidR="00CC4400" w:rsidRDefault="00CC4400" w:rsidP="00CC4400"/>
    <w:p w14:paraId="7FF47942" w14:textId="60DCE52A" w:rsidR="00CC4400" w:rsidRDefault="00CC4400" w:rsidP="00CC4400"/>
    <w:p w14:paraId="155076C5" w14:textId="4AE9165E" w:rsidR="00CC4400" w:rsidRDefault="00CC4400" w:rsidP="00CC4400"/>
    <w:p w14:paraId="6B0BF3D4" w14:textId="44960A7F" w:rsidR="00CC4400" w:rsidRDefault="00CC4400" w:rsidP="00CC4400"/>
    <w:p w14:paraId="4B1D74FD" w14:textId="441DF95B" w:rsidR="00CC4400" w:rsidRDefault="00CC4400" w:rsidP="00CC4400"/>
    <w:p w14:paraId="4CF40408" w14:textId="484B76EE" w:rsidR="00CC4400" w:rsidRDefault="00CC4400" w:rsidP="00CC4400"/>
    <w:p w14:paraId="121E6201" w14:textId="32A2762A" w:rsidR="00CC4400" w:rsidRDefault="00CC4400" w:rsidP="00CC4400"/>
    <w:p w14:paraId="1D9BECC5" w14:textId="01D70E4C" w:rsidR="00CC4400" w:rsidRDefault="00CC4400" w:rsidP="00CC4400"/>
    <w:p w14:paraId="324C2D16" w14:textId="2F6A76AB" w:rsidR="00CC4400" w:rsidRDefault="00CC4400" w:rsidP="00CC4400"/>
    <w:p w14:paraId="22574827" w14:textId="0977C555" w:rsidR="00CC4400" w:rsidRDefault="00CC4400" w:rsidP="00CC4400"/>
    <w:p w14:paraId="52D9F417" w14:textId="0E7608A0" w:rsidR="00CC4400" w:rsidRDefault="00CC4400" w:rsidP="00CC4400"/>
    <w:p w14:paraId="613595AD" w14:textId="5FBBE67C" w:rsidR="00CC4400" w:rsidRDefault="00CC4400" w:rsidP="00CC4400"/>
    <w:p w14:paraId="46861EAE" w14:textId="2253C7D0" w:rsidR="00CC4400" w:rsidRDefault="00CC4400" w:rsidP="00CC4400"/>
    <w:p w14:paraId="03253ECC" w14:textId="46E6CF7B" w:rsidR="00CC4400" w:rsidRDefault="00CC4400" w:rsidP="00CC4400"/>
    <w:p w14:paraId="1FB28472" w14:textId="1E8FBCF8" w:rsidR="00CC4400" w:rsidRDefault="00CC4400" w:rsidP="00CC4400"/>
    <w:p w14:paraId="0B512860" w14:textId="438699C8" w:rsidR="00CC4400" w:rsidRDefault="00CC4400" w:rsidP="00CC4400"/>
    <w:p w14:paraId="1DC65C42" w14:textId="5DCE1835" w:rsidR="00CC4400" w:rsidRDefault="00CC4400" w:rsidP="00CC4400"/>
    <w:p w14:paraId="468386FD" w14:textId="3EDE7AAB" w:rsidR="00CC4400" w:rsidRDefault="00CC4400" w:rsidP="00CC4400"/>
    <w:p w14:paraId="7814B507" w14:textId="4D71D59D" w:rsidR="00CC4400" w:rsidRDefault="00CC4400" w:rsidP="00CC4400"/>
    <w:p w14:paraId="231CBC7B" w14:textId="2077895C" w:rsidR="00CC4400" w:rsidRDefault="00CC4400" w:rsidP="00CC4400"/>
    <w:p w14:paraId="24DD5DA0" w14:textId="5B5D7660" w:rsidR="00CC4400" w:rsidRDefault="00CC4400" w:rsidP="00CC4400"/>
    <w:p w14:paraId="2B932402" w14:textId="46D9201E" w:rsidR="00CC4400" w:rsidRDefault="00CC4400" w:rsidP="00CC4400"/>
    <w:p w14:paraId="12B1EC01" w14:textId="4EB79251" w:rsidR="00CC4400" w:rsidRDefault="00CC4400" w:rsidP="00CC4400"/>
    <w:p w14:paraId="737510DA" w14:textId="6D147CD2" w:rsidR="00CC4400" w:rsidRDefault="00CC4400" w:rsidP="00CC4400"/>
    <w:p w14:paraId="4605676B" w14:textId="585D59B3" w:rsidR="00CC4400" w:rsidRDefault="00CC4400" w:rsidP="00CC4400"/>
    <w:p w14:paraId="1046FC1A" w14:textId="0E421D48" w:rsidR="00CC4400" w:rsidRDefault="00CC4400" w:rsidP="00CC4400"/>
    <w:p w14:paraId="196A109A" w14:textId="150B9553" w:rsidR="00CC4400" w:rsidRDefault="00CC4400" w:rsidP="00CC4400"/>
    <w:p w14:paraId="786C5F86" w14:textId="709997BB" w:rsidR="00CC4400" w:rsidRDefault="00CC4400" w:rsidP="00CC4400"/>
    <w:p w14:paraId="4F5ECB1B" w14:textId="77777777" w:rsidR="00CC4400" w:rsidRPr="00CC4400" w:rsidRDefault="00CC4400" w:rsidP="00CC4400"/>
    <w:p w14:paraId="71BFC8FD" w14:textId="77777777" w:rsidR="00AB563A" w:rsidRDefault="004705E7">
      <w:pPr>
        <w:jc w:val="center"/>
        <w:rPr>
          <w:b/>
          <w:bCs/>
          <w:sz w:val="28"/>
          <w:szCs w:val="24"/>
        </w:rPr>
      </w:pPr>
      <w:r>
        <w:rPr>
          <w:b/>
          <w:bCs/>
          <w:sz w:val="28"/>
          <w:szCs w:val="24"/>
        </w:rPr>
        <w:t>DANH MỤC TỪ VIẾT TẮT</w:t>
      </w:r>
    </w:p>
    <w:p w14:paraId="658E87EC" w14:textId="77777777" w:rsidR="00AB563A" w:rsidRDefault="00AB563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AB563A" w14:paraId="2BBF8C7C" w14:textId="77777777">
        <w:trPr>
          <w:jc w:val="center"/>
        </w:trPr>
        <w:tc>
          <w:tcPr>
            <w:tcW w:w="4531" w:type="dxa"/>
          </w:tcPr>
          <w:p w14:paraId="280145DF" w14:textId="77777777" w:rsidR="00AB563A" w:rsidRDefault="004705E7">
            <w:pPr>
              <w:pStyle w:val="TableofFigures"/>
              <w:widowControl w:val="0"/>
              <w:tabs>
                <w:tab w:val="right" w:leader="dot" w:pos="9062"/>
              </w:tabs>
              <w:jc w:val="center"/>
              <w:rPr>
                <w:b/>
                <w:bCs/>
              </w:rPr>
            </w:pPr>
            <w:r>
              <w:rPr>
                <w:rFonts w:eastAsia="Calibri"/>
                <w:b/>
                <w:bCs/>
              </w:rPr>
              <w:t>Từ viết tắt</w:t>
            </w:r>
          </w:p>
        </w:tc>
        <w:tc>
          <w:tcPr>
            <w:tcW w:w="4530" w:type="dxa"/>
          </w:tcPr>
          <w:p w14:paraId="53E24D62" w14:textId="77777777" w:rsidR="00AB563A" w:rsidRDefault="004705E7">
            <w:pPr>
              <w:pStyle w:val="TableofFigures"/>
              <w:widowControl w:val="0"/>
              <w:tabs>
                <w:tab w:val="right" w:leader="dot" w:pos="9062"/>
              </w:tabs>
              <w:jc w:val="center"/>
              <w:rPr>
                <w:b/>
                <w:bCs/>
              </w:rPr>
            </w:pPr>
            <w:r>
              <w:rPr>
                <w:rFonts w:eastAsia="Calibri"/>
                <w:b/>
                <w:bCs/>
              </w:rPr>
              <w:t>Diễn giải</w:t>
            </w:r>
          </w:p>
        </w:tc>
      </w:tr>
      <w:tr w:rsidR="00AB563A" w14:paraId="57E80B0D" w14:textId="77777777">
        <w:trPr>
          <w:jc w:val="center"/>
        </w:trPr>
        <w:tc>
          <w:tcPr>
            <w:tcW w:w="4531" w:type="dxa"/>
          </w:tcPr>
          <w:p w14:paraId="6E7D2964" w14:textId="00FCEEE8" w:rsidR="00AB563A" w:rsidRDefault="00AB563A">
            <w:pPr>
              <w:pStyle w:val="TableofFigures"/>
              <w:widowControl w:val="0"/>
              <w:tabs>
                <w:tab w:val="right" w:leader="dot" w:pos="9062"/>
              </w:tabs>
              <w:jc w:val="center"/>
              <w:rPr>
                <w:rFonts w:eastAsia="Calibri"/>
              </w:rPr>
            </w:pPr>
          </w:p>
        </w:tc>
        <w:tc>
          <w:tcPr>
            <w:tcW w:w="4530" w:type="dxa"/>
          </w:tcPr>
          <w:p w14:paraId="52A9D1F2" w14:textId="0AC9F65C" w:rsidR="00AB563A" w:rsidRDefault="00AB563A">
            <w:pPr>
              <w:pStyle w:val="TableofFigures"/>
              <w:widowControl w:val="0"/>
              <w:tabs>
                <w:tab w:val="right" w:leader="dot" w:pos="9062"/>
              </w:tabs>
              <w:jc w:val="center"/>
              <w:rPr>
                <w:rFonts w:eastAsia="Calibri"/>
              </w:rPr>
            </w:pPr>
          </w:p>
        </w:tc>
      </w:tr>
      <w:tr w:rsidR="00AB563A" w14:paraId="4C607A41" w14:textId="77777777">
        <w:trPr>
          <w:jc w:val="center"/>
        </w:trPr>
        <w:tc>
          <w:tcPr>
            <w:tcW w:w="4531" w:type="dxa"/>
          </w:tcPr>
          <w:p w14:paraId="7BFCDF44" w14:textId="1D02AA45" w:rsidR="00AB563A" w:rsidRDefault="00AB563A">
            <w:pPr>
              <w:pStyle w:val="TableofFigures"/>
              <w:widowControl w:val="0"/>
              <w:tabs>
                <w:tab w:val="right" w:leader="dot" w:pos="9062"/>
              </w:tabs>
              <w:jc w:val="center"/>
              <w:rPr>
                <w:rFonts w:eastAsia="Calibri"/>
              </w:rPr>
            </w:pPr>
          </w:p>
        </w:tc>
        <w:tc>
          <w:tcPr>
            <w:tcW w:w="4530" w:type="dxa"/>
          </w:tcPr>
          <w:p w14:paraId="2F0E22F9" w14:textId="0265F8B3" w:rsidR="00AB563A" w:rsidRDefault="00AB563A">
            <w:pPr>
              <w:pStyle w:val="TableofFigures"/>
              <w:widowControl w:val="0"/>
              <w:tabs>
                <w:tab w:val="right" w:leader="dot" w:pos="9062"/>
              </w:tabs>
              <w:jc w:val="center"/>
              <w:rPr>
                <w:rFonts w:eastAsia="Calibri"/>
              </w:rPr>
            </w:pPr>
          </w:p>
        </w:tc>
      </w:tr>
      <w:tr w:rsidR="00AB563A" w14:paraId="1C1D35EB" w14:textId="77777777">
        <w:trPr>
          <w:jc w:val="center"/>
        </w:trPr>
        <w:tc>
          <w:tcPr>
            <w:tcW w:w="4531" w:type="dxa"/>
          </w:tcPr>
          <w:p w14:paraId="2C3EFA9D" w14:textId="760F5323" w:rsidR="00AB563A" w:rsidRDefault="00AB563A">
            <w:pPr>
              <w:pStyle w:val="TableofFigures"/>
              <w:widowControl w:val="0"/>
              <w:tabs>
                <w:tab w:val="right" w:leader="dot" w:pos="9062"/>
              </w:tabs>
              <w:jc w:val="center"/>
              <w:rPr>
                <w:rFonts w:eastAsia="Calibri"/>
              </w:rPr>
            </w:pPr>
          </w:p>
        </w:tc>
        <w:tc>
          <w:tcPr>
            <w:tcW w:w="4530" w:type="dxa"/>
          </w:tcPr>
          <w:p w14:paraId="07211B33" w14:textId="0A4AE3BC" w:rsidR="00AB563A" w:rsidRDefault="00AB563A">
            <w:pPr>
              <w:pStyle w:val="TableofFigures"/>
              <w:widowControl w:val="0"/>
              <w:tabs>
                <w:tab w:val="right" w:leader="dot" w:pos="9062"/>
              </w:tabs>
              <w:jc w:val="center"/>
              <w:rPr>
                <w:rFonts w:eastAsia="Calibri"/>
              </w:rPr>
            </w:pPr>
          </w:p>
        </w:tc>
      </w:tr>
      <w:tr w:rsidR="00AB563A" w14:paraId="6B5D1EF8" w14:textId="77777777">
        <w:trPr>
          <w:jc w:val="center"/>
        </w:trPr>
        <w:tc>
          <w:tcPr>
            <w:tcW w:w="4531" w:type="dxa"/>
          </w:tcPr>
          <w:p w14:paraId="27AA294D" w14:textId="1252CCAE" w:rsidR="00AB563A" w:rsidRDefault="00AB563A">
            <w:pPr>
              <w:pStyle w:val="TableofFigures"/>
              <w:widowControl w:val="0"/>
              <w:tabs>
                <w:tab w:val="right" w:leader="dot" w:pos="9062"/>
              </w:tabs>
              <w:jc w:val="center"/>
              <w:rPr>
                <w:rFonts w:eastAsia="Calibri"/>
              </w:rPr>
            </w:pPr>
          </w:p>
        </w:tc>
        <w:tc>
          <w:tcPr>
            <w:tcW w:w="4530" w:type="dxa"/>
          </w:tcPr>
          <w:p w14:paraId="45FF39E7" w14:textId="44F551E0" w:rsidR="00AB563A" w:rsidRDefault="00AB563A">
            <w:pPr>
              <w:pStyle w:val="TableofFigures"/>
              <w:widowControl w:val="0"/>
              <w:tabs>
                <w:tab w:val="right" w:leader="dot" w:pos="9062"/>
              </w:tabs>
              <w:jc w:val="center"/>
              <w:rPr>
                <w:rFonts w:eastAsia="Calibri"/>
              </w:rPr>
            </w:pPr>
          </w:p>
        </w:tc>
      </w:tr>
      <w:tr w:rsidR="00AB563A" w14:paraId="5708C5E5" w14:textId="77777777">
        <w:trPr>
          <w:jc w:val="center"/>
        </w:trPr>
        <w:tc>
          <w:tcPr>
            <w:tcW w:w="4531" w:type="dxa"/>
          </w:tcPr>
          <w:p w14:paraId="6E79F7F1" w14:textId="702E37E5" w:rsidR="00AB563A" w:rsidRDefault="00AB563A">
            <w:pPr>
              <w:pStyle w:val="TableofFigures"/>
              <w:widowControl w:val="0"/>
              <w:tabs>
                <w:tab w:val="right" w:leader="dot" w:pos="9062"/>
              </w:tabs>
              <w:jc w:val="center"/>
              <w:rPr>
                <w:rFonts w:eastAsia="Calibri"/>
              </w:rPr>
            </w:pPr>
          </w:p>
        </w:tc>
        <w:tc>
          <w:tcPr>
            <w:tcW w:w="4530" w:type="dxa"/>
          </w:tcPr>
          <w:p w14:paraId="5829CF76" w14:textId="0D82DB92" w:rsidR="00AB563A" w:rsidRDefault="00AB563A">
            <w:pPr>
              <w:pStyle w:val="TableofFigures"/>
              <w:widowControl w:val="0"/>
              <w:tabs>
                <w:tab w:val="right" w:leader="dot" w:pos="9062"/>
              </w:tabs>
              <w:jc w:val="center"/>
              <w:rPr>
                <w:rFonts w:eastAsia="Calibri"/>
              </w:rPr>
            </w:pPr>
          </w:p>
        </w:tc>
      </w:tr>
      <w:tr w:rsidR="005015E5" w14:paraId="53EFCD23" w14:textId="77777777">
        <w:trPr>
          <w:jc w:val="center"/>
        </w:trPr>
        <w:tc>
          <w:tcPr>
            <w:tcW w:w="4531" w:type="dxa"/>
          </w:tcPr>
          <w:p w14:paraId="7FC1C132" w14:textId="389365ED" w:rsidR="005015E5" w:rsidRDefault="005015E5">
            <w:pPr>
              <w:pStyle w:val="TableofFigures"/>
              <w:widowControl w:val="0"/>
              <w:tabs>
                <w:tab w:val="right" w:leader="dot" w:pos="9062"/>
              </w:tabs>
              <w:jc w:val="center"/>
              <w:rPr>
                <w:rFonts w:eastAsia="Calibri"/>
              </w:rPr>
            </w:pPr>
          </w:p>
        </w:tc>
        <w:tc>
          <w:tcPr>
            <w:tcW w:w="4530" w:type="dxa"/>
          </w:tcPr>
          <w:p w14:paraId="471D8E7B" w14:textId="38232D73" w:rsidR="005015E5" w:rsidRDefault="005015E5">
            <w:pPr>
              <w:pStyle w:val="TableofFigures"/>
              <w:widowControl w:val="0"/>
              <w:tabs>
                <w:tab w:val="right" w:leader="dot" w:pos="9062"/>
              </w:tabs>
              <w:jc w:val="center"/>
              <w:rPr>
                <w:rFonts w:eastAsia="Calibri"/>
              </w:rPr>
            </w:pPr>
          </w:p>
        </w:tc>
      </w:tr>
    </w:tbl>
    <w:p w14:paraId="069CCED7" w14:textId="77777777" w:rsidR="00AB563A" w:rsidRDefault="004705E7">
      <w:pPr>
        <w:spacing w:before="0" w:after="160" w:line="259" w:lineRule="auto"/>
        <w:jc w:val="center"/>
        <w:rPr>
          <w:b/>
          <w:bCs/>
          <w:sz w:val="28"/>
          <w:szCs w:val="24"/>
        </w:rPr>
      </w:pPr>
      <w:r>
        <w:br w:type="page"/>
      </w:r>
    </w:p>
    <w:p w14:paraId="48B7D01E" w14:textId="77777777" w:rsidR="00AB563A" w:rsidRDefault="004705E7">
      <w:pPr>
        <w:spacing w:before="0" w:after="160" w:line="259" w:lineRule="auto"/>
        <w:jc w:val="center"/>
        <w:rPr>
          <w:b/>
          <w:bCs/>
          <w:sz w:val="28"/>
          <w:szCs w:val="24"/>
        </w:rPr>
      </w:pPr>
      <w:r>
        <w:rPr>
          <w:b/>
          <w:bCs/>
          <w:sz w:val="28"/>
          <w:szCs w:val="24"/>
        </w:rPr>
        <w:lastRenderedPageBreak/>
        <w:t>GIẢI THÍCH CÁC THUẬT NGỮ</w:t>
      </w:r>
    </w:p>
    <w:p w14:paraId="4EB7E9B6" w14:textId="77777777" w:rsidR="00AB563A" w:rsidRDefault="00AB563A">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AB563A" w14:paraId="683F81ED" w14:textId="77777777">
        <w:tc>
          <w:tcPr>
            <w:tcW w:w="2547" w:type="dxa"/>
          </w:tcPr>
          <w:p w14:paraId="008DCAA8" w14:textId="77777777" w:rsidR="00AB563A" w:rsidRDefault="004705E7">
            <w:pPr>
              <w:widowControl w:val="0"/>
              <w:jc w:val="center"/>
              <w:rPr>
                <w:b/>
                <w:bCs/>
              </w:rPr>
            </w:pPr>
            <w:r>
              <w:rPr>
                <w:rFonts w:eastAsia="Calibri"/>
                <w:b/>
                <w:bCs/>
              </w:rPr>
              <w:t>Thuật ngữ</w:t>
            </w:r>
          </w:p>
        </w:tc>
        <w:tc>
          <w:tcPr>
            <w:tcW w:w="6514" w:type="dxa"/>
          </w:tcPr>
          <w:p w14:paraId="5AA432D8" w14:textId="77777777" w:rsidR="00AB563A" w:rsidRDefault="004705E7">
            <w:pPr>
              <w:widowControl w:val="0"/>
              <w:jc w:val="center"/>
              <w:rPr>
                <w:b/>
                <w:bCs/>
              </w:rPr>
            </w:pPr>
            <w:r>
              <w:rPr>
                <w:rFonts w:eastAsia="Calibri"/>
                <w:b/>
                <w:bCs/>
              </w:rPr>
              <w:t>Diễn giải</w:t>
            </w:r>
          </w:p>
        </w:tc>
      </w:tr>
      <w:tr w:rsidR="00AB563A" w14:paraId="77365DFB" w14:textId="77777777">
        <w:tc>
          <w:tcPr>
            <w:tcW w:w="2547" w:type="dxa"/>
          </w:tcPr>
          <w:p w14:paraId="67685742" w14:textId="403B119D" w:rsidR="00AB563A" w:rsidRDefault="00AB563A">
            <w:pPr>
              <w:widowControl w:val="0"/>
              <w:rPr>
                <w:rFonts w:eastAsia="Calibri"/>
              </w:rPr>
            </w:pPr>
          </w:p>
        </w:tc>
        <w:tc>
          <w:tcPr>
            <w:tcW w:w="6514" w:type="dxa"/>
          </w:tcPr>
          <w:p w14:paraId="28E869FA" w14:textId="09BA0413" w:rsidR="00AB563A" w:rsidRDefault="00AB563A">
            <w:pPr>
              <w:widowControl w:val="0"/>
              <w:rPr>
                <w:rFonts w:eastAsia="Calibri"/>
              </w:rPr>
            </w:pPr>
          </w:p>
        </w:tc>
      </w:tr>
      <w:tr w:rsidR="00AB563A" w14:paraId="0A474FA6" w14:textId="77777777">
        <w:tc>
          <w:tcPr>
            <w:tcW w:w="2547" w:type="dxa"/>
          </w:tcPr>
          <w:p w14:paraId="7BC04EEE" w14:textId="141198E4" w:rsidR="00AB563A" w:rsidRDefault="00AB563A">
            <w:pPr>
              <w:widowControl w:val="0"/>
              <w:rPr>
                <w:rFonts w:eastAsia="Calibri"/>
              </w:rPr>
            </w:pPr>
          </w:p>
        </w:tc>
        <w:tc>
          <w:tcPr>
            <w:tcW w:w="6514" w:type="dxa"/>
          </w:tcPr>
          <w:p w14:paraId="1BA0FE45" w14:textId="351F7D2B" w:rsidR="00AB563A" w:rsidRDefault="00AB563A">
            <w:pPr>
              <w:widowControl w:val="0"/>
              <w:rPr>
                <w:rFonts w:eastAsia="Calibri"/>
              </w:rPr>
            </w:pPr>
          </w:p>
        </w:tc>
      </w:tr>
      <w:tr w:rsidR="00AB563A" w14:paraId="7F7BA3F4" w14:textId="77777777">
        <w:tc>
          <w:tcPr>
            <w:tcW w:w="2547" w:type="dxa"/>
          </w:tcPr>
          <w:p w14:paraId="6CC737B8" w14:textId="16C823C3" w:rsidR="00AB563A" w:rsidRDefault="00AB563A">
            <w:pPr>
              <w:widowControl w:val="0"/>
              <w:rPr>
                <w:rFonts w:eastAsia="Calibri"/>
              </w:rPr>
            </w:pPr>
          </w:p>
        </w:tc>
        <w:tc>
          <w:tcPr>
            <w:tcW w:w="6514" w:type="dxa"/>
          </w:tcPr>
          <w:p w14:paraId="31B17253" w14:textId="02231423" w:rsidR="00AB563A" w:rsidRDefault="00AB563A">
            <w:pPr>
              <w:widowControl w:val="0"/>
              <w:rPr>
                <w:rFonts w:eastAsia="Calibri"/>
              </w:rPr>
            </w:pPr>
          </w:p>
        </w:tc>
      </w:tr>
      <w:tr w:rsidR="00AB563A" w14:paraId="78C5242A" w14:textId="77777777">
        <w:tc>
          <w:tcPr>
            <w:tcW w:w="2547" w:type="dxa"/>
          </w:tcPr>
          <w:p w14:paraId="454DC49F" w14:textId="74EE9C3E" w:rsidR="00AB563A" w:rsidRDefault="00AB563A">
            <w:pPr>
              <w:widowControl w:val="0"/>
              <w:rPr>
                <w:rFonts w:eastAsia="Calibri"/>
              </w:rPr>
            </w:pPr>
          </w:p>
        </w:tc>
        <w:tc>
          <w:tcPr>
            <w:tcW w:w="6514" w:type="dxa"/>
          </w:tcPr>
          <w:p w14:paraId="537CE0B3" w14:textId="1710A74B" w:rsidR="00AB563A" w:rsidRDefault="00AB563A">
            <w:pPr>
              <w:widowControl w:val="0"/>
              <w:rPr>
                <w:rFonts w:eastAsia="Calibri"/>
              </w:rPr>
            </w:pPr>
          </w:p>
        </w:tc>
      </w:tr>
      <w:tr w:rsidR="00AB563A" w14:paraId="28C63ADE" w14:textId="77777777">
        <w:tc>
          <w:tcPr>
            <w:tcW w:w="2547" w:type="dxa"/>
          </w:tcPr>
          <w:p w14:paraId="3E096A1A" w14:textId="1E184B71" w:rsidR="00AB563A" w:rsidRDefault="00AB563A">
            <w:pPr>
              <w:widowControl w:val="0"/>
              <w:rPr>
                <w:rFonts w:eastAsia="Calibri"/>
              </w:rPr>
            </w:pPr>
          </w:p>
        </w:tc>
        <w:tc>
          <w:tcPr>
            <w:tcW w:w="6514" w:type="dxa"/>
          </w:tcPr>
          <w:p w14:paraId="0A383141" w14:textId="00ECF8FA" w:rsidR="00AB563A" w:rsidRDefault="00AB563A">
            <w:pPr>
              <w:widowControl w:val="0"/>
              <w:rPr>
                <w:rFonts w:eastAsia="Calibri"/>
              </w:rPr>
            </w:pPr>
          </w:p>
        </w:tc>
      </w:tr>
      <w:tr w:rsidR="00AB563A" w14:paraId="068413B0" w14:textId="77777777">
        <w:tc>
          <w:tcPr>
            <w:tcW w:w="2547" w:type="dxa"/>
          </w:tcPr>
          <w:p w14:paraId="57CD2F96" w14:textId="601538B5" w:rsidR="00AB563A" w:rsidRDefault="00AB563A">
            <w:pPr>
              <w:widowControl w:val="0"/>
              <w:rPr>
                <w:rFonts w:eastAsia="Calibri"/>
              </w:rPr>
            </w:pPr>
          </w:p>
        </w:tc>
        <w:tc>
          <w:tcPr>
            <w:tcW w:w="6514" w:type="dxa"/>
          </w:tcPr>
          <w:p w14:paraId="35B1F155" w14:textId="2512DF82" w:rsidR="00AB563A" w:rsidRDefault="00AB563A">
            <w:pPr>
              <w:widowControl w:val="0"/>
              <w:rPr>
                <w:rFonts w:eastAsia="Calibri"/>
              </w:rPr>
            </w:pPr>
          </w:p>
        </w:tc>
      </w:tr>
    </w:tbl>
    <w:p w14:paraId="13F3F732" w14:textId="77777777" w:rsidR="00AB563A" w:rsidRDefault="00AB563A">
      <w:pPr>
        <w:sectPr w:rsidR="00AB563A">
          <w:footerReference w:type="default" r:id="rId9"/>
          <w:pgSz w:w="11906" w:h="16838"/>
          <w:pgMar w:top="1134" w:right="1134" w:bottom="1134" w:left="1701" w:header="0" w:footer="720" w:gutter="0"/>
          <w:cols w:space="720"/>
          <w:formProt w:val="0"/>
          <w:docGrid w:linePitch="360"/>
        </w:sectPr>
      </w:pPr>
    </w:p>
    <w:p w14:paraId="115EEBBE" w14:textId="77777777" w:rsidR="00AB563A" w:rsidRDefault="004705E7">
      <w:pPr>
        <w:pStyle w:val="Heading1"/>
        <w:rPr>
          <w:bCs/>
          <w:sz w:val="28"/>
          <w:szCs w:val="24"/>
        </w:rPr>
      </w:pPr>
      <w:bookmarkStart w:id="0" w:name="_Toc70948015"/>
      <w:bookmarkStart w:id="1" w:name="_Toc81825888"/>
      <w:r>
        <w:lastRenderedPageBreak/>
        <w:t>TỔNG QUAN HỆ THỐNG</w:t>
      </w:r>
      <w:bookmarkEnd w:id="0"/>
      <w:bookmarkEnd w:id="1"/>
    </w:p>
    <w:p w14:paraId="0186A2CE" w14:textId="77777777" w:rsidR="00AB563A" w:rsidRDefault="004705E7">
      <w:pPr>
        <w:pStyle w:val="Heading2"/>
        <w:rPr>
          <w:bCs/>
          <w:sz w:val="28"/>
          <w:szCs w:val="24"/>
        </w:rPr>
      </w:pPr>
      <w:bookmarkStart w:id="2" w:name="_Toc70948016"/>
      <w:bookmarkStart w:id="3" w:name="_Toc81825889"/>
      <w:r>
        <w:t>Mô tả bài toán</w:t>
      </w:r>
      <w:bookmarkEnd w:id="2"/>
      <w:bookmarkEnd w:id="3"/>
    </w:p>
    <w:p w14:paraId="0C06AD4C" w14:textId="4FDCA6CC" w:rsidR="00F61CDB" w:rsidRDefault="00CC4400">
      <w:pPr>
        <w:pStyle w:val="DoanVB"/>
      </w:pPr>
      <w:r>
        <w:t>Đại học Thăng Long</w:t>
      </w:r>
      <w:r w:rsidR="004705E7" w:rsidRPr="00CC4400">
        <w:t xml:space="preserve"> là một</w:t>
      </w:r>
      <w:r>
        <w:t xml:space="preserve"> trong những trường</w:t>
      </w:r>
      <w:r w:rsidR="004705E7" w:rsidRPr="00CC4400">
        <w:t xml:space="preserve"> </w:t>
      </w:r>
      <w:r>
        <w:t>Đại học đi đầu trong việc ứng dụng công nghệ thông tin</w:t>
      </w:r>
      <w:r w:rsidR="004705E7" w:rsidRPr="00CC4400">
        <w:t xml:space="preserve">. Hoạt động chính là </w:t>
      </w:r>
      <w:r>
        <w:t>tuyển sinh và giảng dạy cho sinh viên</w:t>
      </w:r>
      <w:r w:rsidR="004705E7" w:rsidRPr="00CC4400">
        <w:t xml:space="preserve">. Hiện tại </w:t>
      </w:r>
      <w:r>
        <w:t>Đại học Thăng Long</w:t>
      </w:r>
      <w:r w:rsidR="004705E7" w:rsidRPr="00CC4400">
        <w:t xml:space="preserve"> đang sử dụng rất nhiều </w:t>
      </w:r>
      <w:r>
        <w:t>kênh thông tin phục vụ mục đích truyền tải các thông báo của nhà trường đến sinh viên.</w:t>
      </w:r>
      <w:r w:rsidR="004705E7" w:rsidRPr="00CC4400">
        <w:t xml:space="preserve"> </w:t>
      </w:r>
      <w:r>
        <w:t xml:space="preserve">Những thông báo này bao gồm các nội dung: </w:t>
      </w:r>
      <w:r w:rsidR="004808BA">
        <w:t xml:space="preserve">Tuyển sinh, đăng ký học, đào tạo, thu học phí, việc làm, thi,… </w:t>
      </w:r>
      <w:r w:rsidR="00F61CDB" w:rsidRPr="00CC4400">
        <w:t>.</w:t>
      </w:r>
      <w:r w:rsidR="004808BA">
        <w:t xml:space="preserve"> Do sử dụng nhiều kênh thông tin nên sinh viên dễ bị nhầm lẫn với những thông tin đã cũ hoặc những thông tin không chính thống</w:t>
      </w:r>
      <w:r w:rsidR="00F61CDB" w:rsidRPr="00CC4400">
        <w:t xml:space="preserve">. Để </w:t>
      </w:r>
      <w:r w:rsidR="004808BA">
        <w:t>tiếp cận được những thông tin chính thống nhanh nhất và chính xác nhất, trường Đại học Thăng Long cần một hệ thống cổng thông tin</w:t>
      </w:r>
      <w:r w:rsidR="00F61CDB" w:rsidRPr="00CC4400">
        <w:t xml:space="preserve">. </w:t>
      </w:r>
    </w:p>
    <w:p w14:paraId="5EF7B381" w14:textId="38110F41" w:rsidR="004808BA" w:rsidRPr="00CC4400" w:rsidRDefault="004808BA">
      <w:pPr>
        <w:pStyle w:val="DoanVB"/>
      </w:pPr>
      <w:r>
        <w:t xml:space="preserve">Hệ thống cổng thông tin của Đại học Thăng Long đáp ứng được những yêu cầu sau: </w:t>
      </w:r>
      <w:r w:rsidRPr="004808BA">
        <w:t>Cho phép sinh viên có thể xem được tất cả những thông tin (thông báo) của nhà trường, xem kết quả học tập, xem thông tin tuyển dụng</w:t>
      </w:r>
      <w:r>
        <w:t>.</w:t>
      </w:r>
    </w:p>
    <w:p w14:paraId="6980385E" w14:textId="35DBEFE9" w:rsidR="00AB563A" w:rsidRPr="00CC4400" w:rsidRDefault="004705E7">
      <w:pPr>
        <w:pStyle w:val="DoanVB"/>
      </w:pPr>
      <w:r w:rsidRPr="00CC4400">
        <w:t>Chính vì</w:t>
      </w:r>
      <w:r w:rsidR="00A70A34" w:rsidRPr="00CC4400">
        <w:t xml:space="preserve"> vậy</w:t>
      </w:r>
      <w:r w:rsidRPr="00CC4400">
        <w:t>, sự ra đời của “</w:t>
      </w:r>
      <w:r w:rsidR="00A70A34" w:rsidRPr="00CC4400">
        <w:t xml:space="preserve">Hệ thống </w:t>
      </w:r>
      <w:r w:rsidR="004808BA">
        <w:t>cổng thông tin Đại học Thăng Long</w:t>
      </w:r>
      <w:r w:rsidRPr="00CC4400">
        <w:t>” sẽ</w:t>
      </w:r>
      <w:r w:rsidR="00A70A34" w:rsidRPr="00CC4400">
        <w:t xml:space="preserve"> giải quyết được các vấn đề trên của </w:t>
      </w:r>
      <w:r w:rsidR="004808BA">
        <w:t>Đại học Thăng Long</w:t>
      </w:r>
      <w:r w:rsidR="00A70A34" w:rsidRPr="00CC4400">
        <w:t xml:space="preserve">. Hệ thống sẽ </w:t>
      </w:r>
      <w:r w:rsidRPr="00CC4400">
        <w:t>giúp</w:t>
      </w:r>
      <w:r w:rsidR="00A70A34" w:rsidRPr="00CC4400">
        <w:t xml:space="preserve"> việc</w:t>
      </w:r>
      <w:r w:rsidRPr="00CC4400">
        <w:t xml:space="preserve"> quản lý</w:t>
      </w:r>
      <w:r w:rsidR="004808BA">
        <w:t>, kiểm duyệt nội dung để sinh viên được tiếp cận với thông tin chính xác và nhanh nhất.</w:t>
      </w:r>
    </w:p>
    <w:p w14:paraId="406B9224" w14:textId="6BF1AD4B" w:rsidR="00AB563A" w:rsidRPr="004808BA" w:rsidRDefault="004808BA" w:rsidP="004808BA">
      <w:pPr>
        <w:pStyle w:val="Heading2"/>
        <w:rPr>
          <w:bCs/>
          <w:sz w:val="28"/>
          <w:szCs w:val="24"/>
        </w:rPr>
      </w:pPr>
      <w:bookmarkStart w:id="4" w:name="_Toc81825890"/>
      <w:r>
        <w:t>Phân tích bài toán</w:t>
      </w:r>
      <w:bookmarkEnd w:id="4"/>
    </w:p>
    <w:p w14:paraId="4502A6F0" w14:textId="7726298B" w:rsidR="004808BA" w:rsidRPr="004808BA" w:rsidRDefault="004808BA" w:rsidP="004808BA">
      <w:pPr>
        <w:pStyle w:val="Style-"/>
      </w:pPr>
      <w:r w:rsidRPr="004808BA">
        <w:t>Phạm vi dự án:</w:t>
      </w:r>
      <w:r w:rsidRPr="004808BA">
        <w:rPr>
          <w:lang w:val="pt-BR"/>
        </w:rPr>
        <w:t xml:space="preserve"> Cổng thông tin điện tử tại Đại học Thăng Long</w:t>
      </w:r>
    </w:p>
    <w:p w14:paraId="11CB30B6" w14:textId="77777777" w:rsidR="004808BA" w:rsidRPr="004808BA" w:rsidRDefault="004808BA" w:rsidP="004808BA">
      <w:pPr>
        <w:pStyle w:val="Style-"/>
      </w:pPr>
      <w:r w:rsidRPr="004808BA">
        <w:t>Nhóm chức năng chính: Hiển thị thông báo của nhà trường, hiển thị bảng điểm của sinh viên.</w:t>
      </w:r>
    </w:p>
    <w:p w14:paraId="3B1882B2" w14:textId="77777777" w:rsidR="004808BA" w:rsidRPr="004808BA" w:rsidRDefault="004808BA" w:rsidP="004808BA">
      <w:pPr>
        <w:pStyle w:val="Style-"/>
      </w:pPr>
      <w:r w:rsidRPr="004808BA">
        <w:t>Nhóm chức năng phục vụ việc chuẩn bị dữ liệu để tạo bài viết về thông báo của nhà trường: Thêm, sửa, xóa bài viết về thông báo của nhà trường.</w:t>
      </w:r>
    </w:p>
    <w:p w14:paraId="67CD89E7" w14:textId="3590D21E" w:rsidR="00AB563A" w:rsidRDefault="004808BA" w:rsidP="00F833E6">
      <w:pPr>
        <w:pStyle w:val="Style-"/>
      </w:pPr>
      <w:r w:rsidRPr="004808BA">
        <w:t>Nhóm chức năng phục vụ việc chuẩn bị dữ liệu để hiển thị bảng điểm của sinh viên: đọc dữ liệu từ hệ thống khác(file exel).</w:t>
      </w:r>
    </w:p>
    <w:p w14:paraId="7CEB0C65" w14:textId="1AE65EE8" w:rsidR="00AB563A" w:rsidRDefault="00F833E6" w:rsidP="00F833E6">
      <w:pPr>
        <w:pStyle w:val="Heading2"/>
      </w:pPr>
      <w:r>
        <w:t xml:space="preserve"> </w:t>
      </w:r>
      <w:bookmarkStart w:id="5" w:name="_Toc81825891"/>
      <w:r>
        <w:t>Yêu cầu nghiệp vụ</w:t>
      </w:r>
      <w:bookmarkEnd w:id="5"/>
    </w:p>
    <w:p w14:paraId="3A4A7B66" w14:textId="54FC67E5" w:rsidR="00AC4C7E" w:rsidRDefault="00AC4C7E" w:rsidP="00F833E6">
      <w:pPr>
        <w:pStyle w:val="Style-"/>
      </w:pPr>
      <w:r>
        <w:t xml:space="preserve">BR1: Đăng nhập hệ thống: </w:t>
      </w:r>
      <w:r w:rsidRPr="00AC4C7E">
        <w:t>Hệ thống phải đảm bảo khả năng đăng nhập, đăng xuất, chỉnh sửa thông tin tài khoản của người dùng</w:t>
      </w:r>
      <w:r>
        <w:t>.</w:t>
      </w:r>
    </w:p>
    <w:p w14:paraId="722AA457" w14:textId="54D239C6" w:rsidR="00AC4C7E" w:rsidRDefault="00AC4C7E" w:rsidP="00F833E6">
      <w:pPr>
        <w:pStyle w:val="Style-"/>
      </w:pPr>
      <w:r>
        <w:t>BR2: Tạo tài khoản: Hệ thống phải đảm bào người quản trị có khả năng tạo tài khoản để cấp cho người dùng hệ thống.</w:t>
      </w:r>
    </w:p>
    <w:p w14:paraId="5BB3E902" w14:textId="5996D77A" w:rsidR="00F833E6" w:rsidRDefault="00F833E6" w:rsidP="00F833E6">
      <w:pPr>
        <w:pStyle w:val="Style-"/>
      </w:pPr>
      <w:r>
        <w:t>BR</w:t>
      </w:r>
      <w:r w:rsidR="003E43BD">
        <w:t>3</w:t>
      </w:r>
      <w:r>
        <w:t xml:space="preserve">: Xây dựng cấu trúc trang web. </w:t>
      </w:r>
      <w:r w:rsidRPr="00EE11E8">
        <w:t xml:space="preserve">Hệ thống phải đảm bảo khả năng quản lý (hiển thị, thêm, sửa, xóa) </w:t>
      </w:r>
      <w:r>
        <w:t>các thành phần cấu trúc trang web</w:t>
      </w:r>
      <w:r w:rsidRPr="00EE11E8">
        <w:t xml:space="preserve">. Bao gồm: quản lý </w:t>
      </w:r>
      <w:r>
        <w:t>danh mục dành cho sinh viên tương lại, sinh viên, cựu sinh viên, giảng viên, phụ huynh</w:t>
      </w:r>
    </w:p>
    <w:p w14:paraId="1FFEE0B3" w14:textId="35D0EEF1" w:rsidR="00F833E6" w:rsidRDefault="00F833E6" w:rsidP="00F833E6">
      <w:pPr>
        <w:pStyle w:val="Style-"/>
      </w:pPr>
      <w:r>
        <w:t>BR</w:t>
      </w:r>
      <w:r w:rsidR="003E43BD">
        <w:t>4</w:t>
      </w:r>
      <w:r>
        <w:t>: Quản lý bài</w:t>
      </w:r>
      <w:r w:rsidR="00AF555D">
        <w:t xml:space="preserve"> đăng tuyển dụng</w:t>
      </w:r>
      <w:r>
        <w:t xml:space="preserve">. Hệ thống phải đảm bảo khả năng quản lý </w:t>
      </w:r>
      <w:r w:rsidRPr="00EE11E8">
        <w:t>(thêm, sửa, xóa)</w:t>
      </w:r>
      <w:r>
        <w:t xml:space="preserve"> bài </w:t>
      </w:r>
      <w:r w:rsidR="00605B00">
        <w:t>đăng tuyển dụng</w:t>
      </w:r>
      <w:r>
        <w:t xml:space="preserve"> của cựu</w:t>
      </w:r>
      <w:r w:rsidR="00605B00">
        <w:t xml:space="preserve"> sinh viên và doanh nghiệp</w:t>
      </w:r>
      <w:r>
        <w:t>.</w:t>
      </w:r>
    </w:p>
    <w:p w14:paraId="0FFEE6E2" w14:textId="510041A4" w:rsidR="00F833E6" w:rsidRDefault="00F833E6" w:rsidP="00F833E6">
      <w:pPr>
        <w:pStyle w:val="Style-"/>
      </w:pPr>
      <w:r>
        <w:lastRenderedPageBreak/>
        <w:t>BR</w:t>
      </w:r>
      <w:r w:rsidR="003E43BD">
        <w:t>4</w:t>
      </w:r>
      <w:r>
        <w:t>.1: Phê duyệt bài</w:t>
      </w:r>
      <w:r w:rsidR="00605B00">
        <w:t xml:space="preserve"> đăng tuyển dụng.</w:t>
      </w:r>
      <w:r>
        <w:t xml:space="preserve"> Bài </w:t>
      </w:r>
      <w:r w:rsidR="00605B00">
        <w:t>đăng</w:t>
      </w:r>
      <w:r>
        <w:t xml:space="preserve"> của cựu sinh viên và doanh nghiệp được hiển thị khi người quản trị hệ thống phê duyệt.</w:t>
      </w:r>
    </w:p>
    <w:p w14:paraId="3BC3D69D" w14:textId="4EBFF4C8" w:rsidR="00F833E6" w:rsidRDefault="00F833E6" w:rsidP="00F833E6">
      <w:pPr>
        <w:pStyle w:val="Style-"/>
      </w:pPr>
      <w:r>
        <w:t>BR</w:t>
      </w:r>
      <w:r w:rsidR="003E43BD">
        <w:t>5</w:t>
      </w:r>
      <w:r>
        <w:t>: Quản lý văn bản.</w:t>
      </w:r>
      <w:r w:rsidRPr="00B466D5">
        <w:t xml:space="preserve"> </w:t>
      </w:r>
      <w:r>
        <w:t xml:space="preserve">Hệ thống phải đảm bảo khả năng quản lý </w:t>
      </w:r>
      <w:r w:rsidRPr="00EE11E8">
        <w:t>(hiển thị, thêm, sửa, xóa)</w:t>
      </w:r>
      <w:r>
        <w:t xml:space="preserve"> văn bản của nhà trường.</w:t>
      </w:r>
    </w:p>
    <w:p w14:paraId="1CCC27FF" w14:textId="6FD3D3DA" w:rsidR="00605B00" w:rsidRDefault="00605B00" w:rsidP="00F833E6">
      <w:pPr>
        <w:pStyle w:val="Style-"/>
      </w:pPr>
      <w:r>
        <w:t>BR</w:t>
      </w:r>
      <w:r w:rsidR="003E43BD">
        <w:t>6</w:t>
      </w:r>
      <w:r>
        <w:t>: Quản lý sinh viên. Hệ thống phải đảm bảo khả năng quản lý(thêm, sửa, xoá) thông tin của sinh viên.</w:t>
      </w:r>
    </w:p>
    <w:p w14:paraId="5E59A220" w14:textId="5FE4DC86" w:rsidR="00605B00" w:rsidRDefault="00605B00" w:rsidP="00605B00">
      <w:pPr>
        <w:pStyle w:val="Style-"/>
      </w:pPr>
      <w:r>
        <w:t>BR</w:t>
      </w:r>
      <w:r w:rsidR="003E43BD">
        <w:t>6</w:t>
      </w:r>
      <w:r>
        <w:t>.1</w:t>
      </w:r>
      <w:r>
        <w:t>: Quản lý điểm của sinh viên.</w:t>
      </w:r>
      <w:r w:rsidRPr="00941DF7">
        <w:t xml:space="preserve"> </w:t>
      </w:r>
      <w:r w:rsidRPr="00EE11E8">
        <w:t xml:space="preserve">Hệ thống phải đảm bảo khả năng quản lý (hiển thị, </w:t>
      </w:r>
      <w:r>
        <w:t>đọc dữ liệu từ file exel, cập nhật</w:t>
      </w:r>
      <w:r w:rsidRPr="00EE11E8">
        <w:t xml:space="preserve">) </w:t>
      </w:r>
      <w:r>
        <w:t>để hiển thị điểm của sinh viên.</w:t>
      </w:r>
    </w:p>
    <w:p w14:paraId="510B4A99" w14:textId="3C27B6D1" w:rsidR="00AC4C7E" w:rsidRDefault="00AC4C7E" w:rsidP="00605B00">
      <w:pPr>
        <w:pStyle w:val="Style-"/>
      </w:pPr>
      <w:r>
        <w:t>BR</w:t>
      </w:r>
      <w:r w:rsidR="003E43BD">
        <w:t>6.</w:t>
      </w:r>
      <w:r>
        <w:t>2: Xem bảng điểm cá nhân. Hệ thống phải đảm bảo sinh viên có quyền được xem bảng điểm cá nhân.</w:t>
      </w:r>
    </w:p>
    <w:p w14:paraId="708904B1" w14:textId="5DD36501" w:rsidR="00605B00" w:rsidRDefault="00605B00" w:rsidP="00F833E6">
      <w:pPr>
        <w:pStyle w:val="Style-"/>
      </w:pPr>
      <w:r>
        <w:t>BR</w:t>
      </w:r>
      <w:r w:rsidR="003E43BD">
        <w:t>7</w:t>
      </w:r>
      <w:r>
        <w:t>: Quản l</w:t>
      </w:r>
      <w:r w:rsidR="00AC4C7E">
        <w:t>ý</w:t>
      </w:r>
      <w:r>
        <w:t xml:space="preserve"> giảng viên. Hệ thống phải đảm bảo khả năng quản lý(thêm, sửa, xoá) thông tin của giảng viên.</w:t>
      </w:r>
    </w:p>
    <w:p w14:paraId="5A249055" w14:textId="778C24B4" w:rsidR="00AC4C7E" w:rsidRDefault="00AC4C7E" w:rsidP="00F833E6">
      <w:pPr>
        <w:pStyle w:val="Style-"/>
      </w:pPr>
      <w:r>
        <w:t>BR</w:t>
      </w:r>
      <w:r w:rsidR="003E43BD">
        <w:t>7</w:t>
      </w:r>
      <w:r>
        <w:t>.1: Tra cứu bảng lương. Hệ thống phải đảm bảo giảng viên có quyền được tra cứu bảng lương của mình.</w:t>
      </w:r>
    </w:p>
    <w:p w14:paraId="64D5BBAA" w14:textId="13A09B8F" w:rsidR="00AC4C7E" w:rsidRPr="00F04340" w:rsidRDefault="00605B00" w:rsidP="00AC4C7E">
      <w:pPr>
        <w:pStyle w:val="Style-"/>
      </w:pPr>
      <w:r>
        <w:t>BR</w:t>
      </w:r>
      <w:r w:rsidR="003E43BD">
        <w:t>8</w:t>
      </w:r>
      <w:r>
        <w:t>: Quản lý phân quyền. Hệ thống phải đảm bảo khả năng người quản trị có thể phân quyền cho các loại tài khoản có trong hệ thống.</w:t>
      </w:r>
      <w:r w:rsidR="00AC4C7E">
        <w:t xml:space="preserve"> </w:t>
      </w:r>
    </w:p>
    <w:p w14:paraId="12D3A028" w14:textId="77777777" w:rsidR="00F833E6" w:rsidRPr="00F833E6" w:rsidRDefault="00F833E6" w:rsidP="00F833E6"/>
    <w:p w14:paraId="60477A06" w14:textId="77777777" w:rsidR="00AB563A" w:rsidRDefault="004705E7">
      <w:pPr>
        <w:pStyle w:val="Heading3"/>
      </w:pPr>
      <w:bookmarkStart w:id="6" w:name="_Toc70948019"/>
      <w:bookmarkStart w:id="7" w:name="_Toc81825892"/>
      <w:r>
        <w:t>Sơ đồ tổng quan chức năng hệ thống</w:t>
      </w:r>
      <w:bookmarkEnd w:id="6"/>
      <w:bookmarkEnd w:id="7"/>
    </w:p>
    <w:p w14:paraId="3121116C" w14:textId="004D3B7F" w:rsidR="00AB563A" w:rsidRDefault="00605B00">
      <w:pPr>
        <w:keepNext/>
        <w:jc w:val="center"/>
        <w:rPr>
          <w:rFonts w:eastAsiaTheme="majorEastAsia" w:cstheme="majorBidi"/>
          <w:b/>
          <w:i/>
          <w:szCs w:val="24"/>
        </w:rPr>
      </w:pPr>
      <w:r>
        <w:rPr>
          <w:rFonts w:eastAsiaTheme="majorEastAsia" w:cstheme="majorBidi"/>
          <w:b/>
          <w:i/>
          <w:noProof/>
          <w:szCs w:val="24"/>
        </w:rPr>
        <w:drawing>
          <wp:inline distT="0" distB="0" distL="0" distR="0" wp14:anchorId="2DF02D29" wp14:editId="4ADA46CE">
            <wp:extent cx="5760085" cy="24079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2407920"/>
                    </a:xfrm>
                    <a:prstGeom prst="rect">
                      <a:avLst/>
                    </a:prstGeom>
                  </pic:spPr>
                </pic:pic>
              </a:graphicData>
            </a:graphic>
          </wp:inline>
        </w:drawing>
      </w:r>
    </w:p>
    <w:p w14:paraId="5CA61C85" w14:textId="2EFF7637" w:rsidR="00AB563A" w:rsidRDefault="004705E7">
      <w:pPr>
        <w:pStyle w:val="Caption"/>
        <w:rPr>
          <w:rFonts w:eastAsiaTheme="majorEastAsia" w:cstheme="majorBidi"/>
          <w:b/>
          <w:i w:val="0"/>
          <w:szCs w:val="24"/>
        </w:rPr>
      </w:pPr>
      <w:bookmarkStart w:id="8" w:name="_Toc75610653"/>
      <w:bookmarkStart w:id="9" w:name="_Toc76419661"/>
      <w:r>
        <w:t xml:space="preserve">Hình </w:t>
      </w:r>
      <w:r w:rsidR="00DF5741">
        <w:fldChar w:fldCharType="begin"/>
      </w:r>
      <w:r w:rsidR="00DF5741">
        <w:instrText xml:space="preserve"> STYLEREF 1 \s </w:instrText>
      </w:r>
      <w:r w:rsidR="00DF5741">
        <w:fldChar w:fldCharType="separate"/>
      </w:r>
      <w:r w:rsidR="00E004A8">
        <w:rPr>
          <w:noProof/>
        </w:rPr>
        <w:t>1</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w:t>
      </w:r>
      <w:r w:rsidR="00DF5741">
        <w:rPr>
          <w:noProof/>
        </w:rPr>
        <w:fldChar w:fldCharType="end"/>
      </w:r>
      <w:r>
        <w:t>. Sơ đồ tổng quan chức năng hệ thống</w:t>
      </w:r>
      <w:bookmarkStart w:id="10" w:name="_Toc70948020"/>
      <w:bookmarkEnd w:id="8"/>
      <w:bookmarkEnd w:id="9"/>
    </w:p>
    <w:p w14:paraId="6BA114AC" w14:textId="77777777" w:rsidR="00AB563A" w:rsidRDefault="004705E7">
      <w:pPr>
        <w:pStyle w:val="Heading3"/>
      </w:pPr>
      <w:bookmarkStart w:id="11" w:name="_Toc81825893"/>
      <w:r>
        <w:t>Các tác nhân tham gia hệ thống</w:t>
      </w:r>
      <w:bookmarkEnd w:id="10"/>
      <w:bookmarkEnd w:id="11"/>
    </w:p>
    <w:p w14:paraId="1DA2FC14" w14:textId="20F6FC32" w:rsidR="00AB563A" w:rsidRDefault="00A9776F">
      <w:pPr>
        <w:pStyle w:val="Style-"/>
      </w:pPr>
      <w:r>
        <w:t>Admin</w:t>
      </w:r>
      <w:r w:rsidR="004705E7">
        <w:t>: Là người chịu trách nhiệm quản lý và được cấp toàn quyền thao tác với các modules có trong hệ thống.</w:t>
      </w:r>
    </w:p>
    <w:p w14:paraId="10AD4CD5" w14:textId="61F88038" w:rsidR="00AB563A" w:rsidRDefault="00A9776F">
      <w:pPr>
        <w:pStyle w:val="Style-"/>
      </w:pPr>
      <w:r>
        <w:t>Sinh viên</w:t>
      </w:r>
      <w:r w:rsidR="004705E7">
        <w:t xml:space="preserve">: </w:t>
      </w:r>
      <w:r>
        <w:t xml:space="preserve">Là </w:t>
      </w:r>
      <w:r w:rsidR="00003FCE">
        <w:t>người</w:t>
      </w:r>
      <w:r>
        <w:t xml:space="preserve"> đang theo học tại trường Đại học Thăng Long</w:t>
      </w:r>
      <w:r w:rsidR="00003FCE">
        <w:t>, họ có quyền xem những thông báo của nhà trường và tra cứu bảng điểm cá nhân</w:t>
      </w:r>
      <w:r w:rsidR="004705E7">
        <w:t>.</w:t>
      </w:r>
    </w:p>
    <w:p w14:paraId="56A4D97F" w14:textId="18926BA4" w:rsidR="00AB563A" w:rsidRDefault="00A9776F" w:rsidP="00A9776F">
      <w:pPr>
        <w:pStyle w:val="Style-"/>
      </w:pPr>
      <w:r>
        <w:lastRenderedPageBreak/>
        <w:t>Giảng viên: Là người đang giảng dạy tại trường Đại học Thăng Long</w:t>
      </w:r>
      <w:r w:rsidR="00003FCE">
        <w:t>, họ có quyền xem những thông báo của nhà trường và tra cứu bảng lương</w:t>
      </w:r>
      <w:r>
        <w:t>.</w:t>
      </w:r>
    </w:p>
    <w:p w14:paraId="1D1645E7" w14:textId="2D38BCB6" w:rsidR="00A9776F" w:rsidRDefault="006076FA" w:rsidP="00A9776F">
      <w:pPr>
        <w:pStyle w:val="Style-"/>
      </w:pPr>
      <w:r>
        <w:t>Người dùng tự do</w:t>
      </w:r>
      <w:r w:rsidR="00A9776F">
        <w:t xml:space="preserve">: Là những người đang có ý định </w:t>
      </w:r>
      <w:r>
        <w:t>tìm hiểu về trường Đại học Thăng Long (bao gồm sinh viên tương lai và phụ huynh). Họ có thể xem được Chương trình đào tạo, tuyển sinh, sự kiên, học bổng, tra cứu điểm.</w:t>
      </w:r>
    </w:p>
    <w:p w14:paraId="1D2E9A56" w14:textId="2AC5B7D1" w:rsidR="00A9776F" w:rsidRDefault="00A9776F" w:rsidP="00A9776F">
      <w:pPr>
        <w:pStyle w:val="Style-"/>
      </w:pPr>
      <w:r>
        <w:t xml:space="preserve">Cựu sinh viên và doanh nghiệp: Là </w:t>
      </w:r>
      <w:r w:rsidR="00003FCE">
        <w:t xml:space="preserve">người </w:t>
      </w:r>
      <w:r w:rsidR="00997DA3">
        <w:t>đã tốt nghiệp Đại học Thăng Long, họ có quyền thêm bài viết</w:t>
      </w:r>
      <w:r>
        <w:t>.</w:t>
      </w:r>
    </w:p>
    <w:p w14:paraId="0D38CB6F" w14:textId="77777777" w:rsidR="00AB563A" w:rsidRDefault="004705E7">
      <w:pPr>
        <w:pStyle w:val="Heading3"/>
      </w:pPr>
      <w:bookmarkStart w:id="12" w:name="_Toc70948021"/>
      <w:bookmarkStart w:id="13" w:name="_Toc81825894"/>
      <w:r>
        <w:t>Các chức năng chính của hệ thống</w:t>
      </w:r>
      <w:bookmarkEnd w:id="12"/>
      <w:bookmarkEnd w:id="13"/>
    </w:p>
    <w:p w14:paraId="56E1232F" w14:textId="69214239" w:rsidR="00AB563A" w:rsidRDefault="004705E7">
      <w:pPr>
        <w:pStyle w:val="Style-"/>
      </w:pPr>
      <w:r>
        <w:rPr>
          <w:b/>
          <w:bCs/>
        </w:rPr>
        <w:t xml:space="preserve">UC#01 – </w:t>
      </w:r>
      <w:r w:rsidR="00997DA3">
        <w:rPr>
          <w:b/>
          <w:bCs/>
        </w:rPr>
        <w:t>Đăng nhập</w:t>
      </w:r>
      <w:r>
        <w:t xml:space="preserve">: Hệ thống </w:t>
      </w:r>
      <w:r w:rsidR="005D6FE8">
        <w:t>yêu cầu</w:t>
      </w:r>
      <w:r w:rsidR="00997DA3">
        <w:t xml:space="preserve"> </w:t>
      </w:r>
      <w:r w:rsidR="005D6FE8">
        <w:t>các tác nhân tham gia hệ thống đăng nhập để có thể thực hiện các chức năng hệ thống cung cấp</w:t>
      </w:r>
      <w:r>
        <w:t>.</w:t>
      </w:r>
    </w:p>
    <w:p w14:paraId="160FB551" w14:textId="12BF37F6" w:rsidR="00AB563A" w:rsidRDefault="004705E7">
      <w:pPr>
        <w:pStyle w:val="Style-"/>
      </w:pPr>
      <w:r>
        <w:rPr>
          <w:b/>
          <w:bCs/>
        </w:rPr>
        <w:t>UC#</w:t>
      </w:r>
      <w:r w:rsidR="005D6FE8">
        <w:rPr>
          <w:b/>
          <w:bCs/>
        </w:rPr>
        <w:t>1.1</w:t>
      </w:r>
      <w:r>
        <w:rPr>
          <w:b/>
          <w:bCs/>
        </w:rPr>
        <w:t xml:space="preserve"> –</w:t>
      </w:r>
      <w:r w:rsidR="005D6FE8">
        <w:rPr>
          <w:b/>
          <w:bCs/>
        </w:rPr>
        <w:t xml:space="preserve"> </w:t>
      </w:r>
      <w:r w:rsidR="00B768D1">
        <w:rPr>
          <w:b/>
          <w:bCs/>
        </w:rPr>
        <w:t>Cập nhật thông tin cá nhân</w:t>
      </w:r>
      <w:r>
        <w:t xml:space="preserve">: Hệ thống </w:t>
      </w:r>
      <w:r w:rsidR="005D6FE8">
        <w:t>cho phép người dùng có t</w:t>
      </w:r>
      <w:r w:rsidR="00B768D1">
        <w:t>hể chỉnh sửa thông tin cá nhân</w:t>
      </w:r>
      <w:r>
        <w:t xml:space="preserve">. </w:t>
      </w:r>
    </w:p>
    <w:p w14:paraId="73ABA5D6" w14:textId="7D0B8D57" w:rsidR="00AB563A" w:rsidRDefault="004705E7">
      <w:pPr>
        <w:pStyle w:val="Style-"/>
      </w:pPr>
      <w:r>
        <w:rPr>
          <w:b/>
          <w:bCs/>
        </w:rPr>
        <w:t>UC#</w:t>
      </w:r>
      <w:r w:rsidR="00B768D1">
        <w:rPr>
          <w:b/>
          <w:bCs/>
        </w:rPr>
        <w:t>1.2</w:t>
      </w:r>
      <w:r>
        <w:rPr>
          <w:b/>
          <w:bCs/>
        </w:rPr>
        <w:t xml:space="preserve"> – </w:t>
      </w:r>
      <w:r w:rsidR="00B768D1">
        <w:rPr>
          <w:b/>
          <w:bCs/>
        </w:rPr>
        <w:t>Xem thông tin cá nhân</w:t>
      </w:r>
      <w:r>
        <w:t xml:space="preserve">: Hệ thống </w:t>
      </w:r>
      <w:r w:rsidR="00B768D1">
        <w:t>cho phép người dùng có thể xem thông tin cá nhân</w:t>
      </w:r>
      <w:r>
        <w:t>.</w:t>
      </w:r>
    </w:p>
    <w:p w14:paraId="1B05F28A" w14:textId="0806EB80" w:rsidR="00AB563A" w:rsidRDefault="004705E7">
      <w:pPr>
        <w:pStyle w:val="Style-"/>
      </w:pPr>
      <w:r>
        <w:rPr>
          <w:b/>
          <w:bCs/>
        </w:rPr>
        <w:t>UC#</w:t>
      </w:r>
      <w:r w:rsidR="00B768D1">
        <w:rPr>
          <w:b/>
          <w:bCs/>
        </w:rPr>
        <w:t>1.3</w:t>
      </w:r>
      <w:r>
        <w:rPr>
          <w:b/>
          <w:bCs/>
        </w:rPr>
        <w:t xml:space="preserve"> – </w:t>
      </w:r>
      <w:r w:rsidR="00B768D1">
        <w:rPr>
          <w:b/>
          <w:bCs/>
        </w:rPr>
        <w:t>Quên mật khẩu</w:t>
      </w:r>
      <w:r>
        <w:t xml:space="preserve">: </w:t>
      </w:r>
      <w:r w:rsidR="00B768D1">
        <w:t>Hệ thống cho phép người dùng có thể lấy lại mật khẩu trong trường hợp mất hoặc quên mật khẩu</w:t>
      </w:r>
      <w:r>
        <w:t>.</w:t>
      </w:r>
    </w:p>
    <w:p w14:paraId="4E364BE8" w14:textId="12939D33" w:rsidR="00AB563A" w:rsidRDefault="004705E7">
      <w:pPr>
        <w:pStyle w:val="Style-"/>
      </w:pPr>
      <w:r>
        <w:rPr>
          <w:b/>
          <w:bCs/>
        </w:rPr>
        <w:t>UC#</w:t>
      </w:r>
      <w:r w:rsidR="00B768D1">
        <w:rPr>
          <w:b/>
          <w:bCs/>
        </w:rPr>
        <w:t>1.4</w:t>
      </w:r>
      <w:r>
        <w:rPr>
          <w:b/>
          <w:bCs/>
        </w:rPr>
        <w:t xml:space="preserve"> – </w:t>
      </w:r>
      <w:r w:rsidR="00B768D1">
        <w:rPr>
          <w:b/>
          <w:bCs/>
        </w:rPr>
        <w:t>Đăng xuất</w:t>
      </w:r>
      <w:r>
        <w:t xml:space="preserve">: Hệ thống </w:t>
      </w:r>
      <w:r w:rsidR="00B768D1">
        <w:t>cho phép người dùng có thể đăng xuất khỏi hệ thống</w:t>
      </w:r>
      <w:r>
        <w:t>.</w:t>
      </w:r>
    </w:p>
    <w:p w14:paraId="140AF0D4" w14:textId="151C3CF2" w:rsidR="00AB563A" w:rsidRDefault="004705E7">
      <w:pPr>
        <w:pStyle w:val="Style-"/>
      </w:pPr>
      <w:r>
        <w:rPr>
          <w:b/>
          <w:bCs/>
        </w:rPr>
        <w:t>UC#</w:t>
      </w:r>
      <w:r w:rsidR="00B768D1">
        <w:rPr>
          <w:b/>
          <w:bCs/>
        </w:rPr>
        <w:t>02</w:t>
      </w:r>
      <w:r>
        <w:rPr>
          <w:b/>
          <w:bCs/>
        </w:rPr>
        <w:t xml:space="preserve"> – </w:t>
      </w:r>
      <w:r w:rsidR="00B768D1">
        <w:rPr>
          <w:b/>
          <w:bCs/>
        </w:rPr>
        <w:t>Tạo tài khoản</w:t>
      </w:r>
      <w:r>
        <w:t xml:space="preserve">: Hệ thống </w:t>
      </w:r>
      <w:r w:rsidR="00B768D1">
        <w:t>cho phép tác nhân Admin có quyền tạo tài khoản để cấp cho người dùng</w:t>
      </w:r>
      <w:r>
        <w:t>.</w:t>
      </w:r>
    </w:p>
    <w:p w14:paraId="02C5BDED" w14:textId="1F24852D" w:rsidR="00AB563A" w:rsidRDefault="004705E7">
      <w:pPr>
        <w:pStyle w:val="Style-"/>
      </w:pPr>
      <w:r>
        <w:rPr>
          <w:b/>
          <w:bCs/>
        </w:rPr>
        <w:t>UC#0</w:t>
      </w:r>
      <w:r w:rsidR="00B768D1">
        <w:rPr>
          <w:b/>
          <w:bCs/>
        </w:rPr>
        <w:t>3</w:t>
      </w:r>
      <w:r>
        <w:rPr>
          <w:b/>
          <w:bCs/>
        </w:rPr>
        <w:t xml:space="preserve"> – </w:t>
      </w:r>
      <w:r w:rsidR="00B768D1">
        <w:rPr>
          <w:b/>
          <w:bCs/>
        </w:rPr>
        <w:t>Quản lý danh mục</w:t>
      </w:r>
      <w:r>
        <w:t xml:space="preserve">: </w:t>
      </w:r>
      <w:r w:rsidR="00B768D1" w:rsidRPr="00B768D1">
        <w:t>Hệ thống cho phép tác nhân Admin có thể quản lý (thêm, sửa, xoá) các danh mục hiển thị của website.</w:t>
      </w:r>
    </w:p>
    <w:p w14:paraId="7713D674" w14:textId="342E856E" w:rsidR="00AB563A" w:rsidRDefault="004705E7">
      <w:pPr>
        <w:pStyle w:val="Style-"/>
      </w:pPr>
      <w:r>
        <w:rPr>
          <w:b/>
          <w:bCs/>
        </w:rPr>
        <w:t>UC#0</w:t>
      </w:r>
      <w:r w:rsidR="00B768D1">
        <w:rPr>
          <w:b/>
          <w:bCs/>
        </w:rPr>
        <w:t>4</w:t>
      </w:r>
      <w:r>
        <w:rPr>
          <w:b/>
          <w:bCs/>
        </w:rPr>
        <w:t xml:space="preserve"> – Quản lý</w:t>
      </w:r>
      <w:r w:rsidR="00AF555D">
        <w:rPr>
          <w:b/>
          <w:bCs/>
        </w:rPr>
        <w:t xml:space="preserve"> bài đăng tuyển dụng</w:t>
      </w:r>
      <w:r>
        <w:t xml:space="preserve">: Hệ thống </w:t>
      </w:r>
      <w:r w:rsidR="00B768D1">
        <w:t>cho phép tác nhân Admin có thể quản lý(thêm, sửa, xoá) các bài viết</w:t>
      </w:r>
      <w:r w:rsidR="007F0733">
        <w:t xml:space="preserve"> của Cựu sinh viên và doanh nghiệp</w:t>
      </w:r>
      <w:r>
        <w:t>.</w:t>
      </w:r>
    </w:p>
    <w:p w14:paraId="4F172A89" w14:textId="43D9E65A" w:rsidR="00AB563A" w:rsidRDefault="004705E7">
      <w:pPr>
        <w:pStyle w:val="Style-"/>
      </w:pPr>
      <w:r>
        <w:rPr>
          <w:b/>
          <w:bCs/>
        </w:rPr>
        <w:t>UC#0</w:t>
      </w:r>
      <w:r w:rsidR="00B768D1">
        <w:rPr>
          <w:b/>
          <w:bCs/>
        </w:rPr>
        <w:t>5</w:t>
      </w:r>
      <w:r>
        <w:rPr>
          <w:b/>
          <w:bCs/>
        </w:rPr>
        <w:t xml:space="preserve"> –</w:t>
      </w:r>
      <w:r w:rsidR="00B768D1">
        <w:rPr>
          <w:b/>
          <w:bCs/>
        </w:rPr>
        <w:t xml:space="preserve"> Quản lý sinh viên</w:t>
      </w:r>
      <w:r>
        <w:rPr>
          <w:b/>
          <w:bCs/>
        </w:rPr>
        <w:t xml:space="preserve"> </w:t>
      </w:r>
      <w:r>
        <w:t xml:space="preserve">: Hệ thống </w:t>
      </w:r>
      <w:r w:rsidR="00B768D1">
        <w:t>cho phép tác nhân Admin có thể quản lý(thêm, sửa, xoá) các thông tin của sinh viên</w:t>
      </w:r>
      <w:r>
        <w:t>.</w:t>
      </w:r>
    </w:p>
    <w:p w14:paraId="46C7A70E" w14:textId="75F912A2" w:rsidR="00AB563A" w:rsidRDefault="004705E7">
      <w:pPr>
        <w:pStyle w:val="Style-"/>
      </w:pPr>
      <w:r>
        <w:rPr>
          <w:b/>
          <w:bCs/>
        </w:rPr>
        <w:t>UC#</w:t>
      </w:r>
      <w:r w:rsidR="00B768D1">
        <w:rPr>
          <w:b/>
          <w:bCs/>
        </w:rPr>
        <w:t>06</w:t>
      </w:r>
      <w:r>
        <w:rPr>
          <w:b/>
          <w:bCs/>
        </w:rPr>
        <w:t xml:space="preserve"> – </w:t>
      </w:r>
      <w:r w:rsidR="00B4539F">
        <w:rPr>
          <w:b/>
          <w:bCs/>
        </w:rPr>
        <w:t>Quản lý giảng viên</w:t>
      </w:r>
      <w:r>
        <w:t xml:space="preserve">: </w:t>
      </w:r>
      <w:r w:rsidR="00B4539F">
        <w:t>Hệ thống cho phép tác nhân Admin có thể quản lý(thêm, sửa, xoá) các thông tin của giảng viên.</w:t>
      </w:r>
    </w:p>
    <w:p w14:paraId="7460A364" w14:textId="58430B55" w:rsidR="00AB563A" w:rsidRDefault="004705E7">
      <w:pPr>
        <w:pStyle w:val="Style-"/>
      </w:pPr>
      <w:r>
        <w:rPr>
          <w:b/>
          <w:bCs/>
        </w:rPr>
        <w:t>UC#</w:t>
      </w:r>
      <w:r w:rsidR="00B4539F">
        <w:rPr>
          <w:b/>
          <w:bCs/>
        </w:rPr>
        <w:t>07</w:t>
      </w:r>
      <w:r>
        <w:rPr>
          <w:b/>
          <w:bCs/>
        </w:rPr>
        <w:t xml:space="preserve"> – </w:t>
      </w:r>
      <w:r w:rsidR="00B4539F">
        <w:rPr>
          <w:b/>
          <w:bCs/>
        </w:rPr>
        <w:t>Quản lý văn bản</w:t>
      </w:r>
      <w:r>
        <w:t xml:space="preserve">: </w:t>
      </w:r>
      <w:r w:rsidR="00B4539F">
        <w:t>Hệ thống cho phép tác nhân Admin có thể quản lý(thêm, xoá) các văn bản mà nhà trường đưa ra</w:t>
      </w:r>
      <w:r>
        <w:t>.</w:t>
      </w:r>
    </w:p>
    <w:p w14:paraId="3A693554" w14:textId="76CC348D" w:rsidR="00AB563A" w:rsidRDefault="004705E7">
      <w:pPr>
        <w:pStyle w:val="Style-"/>
      </w:pPr>
      <w:r>
        <w:rPr>
          <w:b/>
          <w:bCs/>
        </w:rPr>
        <w:t>UC#</w:t>
      </w:r>
      <w:r w:rsidR="00B4539F">
        <w:rPr>
          <w:b/>
          <w:bCs/>
        </w:rPr>
        <w:t>08</w:t>
      </w:r>
      <w:r>
        <w:rPr>
          <w:b/>
          <w:bCs/>
        </w:rPr>
        <w:t xml:space="preserve"> – </w:t>
      </w:r>
      <w:r w:rsidR="00B4539F">
        <w:rPr>
          <w:b/>
          <w:bCs/>
        </w:rPr>
        <w:t>Quản lý phân quyền</w:t>
      </w:r>
      <w:r>
        <w:t xml:space="preserve">: </w:t>
      </w:r>
      <w:r w:rsidR="00B4539F" w:rsidRPr="00407B6B">
        <w:rPr>
          <w:bCs/>
          <w:color w:val="000000" w:themeColor="text1"/>
          <w:szCs w:val="26"/>
          <w:lang w:val="vi-VN"/>
        </w:rPr>
        <w:t>Hệ thống cho phép tác nhân Admin có thể quản lý (thêm, sửa, xoá) các quyền của hệ thống.</w:t>
      </w:r>
    </w:p>
    <w:p w14:paraId="712FB70C" w14:textId="08D506C4" w:rsidR="00AB563A" w:rsidRDefault="004705E7">
      <w:pPr>
        <w:pStyle w:val="Style-"/>
      </w:pPr>
      <w:r>
        <w:rPr>
          <w:b/>
          <w:bCs/>
        </w:rPr>
        <w:t>UC#</w:t>
      </w:r>
      <w:r w:rsidR="00B4539F">
        <w:rPr>
          <w:b/>
          <w:bCs/>
        </w:rPr>
        <w:t>09</w:t>
      </w:r>
      <w:r>
        <w:rPr>
          <w:b/>
          <w:bCs/>
        </w:rPr>
        <w:t xml:space="preserve"> – </w:t>
      </w:r>
      <w:r w:rsidR="00B4539F">
        <w:rPr>
          <w:b/>
          <w:bCs/>
        </w:rPr>
        <w:t>Quản lý điểm</w:t>
      </w:r>
      <w:r>
        <w:t xml:space="preserve">: </w:t>
      </w:r>
      <w:r w:rsidR="00B4539F">
        <w:t>Hệ thống cho phép tác nhân Admin có thể quản lý(thêm, sửa, xoá) điểm của sinh viên</w:t>
      </w:r>
      <w:r>
        <w:t>.</w:t>
      </w:r>
    </w:p>
    <w:p w14:paraId="683B1454" w14:textId="2789A508" w:rsidR="009747BD" w:rsidRDefault="009747BD" w:rsidP="009747BD">
      <w:pPr>
        <w:pStyle w:val="Style-"/>
      </w:pPr>
      <w:r>
        <w:rPr>
          <w:b/>
          <w:bCs/>
        </w:rPr>
        <w:t xml:space="preserve">UC#10 – Duyệt bài </w:t>
      </w:r>
      <w:r w:rsidR="00AF555D">
        <w:rPr>
          <w:b/>
          <w:bCs/>
        </w:rPr>
        <w:t>đăng tuyển dụng</w:t>
      </w:r>
      <w:r>
        <w:t xml:space="preserve">: Hệ thống cho phép tác nhân Admin có thể duyệt bài viết của </w:t>
      </w:r>
      <w:r w:rsidR="007F0733">
        <w:t>C</w:t>
      </w:r>
      <w:r>
        <w:t>ựu sinh viên và doanh nghiệp.</w:t>
      </w:r>
    </w:p>
    <w:p w14:paraId="3D87BDA5" w14:textId="0E07D175" w:rsidR="009747BD" w:rsidRDefault="009747BD" w:rsidP="009747BD">
      <w:pPr>
        <w:pStyle w:val="Style-"/>
      </w:pPr>
      <w:r>
        <w:rPr>
          <w:b/>
          <w:bCs/>
        </w:rPr>
        <w:lastRenderedPageBreak/>
        <w:t xml:space="preserve">UC#11 – Thêm bài </w:t>
      </w:r>
      <w:r w:rsidR="00AF555D">
        <w:rPr>
          <w:b/>
          <w:bCs/>
        </w:rPr>
        <w:t>đăng tuyển dụng</w:t>
      </w:r>
      <w:r>
        <w:t>: Hệ thống cho phép tác nhân Cựu sinh viên và doanh nghiệp có thể thêm bài viết mới.</w:t>
      </w:r>
    </w:p>
    <w:p w14:paraId="1B8348B2" w14:textId="21FB294D" w:rsidR="009747BD" w:rsidRDefault="009747BD" w:rsidP="009747BD">
      <w:pPr>
        <w:pStyle w:val="Style-"/>
      </w:pPr>
      <w:r>
        <w:rPr>
          <w:b/>
          <w:bCs/>
        </w:rPr>
        <w:t>UC#12 – Tra cứu điểm</w:t>
      </w:r>
      <w:r>
        <w:t>: Hệ thống cho phép tác nhân Phụ huynh có thể tra cứu điểm của con cái mình.</w:t>
      </w:r>
    </w:p>
    <w:p w14:paraId="1688A1C5" w14:textId="4A51984A" w:rsidR="009747BD" w:rsidRDefault="009747BD" w:rsidP="009747BD">
      <w:pPr>
        <w:pStyle w:val="Style-"/>
      </w:pPr>
      <w:r>
        <w:rPr>
          <w:b/>
          <w:bCs/>
        </w:rPr>
        <w:t>UC#13 – Tra cứu lương</w:t>
      </w:r>
      <w:r>
        <w:t>: Hệ thống cho phép tác nhân Giảng viên có thể tra cứu bảng lương của mình.</w:t>
      </w:r>
    </w:p>
    <w:p w14:paraId="12B2B286" w14:textId="2BAB2BDC" w:rsidR="009747BD" w:rsidRDefault="009747BD" w:rsidP="009747BD">
      <w:pPr>
        <w:pStyle w:val="Style-"/>
      </w:pPr>
      <w:r>
        <w:rPr>
          <w:b/>
          <w:bCs/>
        </w:rPr>
        <w:t xml:space="preserve">UC#14 – </w:t>
      </w:r>
      <w:r w:rsidR="007F0733">
        <w:rPr>
          <w:b/>
          <w:bCs/>
        </w:rPr>
        <w:t>Xem thông báo của nhà trường</w:t>
      </w:r>
      <w:r>
        <w:t>: Hệ thống cho phép tác nhân</w:t>
      </w:r>
      <w:r w:rsidR="007F0733">
        <w:t xml:space="preserve"> Sinh viên và Giảng viên</w:t>
      </w:r>
      <w:r>
        <w:t xml:space="preserve"> có thể </w:t>
      </w:r>
      <w:r w:rsidR="007F0733">
        <w:t>xem được những thông báo của nhà trường đưa ra</w:t>
      </w:r>
      <w:r>
        <w:t>.</w:t>
      </w:r>
    </w:p>
    <w:p w14:paraId="0232BA76" w14:textId="57BDD163" w:rsidR="007F0733" w:rsidRDefault="007F0733" w:rsidP="007F0733">
      <w:pPr>
        <w:pStyle w:val="Style-"/>
      </w:pPr>
      <w:r>
        <w:rPr>
          <w:b/>
          <w:bCs/>
        </w:rPr>
        <w:t>UC#15 – Xem bảng điểm cá nhân</w:t>
      </w:r>
      <w:r>
        <w:t>: Hệ thống cho phép tác nhân Sinh viên có thể xem được bảng điểm cá nhân.</w:t>
      </w:r>
    </w:p>
    <w:p w14:paraId="2753790A" w14:textId="1970BE66" w:rsidR="007F0733" w:rsidRDefault="007F0733" w:rsidP="007F0733">
      <w:pPr>
        <w:pStyle w:val="Style-"/>
      </w:pPr>
      <w:r>
        <w:rPr>
          <w:b/>
          <w:bCs/>
        </w:rPr>
        <w:t>UC#16 – Xem chương trình đào tạo</w:t>
      </w:r>
      <w:r>
        <w:t>: Hệ thống cho phép tác nhân Sinh viên tương lai có thể xem được chương trình đào tạo của nhà trường.</w:t>
      </w:r>
    </w:p>
    <w:p w14:paraId="1545103F" w14:textId="3CC5FB6E" w:rsidR="007F0733" w:rsidRDefault="007F0733" w:rsidP="007F0733">
      <w:pPr>
        <w:pStyle w:val="Style-"/>
      </w:pPr>
      <w:r>
        <w:rPr>
          <w:b/>
          <w:bCs/>
        </w:rPr>
        <w:t>UC#17 – Xem chương trình tuyển sinh</w:t>
      </w:r>
      <w:r>
        <w:t>: Hệ thống cho phép tác nhân Sinh viên tương lai có thể xem được chương trình tuyển sinh của nhà trường.</w:t>
      </w:r>
    </w:p>
    <w:p w14:paraId="124B7511" w14:textId="37FFD4AA" w:rsidR="007F0733" w:rsidRDefault="007F0733" w:rsidP="007F0733">
      <w:pPr>
        <w:pStyle w:val="Style-"/>
      </w:pPr>
      <w:r>
        <w:rPr>
          <w:b/>
          <w:bCs/>
        </w:rPr>
        <w:t>UC#18 – Xem sự kiện</w:t>
      </w:r>
      <w:r>
        <w:t>: Hệ thống cho phép tác nhân Sinh viên tương lai có thể xem được những sự kiện của nhà trường.</w:t>
      </w:r>
    </w:p>
    <w:p w14:paraId="2BDA5939" w14:textId="35A166B1" w:rsidR="007F0733" w:rsidRDefault="007F0733" w:rsidP="007F0733">
      <w:pPr>
        <w:pStyle w:val="Style-"/>
      </w:pPr>
      <w:r>
        <w:rPr>
          <w:b/>
          <w:bCs/>
        </w:rPr>
        <w:t>UC#19 – Xem học bổng</w:t>
      </w:r>
      <w:r>
        <w:t>: Hệ thống cho phép tác nhân Sinh viên tương lai có thể xem được chương trình học bổng của nhà trường.</w:t>
      </w:r>
    </w:p>
    <w:p w14:paraId="1D50DE98" w14:textId="13FF2CF9" w:rsidR="0095135D" w:rsidRDefault="0095135D" w:rsidP="007F0733">
      <w:pPr>
        <w:pStyle w:val="Style-"/>
        <w:numPr>
          <w:ilvl w:val="0"/>
          <w:numId w:val="0"/>
        </w:numPr>
        <w:ind w:left="851" w:hanging="284"/>
      </w:pPr>
    </w:p>
    <w:p w14:paraId="4E8E37E7" w14:textId="1C6A71E1" w:rsidR="00AB563A" w:rsidRDefault="00AB563A">
      <w:pPr>
        <w:pStyle w:val="DoanVB"/>
      </w:pPr>
    </w:p>
    <w:p w14:paraId="41036C2A" w14:textId="77777777" w:rsidR="00AB563A" w:rsidRDefault="004705E7">
      <w:pPr>
        <w:pStyle w:val="Heading1"/>
      </w:pPr>
      <w:bookmarkStart w:id="14" w:name="_Toc81825895"/>
      <w:r>
        <w:lastRenderedPageBreak/>
        <w:t>CÔNG NGHỆ SỬ DỤNG VÀ KIẾN TRÚC TỔNG THỂ</w:t>
      </w:r>
      <w:bookmarkEnd w:id="14"/>
    </w:p>
    <w:p w14:paraId="3B595988" w14:textId="77777777" w:rsidR="00AB563A" w:rsidRDefault="004705E7">
      <w:pPr>
        <w:pStyle w:val="Heading2"/>
      </w:pPr>
      <w:bookmarkStart w:id="15" w:name="_Toc81825896"/>
      <w:r>
        <w:t>Công nghệ sử dụng</w:t>
      </w:r>
      <w:bookmarkEnd w:id="15"/>
    </w:p>
    <w:p w14:paraId="6DCC7AD0" w14:textId="77777777" w:rsidR="00AB563A" w:rsidRDefault="004705E7">
      <w:pPr>
        <w:pStyle w:val="Heading3"/>
      </w:pPr>
      <w:bookmarkStart w:id="16" w:name="_Toc81825897"/>
      <w:r>
        <w:t>SQL – Server</w:t>
      </w:r>
      <w:bookmarkEnd w:id="16"/>
    </w:p>
    <w:p w14:paraId="5890778B" w14:textId="303E8BC2" w:rsidR="00AB563A" w:rsidRDefault="004705E7">
      <w:pPr>
        <w:pStyle w:val="DoanVB"/>
      </w:pPr>
      <w:r>
        <w:t>Microsoft SQL Server</w:t>
      </w:r>
      <w:r>
        <w:rPr>
          <w:b/>
          <w:bCs/>
          <w:color w:val="FF0000"/>
        </w:rPr>
        <w:t xml:space="preserve"> </w:t>
      </w:r>
      <w:r w:rsidRPr="005015E5">
        <w:rPr>
          <w:color w:val="000000" w:themeColor="text1"/>
        </w:rPr>
        <w:t xml:space="preserve">(MSSQL) </w:t>
      </w:r>
      <w:r>
        <w:t xml:space="preserve">là hệ thống quản lý cơ sở dữ liệu quan hệ được phát triển bởi Microsoft. </w:t>
      </w:r>
      <w:r w:rsidRPr="005015E5">
        <w:rPr>
          <w:color w:val="000000" w:themeColor="text1"/>
        </w:rPr>
        <w:t xml:space="preserve">MSSQL </w:t>
      </w:r>
      <w:r>
        <w:t xml:space="preserve">là một hệ quản trị cơ sở dữ liệu rất phổ biến trên thế giới, nó là nơi chứa dữ liệu cho nhiều phần mềm doanh nghiệp lớn, nhiều website cũng như hệ thống sản xuất. </w:t>
      </w:r>
      <w:r w:rsidRPr="005015E5">
        <w:rPr>
          <w:color w:val="000000" w:themeColor="text1"/>
        </w:rPr>
        <w:t xml:space="preserve">MSSQL </w:t>
      </w:r>
      <w:r>
        <w:t xml:space="preserve">rất dễ sử dụng. MSSQL đi kèm với các công cụ tuyệt vời mà sẽ giúp lập trình viên tiết kiệm rất nhiều thời gian trong các lĩnh việc sửa chữa và năng cấp. Với </w:t>
      </w:r>
      <w:r w:rsidRPr="005015E5">
        <w:rPr>
          <w:color w:val="000000" w:themeColor="text1"/>
        </w:rPr>
        <w:t>MSSQL</w:t>
      </w:r>
      <w:r>
        <w:t xml:space="preserve">, việc thiết lập gần như mọi thứ, từ cài đặt trên máy ảo đến việc viết và chỉnh sửa truy vấn là vô cùng dễ dàng với MSSQL. Đặc biệt là so với </w:t>
      </w:r>
      <w:r w:rsidRPr="0099682D">
        <w:rPr>
          <w:color w:val="000000" w:themeColor="text1"/>
        </w:rPr>
        <w:t xml:space="preserve">các hệ quản trị CSDL </w:t>
      </w:r>
      <w:r>
        <w:t xml:space="preserve">khác. Nếu có vấn đề trong bất kỳ giai đoạn phát triển nào, sẽ có rất nhiều hỗ trợ trực tuyến và tài liệu bổ sung ngoài hỗ trợ sản phẩm trực tiếp, trong khi các tùy chọn hỗ trợ cho </w:t>
      </w:r>
      <w:r w:rsidRPr="0099682D">
        <w:rPr>
          <w:color w:val="000000" w:themeColor="text1"/>
        </w:rPr>
        <w:t xml:space="preserve">các </w:t>
      </w:r>
      <w:r w:rsidR="0099682D" w:rsidRPr="0099682D">
        <w:rPr>
          <w:color w:val="000000" w:themeColor="text1"/>
        </w:rPr>
        <w:t>bằng các hệ quản trị CSDL</w:t>
      </w:r>
      <w:r w:rsidR="0099682D">
        <w:rPr>
          <w:b/>
          <w:bCs/>
          <w:color w:val="FF0000"/>
        </w:rPr>
        <w:t xml:space="preserve"> </w:t>
      </w:r>
      <w:r>
        <w:t>không gần như mạnh mẽ.</w:t>
      </w:r>
    </w:p>
    <w:p w14:paraId="3947049C" w14:textId="1510E053" w:rsidR="00AB563A" w:rsidRDefault="008D3321">
      <w:pPr>
        <w:pStyle w:val="Heading3"/>
      </w:pPr>
      <w:bookmarkStart w:id="17" w:name="_Toc81825898"/>
      <w:r>
        <w:t xml:space="preserve">ORM - </w:t>
      </w:r>
      <w:r w:rsidR="004705E7">
        <w:t>Entity Framework Core</w:t>
      </w:r>
      <w:bookmarkEnd w:id="17"/>
    </w:p>
    <w:p w14:paraId="78DDC2D9" w14:textId="5FD82EFD" w:rsidR="00244FC1" w:rsidRDefault="00244FC1" w:rsidP="00244FC1">
      <w:pPr>
        <w:pStyle w:val="DoanVB"/>
      </w:pPr>
      <w:bookmarkStart w:id="18" w:name="_Hlk76638164"/>
      <w:r w:rsidRPr="00244FC1">
        <w:t>ORM (</w:t>
      </w:r>
      <w:r w:rsidRPr="00244FC1">
        <w:rPr>
          <w:rStyle w:val="Strong"/>
          <w:b w:val="0"/>
          <w:bCs w:val="0"/>
        </w:rPr>
        <w:t>O</w:t>
      </w:r>
      <w:r w:rsidRPr="00244FC1">
        <w:t>bject </w:t>
      </w:r>
      <w:r w:rsidRPr="00244FC1">
        <w:rPr>
          <w:rStyle w:val="Strong"/>
          <w:b w:val="0"/>
          <w:bCs w:val="0"/>
        </w:rPr>
        <w:t>R</w:t>
      </w:r>
      <w:r w:rsidRPr="00244FC1">
        <w:t>elational </w:t>
      </w:r>
      <w:r w:rsidRPr="00244FC1">
        <w:rPr>
          <w:rStyle w:val="Strong"/>
          <w:b w:val="0"/>
          <w:bCs w:val="0"/>
        </w:rPr>
        <w:t>M</w:t>
      </w:r>
      <w:r w:rsidRPr="00244FC1">
        <w:t>apping), là một kỹ thuật/cơ chế lập trình thực hiện ánh xạ CSDL sang các đối tượng trong các ngôn ngữ lập trình hướng đối tượng như Java, C# …(các table tương ứng các class, mối ràng buộc giữa các table tương ứng quan hệ giữa các class</w:t>
      </w:r>
      <w:r>
        <w:t xml:space="preserve"> has-one, has-many</w:t>
      </w:r>
      <w:r w:rsidRPr="00244FC1">
        <w:t>).</w:t>
      </w:r>
    </w:p>
    <w:p w14:paraId="038F93C1" w14:textId="26036B41" w:rsidR="00244FC1" w:rsidRDefault="00244FC1" w:rsidP="00244FC1">
      <w:pPr>
        <w:pStyle w:val="Style-"/>
      </w:pPr>
      <w:r>
        <w:t xml:space="preserve">Ưu điểm của ORM: </w:t>
      </w:r>
    </w:p>
    <w:p w14:paraId="6C365602" w14:textId="347849DD" w:rsidR="00244FC1" w:rsidRDefault="00244FC1" w:rsidP="00244FC1">
      <w:pPr>
        <w:pStyle w:val="Style"/>
      </w:pPr>
      <w:r>
        <w:t>Giúp lập trình viên tập trung vào lập trình hướng đối tượng.</w:t>
      </w:r>
    </w:p>
    <w:p w14:paraId="7131A777" w14:textId="243A8EC1" w:rsidR="00244FC1" w:rsidRDefault="00244FC1" w:rsidP="00244FC1">
      <w:pPr>
        <w:pStyle w:val="Style"/>
      </w:pPr>
      <w:r>
        <w:t>Tính độc lập – làm việc được với nhiều l</w:t>
      </w:r>
      <w:r w:rsidR="00137ADE">
        <w:t>o</w:t>
      </w:r>
      <w:r>
        <w:t xml:space="preserve">ại database, nhiều </w:t>
      </w:r>
      <w:r w:rsidR="00137ADE">
        <w:t xml:space="preserve">kiểu </w:t>
      </w:r>
      <w:r>
        <w:t>dữ liệu khác nhau. Dễ dàng thay đổi loại database hơn, các câu truy vấn không phụ thuộc vào loại database nào.</w:t>
      </w:r>
    </w:p>
    <w:p w14:paraId="17F15AA6" w14:textId="395AC891" w:rsidR="00244FC1" w:rsidRDefault="00244FC1" w:rsidP="00244FC1">
      <w:pPr>
        <w:pStyle w:val="Style"/>
      </w:pPr>
      <w:r>
        <w:t>Đơn giản, dễ sử dụng, cung cấp nhiều API truy vấn. Viết code dễ hiểu hơn, phù hợp với các case CRUD (Create, Read, Update, Delete).</w:t>
      </w:r>
    </w:p>
    <w:p w14:paraId="6ACD3D30" w14:textId="733817CF" w:rsidR="00244FC1" w:rsidRDefault="00244FC1" w:rsidP="00244FC1">
      <w:pPr>
        <w:pStyle w:val="Style-"/>
      </w:pPr>
      <w:r>
        <w:t>Nhược điểm:</w:t>
      </w:r>
    </w:p>
    <w:p w14:paraId="49F6680B" w14:textId="42DA1E18" w:rsidR="00244FC1" w:rsidRDefault="00244FC1" w:rsidP="00244FC1">
      <w:pPr>
        <w:pStyle w:val="Style"/>
      </w:pPr>
      <w:r>
        <w:t>Khả năng truy vấn bị hạn chế, nhiều trường hợp ta vẫn phải dùng native SQL để truy vấn database.</w:t>
      </w:r>
    </w:p>
    <w:p w14:paraId="44C14F1E" w14:textId="48444ABC" w:rsidR="00244FC1" w:rsidRPr="00244FC1" w:rsidRDefault="00244FC1" w:rsidP="00244FC1">
      <w:pPr>
        <w:pStyle w:val="Style"/>
      </w:pPr>
      <w:r>
        <w:t>Khó tối ưu được SQL (do câu lệnh SQL được ORM tự động sinh ra).</w:t>
      </w:r>
    </w:p>
    <w:bookmarkEnd w:id="18"/>
    <w:p w14:paraId="7488AAD6" w14:textId="3B05D9A0" w:rsidR="00AB563A" w:rsidRDefault="004705E7">
      <w:pPr>
        <w:pStyle w:val="DoanVB"/>
      </w:pPr>
      <w:r>
        <w:t>Entity Framework Core (EF Core) là một ORM Framework để truy cập dữ liệu trong .NET. Nó được phát hành cùng .Net Core và là phiên bản mở rộng, nhẹ, mã nguồn mở và đa nền tảng của công nghệ truy cập dữ liệu Entity Framework.</w:t>
      </w:r>
    </w:p>
    <w:p w14:paraId="79B6651F" w14:textId="77777777" w:rsidR="001B7FD5" w:rsidRDefault="001B7FD5">
      <w:pPr>
        <w:spacing w:before="0" w:after="0" w:line="240" w:lineRule="auto"/>
        <w:jc w:val="left"/>
      </w:pPr>
      <w:r>
        <w:br w:type="page"/>
      </w:r>
    </w:p>
    <w:p w14:paraId="3D8F8218" w14:textId="4F01235C" w:rsidR="00AB563A" w:rsidRDefault="004705E7">
      <w:pPr>
        <w:pStyle w:val="DoanVB"/>
      </w:pPr>
      <w:r>
        <w:lastRenderedPageBreak/>
        <w:t>Entity Framework Core hỗ trợ 2 cách tiếp cận sau:</w:t>
      </w:r>
    </w:p>
    <w:p w14:paraId="457EAD75" w14:textId="77777777" w:rsidR="00AB563A" w:rsidRDefault="004705E7">
      <w:pPr>
        <w:pStyle w:val="Style-"/>
      </w:pPr>
      <w:r>
        <w:t>EF Core Code First Approach:</w:t>
      </w:r>
    </w:p>
    <w:p w14:paraId="27D13A12" w14:textId="77777777" w:rsidR="00AB563A" w:rsidRDefault="004705E7">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20AD92D7" w14:textId="77777777" w:rsidR="00AB563A" w:rsidRDefault="004705E7">
      <w:r>
        <w:rPr>
          <w:noProof/>
        </w:rPr>
        <w:drawing>
          <wp:inline distT="0" distB="0" distL="0" distR="0" wp14:anchorId="610CB858" wp14:editId="4008F165">
            <wp:extent cx="5760085" cy="2207260"/>
            <wp:effectExtent l="0" t="0" r="0" b="0"/>
            <wp:docPr id="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1"/>
                    <pic:cNvPicPr>
                      <a:picLocks noChangeAspect="1" noChangeArrowheads="1"/>
                    </pic:cNvPicPr>
                  </pic:nvPicPr>
                  <pic:blipFill>
                    <a:blip r:embed="rId11"/>
                    <a:stretch>
                      <a:fillRect/>
                    </a:stretch>
                  </pic:blipFill>
                  <pic:spPr bwMode="auto">
                    <a:xfrm>
                      <a:off x="0" y="0"/>
                      <a:ext cx="5760085" cy="2207260"/>
                    </a:xfrm>
                    <a:prstGeom prst="rect">
                      <a:avLst/>
                    </a:prstGeom>
                  </pic:spPr>
                </pic:pic>
              </a:graphicData>
            </a:graphic>
          </wp:inline>
        </w:drawing>
      </w:r>
    </w:p>
    <w:p w14:paraId="3DE714D4" w14:textId="77777777" w:rsidR="00AB563A" w:rsidRDefault="004705E7">
      <w:pPr>
        <w:pStyle w:val="Style"/>
      </w:pPr>
      <w:r>
        <w:t xml:space="preserve">Theo hướng tiếp cận Code-First, EF Core tạo cơ sở dữ liệu và bảng bằng cách sử dụng migration dựa trên các conventions, configuration mặc định. </w:t>
      </w:r>
    </w:p>
    <w:p w14:paraId="6516D0DF" w14:textId="77777777" w:rsidR="00AB563A" w:rsidRDefault="004705E7">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3757DC45" w14:textId="77777777" w:rsidR="00AB563A" w:rsidRDefault="004705E7">
      <w:pPr>
        <w:pStyle w:val="Style-"/>
      </w:pPr>
      <w:r>
        <w:t>EF Core Database First Approach:</w:t>
      </w:r>
    </w:p>
    <w:p w14:paraId="40AA1410" w14:textId="77777777" w:rsidR="00AB563A" w:rsidRDefault="004705E7">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57D09136" w14:textId="77777777" w:rsidR="00AB563A" w:rsidRDefault="004705E7">
      <w:r>
        <w:rPr>
          <w:noProof/>
        </w:rPr>
        <w:drawing>
          <wp:inline distT="0" distB="0" distL="0" distR="0" wp14:anchorId="322178F9" wp14:editId="492AB4A9">
            <wp:extent cx="5553075" cy="1800225"/>
            <wp:effectExtent l="0" t="0" r="0" b="0"/>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9"/>
                    <pic:cNvPicPr>
                      <a:picLocks noChangeAspect="1" noChangeArrowheads="1"/>
                    </pic:cNvPicPr>
                  </pic:nvPicPr>
                  <pic:blipFill>
                    <a:blip r:embed="rId12"/>
                    <a:stretch>
                      <a:fillRect/>
                    </a:stretch>
                  </pic:blipFill>
                  <pic:spPr bwMode="auto">
                    <a:xfrm>
                      <a:off x="0" y="0"/>
                      <a:ext cx="5553075" cy="1800225"/>
                    </a:xfrm>
                    <a:prstGeom prst="rect">
                      <a:avLst/>
                    </a:prstGeom>
                  </pic:spPr>
                </pic:pic>
              </a:graphicData>
            </a:graphic>
          </wp:inline>
        </w:drawing>
      </w:r>
    </w:p>
    <w:p w14:paraId="4617FE27" w14:textId="20CA7883" w:rsidR="00200EF4" w:rsidRDefault="00200EF4">
      <w:pPr>
        <w:pStyle w:val="Heading3"/>
      </w:pPr>
      <w:bookmarkStart w:id="19" w:name="_Toc81825899"/>
      <w:r>
        <w:t>ASP.NET</w:t>
      </w:r>
      <w:r w:rsidR="00E331F4">
        <w:t xml:space="preserve"> Core </w:t>
      </w:r>
      <w:r>
        <w:t>SignalR</w:t>
      </w:r>
      <w:bookmarkEnd w:id="19"/>
    </w:p>
    <w:p w14:paraId="42093680" w14:textId="77777777" w:rsidR="00200EF4" w:rsidRDefault="00200EF4" w:rsidP="00200EF4">
      <w:pPr>
        <w:pStyle w:val="DoanVB"/>
      </w:pPr>
      <w:r>
        <w:t xml:space="preserve">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w:t>
      </w:r>
      <w:r>
        <w:lastRenderedPageBreak/>
        <w:t>giao thức HTTP thông thường: Server đợi những request từ client và trả về response tương ứng.</w:t>
      </w:r>
    </w:p>
    <w:p w14:paraId="767CAF7A" w14:textId="2A4D8072" w:rsidR="00200EF4" w:rsidRDefault="00200EF4" w:rsidP="00200EF4">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522C206B" w14:textId="77777777" w:rsidR="00200EF4" w:rsidRDefault="00200EF4" w:rsidP="00200EF4">
      <w:pPr>
        <w:pStyle w:val="DoanVB"/>
        <w:keepNext/>
        <w:ind w:firstLine="0"/>
      </w:pPr>
      <w:r>
        <w:rPr>
          <w:noProof/>
        </w:rPr>
        <w:drawing>
          <wp:inline distT="0" distB="0" distL="0" distR="0" wp14:anchorId="3694107F" wp14:editId="6949AEAE">
            <wp:extent cx="5760085" cy="5150485"/>
            <wp:effectExtent l="0" t="0" r="0" b="0"/>
            <wp:docPr id="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1"/>
                    <pic:cNvPicPr>
                      <a:picLocks noChangeAspect="1" noChangeArrowheads="1"/>
                    </pic:cNvPicPr>
                  </pic:nvPicPr>
                  <pic:blipFill>
                    <a:blip r:embed="rId13"/>
                    <a:stretch>
                      <a:fillRect/>
                    </a:stretch>
                  </pic:blipFill>
                  <pic:spPr bwMode="auto">
                    <a:xfrm>
                      <a:off x="0" y="0"/>
                      <a:ext cx="5760085" cy="5150485"/>
                    </a:xfrm>
                    <a:prstGeom prst="rect">
                      <a:avLst/>
                    </a:prstGeom>
                  </pic:spPr>
                </pic:pic>
              </a:graphicData>
            </a:graphic>
          </wp:inline>
        </w:drawing>
      </w:r>
    </w:p>
    <w:p w14:paraId="7A455DCB" w14:textId="07A6874E" w:rsidR="00200EF4" w:rsidRPr="00200EF4" w:rsidRDefault="00200EF4" w:rsidP="00200EF4">
      <w:pPr>
        <w:pStyle w:val="Caption"/>
      </w:pPr>
      <w:bookmarkStart w:id="20" w:name="_Toc75610655"/>
      <w:bookmarkStart w:id="21" w:name="_Toc76419663"/>
      <w:r>
        <w:t xml:space="preserve">Hình </w:t>
      </w:r>
      <w:r w:rsidR="00DF5741">
        <w:fldChar w:fldCharType="begin"/>
      </w:r>
      <w:r w:rsidR="00DF5741">
        <w:instrText xml:space="preserve"> STYLEREF 1 \s </w:instrText>
      </w:r>
      <w:r w:rsidR="00DF5741">
        <w:fldChar w:fldCharType="separate"/>
      </w:r>
      <w:r>
        <w:rPr>
          <w:noProof/>
        </w:rPr>
        <w:t>2</w:t>
      </w:r>
      <w:r w:rsidR="00DF5741">
        <w:rPr>
          <w:noProof/>
        </w:rPr>
        <w:fldChar w:fldCharType="end"/>
      </w:r>
      <w:r>
        <w:t>.</w:t>
      </w:r>
      <w:r w:rsidR="00DF5741">
        <w:fldChar w:fldCharType="begin"/>
      </w:r>
      <w:r w:rsidR="00DF5741">
        <w:instrText xml:space="preserve"> SEQ Hình \* ARABIC \s 1 </w:instrText>
      </w:r>
      <w:r w:rsidR="00DF5741">
        <w:fldChar w:fldCharType="separate"/>
      </w:r>
      <w:r>
        <w:rPr>
          <w:noProof/>
        </w:rPr>
        <w:t>2</w:t>
      </w:r>
      <w:r w:rsidR="00DF5741">
        <w:rPr>
          <w:noProof/>
        </w:rPr>
        <w:fldChar w:fldCharType="end"/>
      </w:r>
      <w:r>
        <w:t>. Mô tả truyền nội dụng giữa client và server bằng SignalR</w:t>
      </w:r>
      <w:bookmarkEnd w:id="20"/>
      <w:bookmarkEnd w:id="21"/>
    </w:p>
    <w:p w14:paraId="5D5D8805" w14:textId="77777777" w:rsidR="00200EF4" w:rsidRPr="00601A1A" w:rsidRDefault="00200EF4" w:rsidP="00200EF4">
      <w:pPr>
        <w:pStyle w:val="DoanVB"/>
        <w:rPr>
          <w:rFonts w:cs="Times New Roman"/>
          <w:shd w:val="clear" w:color="auto" w:fill="FFFFFF"/>
        </w:rPr>
      </w:pPr>
      <w:r w:rsidRPr="00601A1A">
        <w:rPr>
          <w:rFonts w:cs="Times New Roman"/>
          <w:shd w:val="clear" w:color="auto" w:fill="FFFFFF"/>
        </w:rPr>
        <w:t>SignalR xử lý quản lý kết nối một cách tự động, và truyền đi thông điệp tới tất cả các client đã được kết nối một cách đồng loạt, giống như một chat room. Bạn cũng có thể gửi những thông điệp tới những client được xác định. Kết nối giữa client và server là liên tục, không giống như kết nối HTTP cổ điển.</w:t>
      </w:r>
    </w:p>
    <w:p w14:paraId="48BAA8A3" w14:textId="65A795AA" w:rsidR="00200EF4" w:rsidRPr="00B32A7B" w:rsidRDefault="00200EF4" w:rsidP="00B32A7B">
      <w:pPr>
        <w:pStyle w:val="DoanVB"/>
        <w:rPr>
          <w:shd w:val="clear" w:color="auto" w:fill="FFFFFF"/>
        </w:rPr>
      </w:pPr>
      <w:r w:rsidRPr="00601A1A">
        <w:rPr>
          <w:rFonts w:cs="Times New Roman"/>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w:t>
      </w:r>
      <w:r>
        <w:rPr>
          <w:shd w:val="clear" w:color="auto" w:fill="FFFFFF"/>
        </w:rPr>
        <w:t xml:space="preserve"> </w:t>
      </w:r>
      <w:r>
        <w:rPr>
          <w:shd w:val="clear" w:color="auto" w:fill="FFFFFF"/>
        </w:rPr>
        <w:lastRenderedPageBreak/>
        <w:t>sẵn cho ứng dụng. Điều này có nghĩa là ta có thể viết ứng dụng với những ưu điểm của WebSocket mà không phải lo lắng về việc phân chia code cho những client cũ hơn.</w:t>
      </w:r>
    </w:p>
    <w:p w14:paraId="2412670A" w14:textId="2601D456" w:rsidR="00200EF4" w:rsidRDefault="00200EF4">
      <w:pPr>
        <w:pStyle w:val="Heading3"/>
      </w:pPr>
      <w:bookmarkStart w:id="22" w:name="_Toc81825900"/>
      <w:r>
        <w:t>ClearScript</w:t>
      </w:r>
      <w:bookmarkEnd w:id="22"/>
    </w:p>
    <w:p w14:paraId="56A51113" w14:textId="443DCB32" w:rsidR="00B32A7B" w:rsidRDefault="00B32A7B" w:rsidP="00B32A7B">
      <w:pPr>
        <w:pStyle w:val="DoanVB"/>
      </w:pPr>
      <w:r>
        <w:t>ClearScript là một thư viện cho phép thêm các tập lệnh vào ứng dụng .NET. Hiện tại nó hỗ trợ</w:t>
      </w:r>
      <w:r w:rsidR="00071B63">
        <w:t xml:space="preserve"> mã</w:t>
      </w:r>
      <w:r>
        <w:t xml:space="preserve"> JavaScript và VBScript. </w:t>
      </w:r>
    </w:p>
    <w:p w14:paraId="158CFA6B" w14:textId="77777777" w:rsidR="00B32A7B" w:rsidRDefault="00B32A7B" w:rsidP="00B32A7B">
      <w:pPr>
        <w:pStyle w:val="DoanVB"/>
      </w:pPr>
      <w:r>
        <w:t>ClearScript hỗ trợ V8 – JavaScript Engine. Không giống như các công cụ Windows Script.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4DA25A53" w14:textId="0A4C7EBE" w:rsidR="00200EF4" w:rsidRPr="00E76A98" w:rsidRDefault="00B32A7B" w:rsidP="000F209C">
      <w:pPr>
        <w:pStyle w:val="DoanVB"/>
        <w:rPr>
          <w:rFonts w:cs="Times New Roman"/>
        </w:rPr>
      </w:pPr>
      <w:r w:rsidRPr="00E76A98">
        <w:rPr>
          <w:rFonts w:cs="Times New Roman"/>
        </w:rPr>
        <w:t>ClearScript cho phép mã script có thể truy cập vào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775FB7EE" w14:textId="57AEA56D" w:rsidR="00AB563A" w:rsidRDefault="004705E7">
      <w:pPr>
        <w:pStyle w:val="Heading3"/>
      </w:pPr>
      <w:bookmarkStart w:id="23" w:name="_Toc81825901"/>
      <w:r>
        <w:t>ABP Framework</w:t>
      </w:r>
      <w:bookmarkEnd w:id="23"/>
    </w:p>
    <w:p w14:paraId="2E201435" w14:textId="0958446D" w:rsidR="00AB563A" w:rsidRDefault="004705E7">
      <w:pPr>
        <w:pStyle w:val="DoanVB"/>
      </w:pPr>
      <w:r>
        <w:t xml:space="preserve">ABP Framework có tên đầy đủ là ASP.NET Boilerplate Framework. ABP là một ứng dụng framework mã nguồn mở tập trung vào phát triển ứng dụng web dựa trên nền tảng ASP.NET Core và cũng hỗ trợ phát triển các loại ứng dụng khác. ABP cung </w:t>
      </w:r>
      <w:r w:rsidR="0077181A">
        <w:t xml:space="preserve">cấp </w:t>
      </w:r>
      <w:r>
        <w:t>một điểm bắt đầu cơ bản cho các ứng dụng web hiện đại sử dụng các thực tiễn tốt nhất và các công cụ phổ biến nhất.</w:t>
      </w:r>
    </w:p>
    <w:p w14:paraId="1FB3FAB7" w14:textId="686FC1F1" w:rsidR="00AB563A" w:rsidRDefault="004705E7">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cho </w:t>
      </w:r>
      <w:r>
        <w:rPr>
          <w:b/>
          <w:bCs/>
        </w:rPr>
        <w:t>dependency injection, logging, localization, configuration</w:t>
      </w:r>
      <w:r>
        <w:t>,…Các nhà phát triển ABP đã sử dụng thư viện của bên thứ 3 điển hình có thể nói đến Datatable JS.</w:t>
      </w:r>
    </w:p>
    <w:p w14:paraId="22702E51" w14:textId="1FA8A6A2" w:rsidR="004542AE" w:rsidRDefault="004542AE">
      <w:pPr>
        <w:pStyle w:val="DoanVB"/>
      </w:pPr>
      <w:r>
        <w:t xml:space="preserve">ABP cung cấp một kiến trúc phần mềm hoàn chỉnh, module và layer dựa trên </w:t>
      </w:r>
      <w:r w:rsidRPr="00257859">
        <w:rPr>
          <w:b/>
          <w:bCs/>
        </w:rPr>
        <w:t>Domain Driven Design</w:t>
      </w:r>
      <w:r w:rsidR="00257859">
        <w:t>:</w:t>
      </w:r>
    </w:p>
    <w:p w14:paraId="44806896" w14:textId="4FECD32F" w:rsidR="00257859" w:rsidRDefault="00257859" w:rsidP="00637801">
      <w:pPr>
        <w:pStyle w:val="Style-"/>
      </w:pPr>
      <w:r>
        <w:t>Domain Layer</w:t>
      </w:r>
      <w:r w:rsidR="00637801">
        <w:t xml:space="preserve"> được chia thành 2 project:</w:t>
      </w:r>
    </w:p>
    <w:p w14:paraId="4F7728CE" w14:textId="28ED3819" w:rsidR="00637801" w:rsidRDefault="00637801" w:rsidP="00637801">
      <w:pPr>
        <w:pStyle w:val="Style"/>
      </w:pPr>
      <w:r>
        <w:t>Domain</w:t>
      </w:r>
      <w:r w:rsidR="00410D07">
        <w:t xml:space="preserve"> là project thiết yếu trong Domain Layer.</w:t>
      </w:r>
      <w:r>
        <w:t xml:space="preserve"> Chứa các entities, value object, domain service, repository interfaces,…</w:t>
      </w:r>
    </w:p>
    <w:p w14:paraId="1D1057FD" w14:textId="05E1DC70" w:rsidR="00637801" w:rsidRDefault="00637801" w:rsidP="00637801">
      <w:pPr>
        <w:pStyle w:val="Style"/>
      </w:pPr>
      <w:r>
        <w:t>Domain.Shared</w:t>
      </w:r>
      <w:r w:rsidR="00410D07">
        <w:t xml:space="preserve"> là project đơn giản chứa </w:t>
      </w:r>
      <w:r>
        <w:t>các const, enum và các types có thể dùng chung với tất cả các class trong các module.</w:t>
      </w:r>
    </w:p>
    <w:p w14:paraId="4BE65C92" w14:textId="5AF2C271" w:rsidR="00637801" w:rsidRDefault="00637801" w:rsidP="00637801">
      <w:pPr>
        <w:pStyle w:val="Style-"/>
      </w:pPr>
      <w:r>
        <w:t>Application Layer</w:t>
      </w:r>
      <w:r w:rsidR="00BF2247">
        <w:t xml:space="preserve"> được chia thành 2 project</w:t>
      </w:r>
      <w:r>
        <w:t>:</w:t>
      </w:r>
    </w:p>
    <w:p w14:paraId="6838557C" w14:textId="603E7356" w:rsidR="00637801" w:rsidRDefault="00637801" w:rsidP="00637801">
      <w:pPr>
        <w:pStyle w:val="Style"/>
      </w:pPr>
      <w:r>
        <w:lastRenderedPageBreak/>
        <w:t>Application.Contracts</w:t>
      </w:r>
      <w:r w:rsidR="00410D07">
        <w:t xml:space="preserve"> chứa</w:t>
      </w:r>
      <w:r>
        <w:t xml:space="preserve"> các application service interface và DTOs sử dụng bởi interface đó.</w:t>
      </w:r>
    </w:p>
    <w:p w14:paraId="64A363B5" w14:textId="3AC01350" w:rsidR="00637801" w:rsidRDefault="00410D07" w:rsidP="00637801">
      <w:pPr>
        <w:pStyle w:val="Style"/>
      </w:pPr>
      <w:r>
        <w:t>Application là project thiết yếu trong Application Layer, thực hiện triển khai các interface đã được xác định trong project Contracts.</w:t>
      </w:r>
    </w:p>
    <w:p w14:paraId="75B1AEEA" w14:textId="2E1A528D" w:rsidR="00BF2247" w:rsidRDefault="00BF2247" w:rsidP="00BF2247">
      <w:pPr>
        <w:pStyle w:val="Style-"/>
      </w:pPr>
      <w:r>
        <w:t xml:space="preserve">Presentation Layer: </w:t>
      </w:r>
    </w:p>
    <w:p w14:paraId="42DDBB79" w14:textId="56C46AA1" w:rsidR="00BF2247" w:rsidRDefault="00BF2247" w:rsidP="00BF2247">
      <w:pPr>
        <w:pStyle w:val="Style"/>
      </w:pPr>
      <w:r>
        <w:t>Web là một ứng dụng ASP.NET Core MVC/Razor Pages đơn giản. Tại đây ứng dụng sẽ được thực thi.</w:t>
      </w:r>
    </w:p>
    <w:p w14:paraId="483B8133" w14:textId="1B302B0C" w:rsidR="00BF2247" w:rsidRDefault="00BF2247" w:rsidP="00BF2247">
      <w:pPr>
        <w:pStyle w:val="Style-"/>
      </w:pPr>
      <w:r>
        <w:t>Remote Service Layer</w:t>
      </w:r>
      <w:r w:rsidR="00C33481">
        <w:t>:</w:t>
      </w:r>
    </w:p>
    <w:p w14:paraId="21F036F7" w14:textId="3266F24D" w:rsidR="00C33481" w:rsidRDefault="00C33481" w:rsidP="00C33481">
      <w:pPr>
        <w:pStyle w:val="Style"/>
      </w:pPr>
      <w:r>
        <w:t>HttpApi thường chứa MVC Controllers và models có liên quan nếu có. Vì vậy có thể viết các HTTP API trong project này.</w:t>
      </w:r>
    </w:p>
    <w:p w14:paraId="326A51C9" w14:textId="76ECE124" w:rsidR="00C33481" w:rsidRDefault="00C33481" w:rsidP="00C33481">
      <w:pPr>
        <w:pStyle w:val="Style"/>
      </w:pPr>
      <w:r>
        <w:t>HttpApi.Client là một project hữu ích khi có một ứng dụng C# cần sử dụng API. Sau khi ứng dụng khách tham chiếu đến project này, nó có thể trực tiếp sử dụng Application Service.</w:t>
      </w:r>
    </w:p>
    <w:p w14:paraId="78861697" w14:textId="44753E36" w:rsidR="00C33481" w:rsidRDefault="00C33481" w:rsidP="00C33481">
      <w:pPr>
        <w:pStyle w:val="Style-"/>
      </w:pPr>
      <w:r>
        <w:t>Infrastructure Layer được chia thành 2 project:</w:t>
      </w:r>
    </w:p>
    <w:p w14:paraId="57612AB4" w14:textId="76104B5B" w:rsidR="00C33481" w:rsidRDefault="00C33481" w:rsidP="00C33481">
      <w:pPr>
        <w:pStyle w:val="Style"/>
      </w:pPr>
      <w:r>
        <w:t>EntityFrameworkCore là project cần thiết để tích hợp EF Core. Tại đây chứa DbContext, database mappings, triển khai các repositories và các nội dung khác liên quan đến EF Core.</w:t>
      </w:r>
    </w:p>
    <w:p w14:paraId="6A27D166" w14:textId="2A6E68CA" w:rsidR="00C33481" w:rsidRDefault="005C45EC" w:rsidP="00C33481">
      <w:pPr>
        <w:pStyle w:val="Style"/>
      </w:pPr>
      <w:r>
        <w:t>EntityFrameworkCore.Migration là project đặc biệt để quản lý thay đổi cấu hình trong cơ sở dữ liệu.</w:t>
      </w:r>
    </w:p>
    <w:p w14:paraId="4217D794" w14:textId="3B152497" w:rsidR="00AB563A" w:rsidRPr="004542AE" w:rsidRDefault="005C45EC" w:rsidP="004542AE">
      <w:pPr>
        <w:pStyle w:val="DoanVB"/>
        <w:rPr>
          <w:b/>
          <w:bCs/>
        </w:rPr>
      </w:pPr>
      <w:r>
        <w:rPr>
          <w:b/>
          <w:bCs/>
        </w:rPr>
        <w:t>Sự phụ thuộc của các project trong solution</w:t>
      </w:r>
      <w:r w:rsidR="004705E7" w:rsidRPr="004542AE">
        <w:rPr>
          <w:b/>
          <w:bCs/>
        </w:rPr>
        <w:t>:</w:t>
      </w:r>
    </w:p>
    <w:p w14:paraId="60DFAC53" w14:textId="77777777" w:rsidR="00A02E8C" w:rsidRDefault="00A02E8C" w:rsidP="00A02E8C">
      <w:pPr>
        <w:pStyle w:val="DoanVB"/>
        <w:keepNext/>
      </w:pPr>
      <w:r>
        <w:rPr>
          <w:noProof/>
        </w:rPr>
        <w:drawing>
          <wp:inline distT="0" distB="0" distL="0" distR="0" wp14:anchorId="3C1718D2" wp14:editId="5D201537">
            <wp:extent cx="5760085" cy="2991485"/>
            <wp:effectExtent l="0" t="0" r="0" b="0"/>
            <wp:docPr id="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7"/>
                    <pic:cNvPicPr>
                      <a:picLocks noChangeAspect="1" noChangeArrowheads="1"/>
                    </pic:cNvPicPr>
                  </pic:nvPicPr>
                  <pic:blipFill>
                    <a:blip r:embed="rId14"/>
                    <a:stretch>
                      <a:fillRect/>
                    </a:stretch>
                  </pic:blipFill>
                  <pic:spPr bwMode="auto">
                    <a:xfrm>
                      <a:off x="0" y="0"/>
                      <a:ext cx="5760085" cy="2991485"/>
                    </a:xfrm>
                    <a:prstGeom prst="rect">
                      <a:avLst/>
                    </a:prstGeom>
                  </pic:spPr>
                </pic:pic>
              </a:graphicData>
            </a:graphic>
          </wp:inline>
        </w:drawing>
      </w:r>
    </w:p>
    <w:p w14:paraId="3D682EFE" w14:textId="5B01EDF0" w:rsidR="00A02E8C" w:rsidRPr="008C5FAB" w:rsidRDefault="00A02E8C" w:rsidP="008C5FAB">
      <w:pPr>
        <w:pStyle w:val="Caption"/>
      </w:pPr>
      <w:bookmarkStart w:id="24" w:name="_Toc75610654"/>
      <w:bookmarkStart w:id="25" w:name="_Toc76419662"/>
      <w:r>
        <w:t xml:space="preserve">Hình </w:t>
      </w:r>
      <w:r w:rsidR="00DF5741">
        <w:fldChar w:fldCharType="begin"/>
      </w:r>
      <w:r w:rsidR="00DF5741">
        <w:instrText xml:space="preserve"> STYLEREF 1 \s </w:instrText>
      </w:r>
      <w:r w:rsidR="00DF5741">
        <w:fldChar w:fldCharType="separate"/>
      </w:r>
      <w:r>
        <w:rPr>
          <w:noProof/>
        </w:rPr>
        <w:t>2</w:t>
      </w:r>
      <w:r w:rsidR="00DF5741">
        <w:rPr>
          <w:noProof/>
        </w:rPr>
        <w:fldChar w:fldCharType="end"/>
      </w:r>
      <w:r>
        <w:t>.</w:t>
      </w:r>
      <w:r w:rsidR="00DF5741">
        <w:fldChar w:fldCharType="begin"/>
      </w:r>
      <w:r w:rsidR="00DF5741">
        <w:instrText xml:space="preserve"> SEQ Hình \* ARABIC \s 1 </w:instrText>
      </w:r>
      <w:r w:rsidR="00DF5741">
        <w:fldChar w:fldCharType="separate"/>
      </w:r>
      <w:r>
        <w:rPr>
          <w:noProof/>
        </w:rPr>
        <w:t>1</w:t>
      </w:r>
      <w:r w:rsidR="00DF5741">
        <w:rPr>
          <w:noProof/>
        </w:rPr>
        <w:fldChar w:fldCharType="end"/>
      </w:r>
      <w:r>
        <w:t>. Sơ đồ mô tả kiến trúc module của ABP</w:t>
      </w:r>
      <w:bookmarkEnd w:id="24"/>
      <w:bookmarkEnd w:id="25"/>
    </w:p>
    <w:p w14:paraId="68CB7772" w14:textId="77777777" w:rsidR="005C45EC" w:rsidRDefault="005C45EC" w:rsidP="005C45EC">
      <w:pPr>
        <w:pStyle w:val="Style-"/>
      </w:pPr>
      <w:r>
        <w:lastRenderedPageBreak/>
        <w:t>Domain.Shared là project mà tất cả các project khác trực tiếp hoặc gián tiếp phụ thuộc vào. Vì vậy, tất cả các data types trong này có thể sử dụng trong tất cả các project trong solution.</w:t>
      </w:r>
    </w:p>
    <w:p w14:paraId="109D44BA" w14:textId="77777777" w:rsidR="00721DE3" w:rsidRDefault="005C45EC" w:rsidP="005C45EC">
      <w:pPr>
        <w:pStyle w:val="Style-"/>
      </w:pPr>
      <w:r>
        <w:t xml:space="preserve">Domain chỉ phụ thuộc duy nhất vào Domain.Shared </w:t>
      </w:r>
      <w:r w:rsidR="00721DE3">
        <w:t>bởi vì nó là một phần của Domain Layer.</w:t>
      </w:r>
    </w:p>
    <w:p w14:paraId="55D400CC" w14:textId="77777777" w:rsidR="00721DE3" w:rsidRDefault="00721DE3" w:rsidP="005C45EC">
      <w:pPr>
        <w:pStyle w:val="Style-"/>
      </w:pPr>
      <w:r>
        <w:t>Application.Contracts phụ thuộc vào Domain.Shared. Tại đây, có thể sử dụng các types trong DTOs.</w:t>
      </w:r>
    </w:p>
    <w:p w14:paraId="385B5DA9" w14:textId="500D2C75" w:rsidR="00721DE3" w:rsidRDefault="00721DE3" w:rsidP="005C45EC">
      <w:pPr>
        <w:pStyle w:val="Style-"/>
      </w:pPr>
      <w:r>
        <w:t>Application phụ thuộc vào Application.Contracts. Tại project sẽ triển khai các application service interfaces và sử dụng các DTOs bên trong Contracts. Nó cũng phụ thuộc vào Domain, vì trong triển khai application service sử dụng các domain objects được định nghĩa bên trong project Domain.</w:t>
      </w:r>
    </w:p>
    <w:p w14:paraId="246F6191" w14:textId="7CF1D3AC" w:rsidR="00721DE3" w:rsidRDefault="00721DE3" w:rsidP="005C45EC">
      <w:pPr>
        <w:pStyle w:val="Style-"/>
      </w:pPr>
      <w:r>
        <w:t>EntityFrameworkCore phụ thuộc vào Domain. Nó thực hiện ánh xạ các entities với các bảng trong database và triên khai repository interfaces đã xác định trong Domain.</w:t>
      </w:r>
    </w:p>
    <w:p w14:paraId="64525A81" w14:textId="03670485" w:rsidR="00721DE3" w:rsidRDefault="00721DE3" w:rsidP="005C45EC">
      <w:pPr>
        <w:pStyle w:val="Style-"/>
      </w:pPr>
      <w:r>
        <w:t xml:space="preserve">HttpApi phụ thuộc vào ApplicationContracts. Khi định nghĩa </w:t>
      </w:r>
      <w:r w:rsidR="006D7EEF">
        <w:t>các controller bên trong HttpApi cần sử dụng application service interfaces</w:t>
      </w:r>
    </w:p>
    <w:p w14:paraId="22251C3D" w14:textId="12DA4B4B" w:rsidR="006D7EEF" w:rsidRDefault="006D7EEF" w:rsidP="005C45EC">
      <w:pPr>
        <w:pStyle w:val="Style-"/>
      </w:pPr>
      <w:r>
        <w:t>HttpApi.Client phụ thuộc vào ApplicationContracts để có thể sử dụng application service như giải thích trước.</w:t>
      </w:r>
    </w:p>
    <w:p w14:paraId="5B8746F3" w14:textId="3305C51D" w:rsidR="004A6C1B" w:rsidRDefault="004A6C1B" w:rsidP="005C45EC">
      <w:pPr>
        <w:pStyle w:val="Style-"/>
      </w:pPr>
      <w:r>
        <w:t>Web phụ thuộc vào HttpApi vì nó sử dụng HTTP API được định nghĩa bên trong HttpApi và gián tiếp phụ thuộc vào Application.Contracts để có thể sử dụng application service trong Pages/Component.</w:t>
      </w:r>
    </w:p>
    <w:p w14:paraId="5CF03E18" w14:textId="5F00AF8B" w:rsidR="00AB563A" w:rsidRPr="0031212A" w:rsidRDefault="004705E7" w:rsidP="005C45EC">
      <w:pPr>
        <w:pStyle w:val="Style-"/>
      </w:pPr>
      <w:r>
        <w:br w:type="page"/>
      </w:r>
    </w:p>
    <w:p w14:paraId="04D4991F" w14:textId="613EC499" w:rsidR="00AB563A" w:rsidRDefault="004705E7">
      <w:pPr>
        <w:pStyle w:val="Heading2"/>
      </w:pPr>
      <w:bookmarkStart w:id="26" w:name="_Toc81825902"/>
      <w:r>
        <w:lastRenderedPageBreak/>
        <w:t>Kiến trúc tổng thể</w:t>
      </w:r>
      <w:bookmarkEnd w:id="26"/>
    </w:p>
    <w:p w14:paraId="42E1671E" w14:textId="7D4737CB" w:rsidR="00406061" w:rsidRDefault="00406061" w:rsidP="003D619C">
      <w:pPr>
        <w:pStyle w:val="Heading3"/>
      </w:pPr>
      <w:bookmarkStart w:id="27" w:name="_Toc81825903"/>
      <w:r>
        <w:t>Domain Driven Design</w:t>
      </w:r>
      <w:bookmarkEnd w:id="27"/>
    </w:p>
    <w:p w14:paraId="76DA801D" w14:textId="77777777" w:rsidR="00406061" w:rsidRDefault="00406061" w:rsidP="00406061">
      <w:pPr>
        <w:pStyle w:val="DoanVB"/>
      </w:pPr>
      <w:r>
        <w:t>Domain Driven Design (DDD) là một cách tiếp cận cho phát triển các phần mềm phức tạp, sự phức tạp ở đây là do nghiệp vụ của lĩnh vực kinh doanh (domain business). Cách tiếp cận của DDD là kết nối chặt chẽ giữa việc triển khai ứng dụng với sự phát triển của mô hình kinh doanh. Tiền đề tạo nên DDD:</w:t>
      </w:r>
    </w:p>
    <w:p w14:paraId="3771C88E" w14:textId="77777777" w:rsidR="00406061" w:rsidRDefault="00406061" w:rsidP="00406061">
      <w:pPr>
        <w:pStyle w:val="Style-"/>
      </w:pPr>
      <w:r>
        <w:t>Đặt trọng tâm dự án vào nghiệp vụ chính (core domain) và các logic của nghiệp vụ (domain logic);</w:t>
      </w:r>
    </w:p>
    <w:p w14:paraId="2327B858" w14:textId="77777777" w:rsidR="00406061" w:rsidRDefault="00406061" w:rsidP="00406061">
      <w:pPr>
        <w:pStyle w:val="Style-"/>
      </w:pPr>
      <w:r>
        <w:t>Mô hình hóa là trọng tâm, là nền tảng cho các thiết kế phức tạp;</w:t>
      </w:r>
    </w:p>
    <w:p w14:paraId="45D7C9C1" w14:textId="77777777" w:rsidR="00406061" w:rsidRDefault="00406061" w:rsidP="00406061">
      <w:pPr>
        <w:pStyle w:val="Style-"/>
      </w:pPr>
      <w:r>
        <w:t xml:space="preserve">Sự cộng tác đầy sáng tạo </w:t>
      </w:r>
      <w:r w:rsidRPr="00546E97">
        <w:rPr>
          <w:color w:val="000000" w:themeColor="text1"/>
        </w:rPr>
        <w:t xml:space="preserve">giữa nhóm </w:t>
      </w:r>
      <w:r>
        <w:t>nhà phát triển và các domain expert (chuyên gia nghiệp vụ) tạo nên tiếng nói chung để xác định và giải quyết hiệu quả các vấn đề.</w:t>
      </w:r>
    </w:p>
    <w:p w14:paraId="0263DD64" w14:textId="77777777" w:rsidR="00406061" w:rsidRDefault="00406061" w:rsidP="00406061">
      <w:pPr>
        <w:pStyle w:val="DoanVB"/>
      </w:pPr>
      <w:r>
        <w:t>DDD tập trung vào khái niệm domain (nghiệp vụ) và bóc tách bài toán dựa trên các nghiệp vụ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business login. Tiếp theo, các nhà phát triển sẽ triển khai chúng trong các lớp (Application Layer, Domain Layer, Infrastructure Layer,…).</w:t>
      </w:r>
    </w:p>
    <w:p w14:paraId="4C30E47F" w14:textId="77777777" w:rsidR="00406061" w:rsidRDefault="00406061" w:rsidP="00406061">
      <w:pPr>
        <w:pStyle w:val="DoanVB"/>
      </w:pPr>
      <w:r>
        <w:t>Ưu điểm:</w:t>
      </w:r>
    </w:p>
    <w:p w14:paraId="0ABACB90" w14:textId="77777777" w:rsidR="00406061" w:rsidRDefault="00406061" w:rsidP="00406061">
      <w:pPr>
        <w:pStyle w:val="Style-"/>
      </w:pPr>
      <w:r>
        <w:t>Tạo ra ngôn ngữ chung giúp cho việc giao tiếp giữa nhóm phát triển với các chuyên gia nghiệp vụ trở nên dễ dàng và cũng như giữa các nhà phát triển với nhau.</w:t>
      </w:r>
    </w:p>
    <w:p w14:paraId="3B1FFB40" w14:textId="77777777" w:rsidR="00406061" w:rsidRDefault="00406061" w:rsidP="00406061">
      <w:pPr>
        <w:pStyle w:val="Style-"/>
      </w:pPr>
      <w:r>
        <w:t xml:space="preserve">Hệ thống được xây dựng theo hướng nghiệp vụ, nó sẽ linh hoạt hơn để thay đổi vì các yêu cầu chức </w:t>
      </w:r>
      <w:r w:rsidRPr="008350B2">
        <w:rPr>
          <w:color w:val="000000" w:themeColor="text1"/>
        </w:rPr>
        <w:t>năng phụ hợp theo</w:t>
      </w:r>
      <w:r w:rsidRPr="008350B2">
        <w:rPr>
          <w:b/>
          <w:bCs/>
          <w:color w:val="000000" w:themeColor="text1"/>
        </w:rPr>
        <w:t xml:space="preserve"> </w:t>
      </w:r>
      <w:r>
        <w:t>cách tự nhiên.</w:t>
      </w:r>
    </w:p>
    <w:p w14:paraId="54F698F8" w14:textId="77777777" w:rsidR="00406061" w:rsidRDefault="00406061" w:rsidP="00406061">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13575051" w14:textId="77777777" w:rsidR="00406061" w:rsidRDefault="00406061" w:rsidP="00406061">
      <w:pPr>
        <w:pStyle w:val="Style-"/>
      </w:pPr>
      <w:r>
        <w:t xml:space="preserve">Nâng cấp mở rộng các chức năng một cách linh hoạt không ảnh hưởng </w:t>
      </w:r>
      <w:r w:rsidRPr="008350B2">
        <w:rPr>
          <w:color w:val="000000" w:themeColor="text1"/>
        </w:rPr>
        <w:t>đáng kể</w:t>
      </w:r>
      <w:r w:rsidRPr="008350B2">
        <w:rPr>
          <w:b/>
          <w:bCs/>
          <w:color w:val="000000" w:themeColor="text1"/>
        </w:rPr>
        <w:t xml:space="preserve"> </w:t>
      </w:r>
      <w:r>
        <w:t>tới tổng thể hệ thống.</w:t>
      </w:r>
    </w:p>
    <w:p w14:paraId="17B0EE52" w14:textId="77777777" w:rsidR="00406061" w:rsidRDefault="00406061" w:rsidP="00406061">
      <w:pPr>
        <w:pStyle w:val="Style-"/>
      </w:pPr>
      <w:r>
        <w:t>DDD chia rõ ràng các chức năng giữa các layer mang lại khả năng viết code chuẩn rõ ràng và đáng tin cậy hơn. Ngoài ra, có thể dễ dàng tìm kiếm code, hạn chế trùng lặp và giảm chi phí bảo trì.</w:t>
      </w:r>
    </w:p>
    <w:p w14:paraId="79B390C9" w14:textId="77777777" w:rsidR="00406061" w:rsidRDefault="00406061" w:rsidP="00406061">
      <w:pPr>
        <w:pStyle w:val="Style-"/>
        <w:numPr>
          <w:ilvl w:val="0"/>
          <w:numId w:val="0"/>
        </w:numPr>
        <w:ind w:left="567"/>
      </w:pPr>
      <w:r>
        <w:t xml:space="preserve">Nhược điểm: </w:t>
      </w:r>
    </w:p>
    <w:p w14:paraId="78C6566B" w14:textId="77777777" w:rsidR="00406061" w:rsidRDefault="00406061" w:rsidP="00406061">
      <w:pPr>
        <w:pStyle w:val="Style-"/>
      </w:pPr>
      <w:r>
        <w:lastRenderedPageBreak/>
        <w:t>Yêu cầu chuyên môn sâu rộng về nghiệp vụ. Nhóm phát triển cần có ít nhất một chuyên gia nghiệp vụ. Họ sẽ xác định tất cả các quy trình, thủ tục và thuật ngữ của nghiệp vụ.</w:t>
      </w:r>
    </w:p>
    <w:p w14:paraId="6BEE3A2F" w14:textId="77777777" w:rsidR="00406061" w:rsidRDefault="00406061" w:rsidP="00406061">
      <w:pPr>
        <w:pStyle w:val="Style-"/>
      </w:pPr>
      <w:r>
        <w:t xml:space="preserve">Chi phí phát triển tương đối cao không </w:t>
      </w:r>
      <w:r w:rsidRPr="000E2C66">
        <w:rPr>
          <w:color w:val="000000" w:themeColor="text1"/>
        </w:rPr>
        <w:t>phù hợp</w:t>
      </w:r>
      <w:r>
        <w:t xml:space="preserve"> cho các dự án ngắn hạn hoặc dự án không có nghiệp phức tạp cao.</w:t>
      </w:r>
    </w:p>
    <w:p w14:paraId="2D3B0BE5" w14:textId="77777777" w:rsidR="00406061" w:rsidRDefault="00406061" w:rsidP="00406061">
      <w:pPr>
        <w:pStyle w:val="DoanVB"/>
      </w:pPr>
      <w:r>
        <w:t>Kiến trúc layer theo hướng tiếp cận domain-driven design bao gồm 4 layer cơ bản:</w:t>
      </w:r>
    </w:p>
    <w:p w14:paraId="4D441C8B" w14:textId="77777777" w:rsidR="00406061" w:rsidRDefault="00406061" w:rsidP="00406061">
      <w:pPr>
        <w:pStyle w:val="Style-"/>
        <w:keepNext/>
        <w:numPr>
          <w:ilvl w:val="0"/>
          <w:numId w:val="0"/>
        </w:numPr>
        <w:ind w:left="567"/>
        <w:jc w:val="center"/>
      </w:pPr>
      <w:r>
        <w:rPr>
          <w:noProof/>
        </w:rPr>
        <w:drawing>
          <wp:inline distT="0" distB="0" distL="0" distR="0" wp14:anchorId="45328760" wp14:editId="3E8041A5">
            <wp:extent cx="5760085" cy="3784600"/>
            <wp:effectExtent l="0" t="0" r="0" b="0"/>
            <wp:docPr id="8" name="Picture 5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6" descr="A picture containing timeline&#10;&#10;Description automatically generated"/>
                    <pic:cNvPicPr>
                      <a:picLocks noChangeAspect="1" noChangeArrowheads="1"/>
                    </pic:cNvPicPr>
                  </pic:nvPicPr>
                  <pic:blipFill>
                    <a:blip r:embed="rId15"/>
                    <a:stretch>
                      <a:fillRect/>
                    </a:stretch>
                  </pic:blipFill>
                  <pic:spPr bwMode="auto">
                    <a:xfrm>
                      <a:off x="0" y="0"/>
                      <a:ext cx="5760085" cy="3784600"/>
                    </a:xfrm>
                    <a:prstGeom prst="rect">
                      <a:avLst/>
                    </a:prstGeom>
                  </pic:spPr>
                </pic:pic>
              </a:graphicData>
            </a:graphic>
          </wp:inline>
        </w:drawing>
      </w:r>
    </w:p>
    <w:p w14:paraId="4907DDDB" w14:textId="77777777" w:rsidR="00406061" w:rsidRDefault="00406061" w:rsidP="00406061">
      <w:pPr>
        <w:pStyle w:val="Caption"/>
      </w:pPr>
      <w:bookmarkStart w:id="28" w:name="_Toc75610657"/>
      <w:bookmarkStart w:id="29" w:name="_Toc76419666"/>
      <w:r>
        <w:t xml:space="preserve">Hình </w:t>
      </w:r>
      <w:r w:rsidR="00DF5741">
        <w:fldChar w:fldCharType="begin"/>
      </w:r>
      <w:r w:rsidR="00DF5741">
        <w:instrText xml:space="preserve"> STYLEREF 1 \s </w:instrText>
      </w:r>
      <w:r w:rsidR="00DF5741">
        <w:fldChar w:fldCharType="separate"/>
      </w:r>
      <w:r>
        <w:rPr>
          <w:noProof/>
        </w:rPr>
        <w:t>2</w:t>
      </w:r>
      <w:r w:rsidR="00DF5741">
        <w:rPr>
          <w:noProof/>
        </w:rPr>
        <w:fldChar w:fldCharType="end"/>
      </w:r>
      <w:r>
        <w:t>.</w:t>
      </w:r>
      <w:r w:rsidR="00DF5741">
        <w:fldChar w:fldCharType="begin"/>
      </w:r>
      <w:r w:rsidR="00DF5741">
        <w:instrText xml:space="preserve"> SEQ Hình \* ARABIC \s 1 </w:instrText>
      </w:r>
      <w:r w:rsidR="00DF5741">
        <w:fldChar w:fldCharType="separate"/>
      </w:r>
      <w:r>
        <w:rPr>
          <w:noProof/>
        </w:rPr>
        <w:t>5</w:t>
      </w:r>
      <w:r w:rsidR="00DF5741">
        <w:rPr>
          <w:noProof/>
        </w:rPr>
        <w:fldChar w:fldCharType="end"/>
      </w:r>
      <w:r>
        <w:t>. Kiến trúc layer theo hướng tiếp cận với domain-driven design</w:t>
      </w:r>
      <w:bookmarkEnd w:id="28"/>
      <w:bookmarkEnd w:id="29"/>
    </w:p>
    <w:p w14:paraId="4DD700D6" w14:textId="77777777" w:rsidR="00406061" w:rsidRDefault="00406061" w:rsidP="00406061">
      <w:pPr>
        <w:pStyle w:val="Style-"/>
      </w:pPr>
      <w:r>
        <w:rPr>
          <w:b/>
          <w:bCs/>
        </w:rPr>
        <w:t>Presentation Layer</w:t>
      </w:r>
      <w:r>
        <w:t>: Bao gồm giao diện người dùng, sử dụng tầng Application Layer để đáp ứng tương tác của người dùng. Ngoài ra chịu trách nhiệm truyền tải các nội dung từ client đến server và ngược lại.</w:t>
      </w:r>
    </w:p>
    <w:p w14:paraId="4C47E942" w14:textId="77777777" w:rsidR="00406061" w:rsidRDefault="00406061" w:rsidP="00406061">
      <w:pPr>
        <w:pStyle w:val="Style-"/>
      </w:pPr>
      <w:r>
        <w:rPr>
          <w:b/>
          <w:bCs/>
        </w:rPr>
        <w:t>Application Layer</w:t>
      </w:r>
      <w:r>
        <w:t>: Nằm giữa Presentation và Domain Layer. Chịu trách nhiệm đối với các business object để thực hiện các tác vụ ứng dụng cụ thể. Triển khai các use-case logic của ứng dụng.</w:t>
      </w:r>
    </w:p>
    <w:p w14:paraId="7DCC68CE" w14:textId="77777777" w:rsidR="00406061" w:rsidRDefault="00406061" w:rsidP="00406061">
      <w:pPr>
        <w:pStyle w:val="Style-"/>
      </w:pPr>
      <w:r>
        <w:rPr>
          <w:b/>
          <w:bCs/>
        </w:rPr>
        <w:t>Domain Layer</w:t>
      </w:r>
      <w:r>
        <w:t>: Bao gồm các business object và các quy tắc nghiệp vụ chính. Domain Layer còn là trung tâm của ứng dụng.</w:t>
      </w:r>
    </w:p>
    <w:p w14:paraId="30345950" w14:textId="2526AC59" w:rsidR="00406061" w:rsidRPr="00406061" w:rsidRDefault="00406061" w:rsidP="00406061">
      <w:pPr>
        <w:pStyle w:val="Style-"/>
      </w:pPr>
      <w:r>
        <w:rPr>
          <w:b/>
          <w:bCs/>
        </w:rPr>
        <w:t>Infrastructure Layer</w:t>
      </w:r>
      <w:r>
        <w:t>: Bao gồm kết nối với cơ sở dữ liệu thông qua ORM Framework – EF Core hoặc ADO.NET và triển khai các repository interface.</w:t>
      </w:r>
    </w:p>
    <w:p w14:paraId="4008F9B3" w14:textId="2B2844BA" w:rsidR="003D619C" w:rsidRPr="003D619C" w:rsidRDefault="003D619C" w:rsidP="003D619C">
      <w:pPr>
        <w:pStyle w:val="Heading3"/>
      </w:pPr>
      <w:bookmarkStart w:id="30" w:name="_Toc81825904"/>
      <w:r>
        <w:lastRenderedPageBreak/>
        <w:t>Mô tả tổng quan</w:t>
      </w:r>
      <w:bookmarkEnd w:id="30"/>
    </w:p>
    <w:p w14:paraId="6B02F17B" w14:textId="77777777" w:rsidR="00AB563A" w:rsidRDefault="004705E7">
      <w:pPr>
        <w:pStyle w:val="DoanVB"/>
      </w:pPr>
      <w:r>
        <w:t>Sơ đồ dưới đây mô tả quá trình tương tác giữa hệ thống với các thành phần liên quan bao gồm: User, Browser, Web Server, Database, Complier Application, Application</w:t>
      </w:r>
    </w:p>
    <w:p w14:paraId="6AF6F6DD" w14:textId="77777777" w:rsidR="00AB563A" w:rsidRDefault="004705E7">
      <w:pPr>
        <w:keepNext/>
      </w:pPr>
      <w:r>
        <w:rPr>
          <w:noProof/>
        </w:rPr>
        <w:drawing>
          <wp:inline distT="0" distB="0" distL="0" distR="0" wp14:anchorId="63961464" wp14:editId="0F99258F">
            <wp:extent cx="5760085" cy="2449830"/>
            <wp:effectExtent l="0" t="0" r="0" b="0"/>
            <wp:docPr id="7"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3" descr="Diagram&#10;&#10;Description automatically generated"/>
                    <pic:cNvPicPr>
                      <a:picLocks noChangeAspect="1" noChangeArrowheads="1"/>
                    </pic:cNvPicPr>
                  </pic:nvPicPr>
                  <pic:blipFill>
                    <a:blip r:embed="rId16"/>
                    <a:stretch>
                      <a:fillRect/>
                    </a:stretch>
                  </pic:blipFill>
                  <pic:spPr bwMode="auto">
                    <a:xfrm>
                      <a:off x="0" y="0"/>
                      <a:ext cx="5760085" cy="2449830"/>
                    </a:xfrm>
                    <a:prstGeom prst="rect">
                      <a:avLst/>
                    </a:prstGeom>
                  </pic:spPr>
                </pic:pic>
              </a:graphicData>
            </a:graphic>
          </wp:inline>
        </w:drawing>
      </w:r>
    </w:p>
    <w:p w14:paraId="1F696DCE" w14:textId="400C02D6" w:rsidR="00AB563A" w:rsidRDefault="004705E7">
      <w:pPr>
        <w:pStyle w:val="Caption"/>
      </w:pPr>
      <w:bookmarkStart w:id="31" w:name="_Toc75610656"/>
      <w:bookmarkStart w:id="32" w:name="_Toc76419664"/>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3</w:t>
      </w:r>
      <w:r w:rsidR="00DF5741">
        <w:rPr>
          <w:noProof/>
        </w:rPr>
        <w:fldChar w:fldCharType="end"/>
      </w:r>
      <w:r>
        <w:t>. Sơ đồ mô tả sự tương tác của hệ thống với các thành phần</w:t>
      </w:r>
      <w:bookmarkEnd w:id="31"/>
      <w:bookmarkEnd w:id="32"/>
    </w:p>
    <w:p w14:paraId="2AA63282" w14:textId="77777777" w:rsidR="00AB563A" w:rsidRDefault="004705E7">
      <w:pPr>
        <w:pStyle w:val="ListParagraph"/>
        <w:numPr>
          <w:ilvl w:val="0"/>
          <w:numId w:val="4"/>
        </w:numPr>
      </w:pPr>
      <w:r>
        <w:t>Người dùng tương tác với hệ thống qua web page chạy trên trình duyệt.</w:t>
      </w:r>
    </w:p>
    <w:p w14:paraId="44EC6152" w14:textId="77777777" w:rsidR="00AB563A" w:rsidRDefault="004705E7">
      <w:pPr>
        <w:pStyle w:val="ListParagraph"/>
        <w:numPr>
          <w:ilvl w:val="0"/>
          <w:numId w:val="4"/>
        </w:numPr>
      </w:pPr>
      <w:r>
        <w:t>Trình duyệt sẽ gửi request đến Web Server, sau đó nhận response rồi trả về trình duyệt.</w:t>
      </w:r>
    </w:p>
    <w:p w14:paraId="3B5E5431" w14:textId="77777777" w:rsidR="00AB563A" w:rsidRDefault="004705E7">
      <w:pPr>
        <w:pStyle w:val="ListParagraph"/>
        <w:numPr>
          <w:ilvl w:val="0"/>
          <w:numId w:val="4"/>
        </w:numPr>
      </w:pPr>
      <w:r>
        <w:t>Web Server truy vấn cơ sở dữ liệu qua ORM Framework.</w:t>
      </w:r>
    </w:p>
    <w:p w14:paraId="2CD0A7A1" w14:textId="77777777" w:rsidR="00AB563A" w:rsidRDefault="004705E7">
      <w:pPr>
        <w:pStyle w:val="ListParagraph"/>
        <w:numPr>
          <w:ilvl w:val="0"/>
          <w:numId w:val="4"/>
        </w:numPr>
      </w:pPr>
      <w:r>
        <w:t>Ứng dụng biên dịch thực hiện các tương tác như nhận script, trả về kết quả thực thi script và gửi thông tin của máy client tới Web Server thông qua kết nối WebSocket sử dụng thư viện SignalR.</w:t>
      </w:r>
    </w:p>
    <w:p w14:paraId="5BBB9E6F" w14:textId="77777777" w:rsidR="00AB563A" w:rsidRDefault="004705E7">
      <w:pPr>
        <w:pStyle w:val="ListParagraph"/>
        <w:numPr>
          <w:ilvl w:val="0"/>
          <w:numId w:val="4"/>
        </w:numPr>
      </w:pPr>
      <w:r>
        <w:t>Các ứng dụng gửi các thông tin cập nhật đến Web Server thông qua API.</w:t>
      </w:r>
    </w:p>
    <w:p w14:paraId="47B9E516" w14:textId="305EA8D1" w:rsidR="00AB563A" w:rsidRDefault="004705E7">
      <w:pPr>
        <w:pStyle w:val="ListParagraph"/>
        <w:numPr>
          <w:ilvl w:val="0"/>
          <w:numId w:val="4"/>
        </w:numPr>
      </w:pPr>
      <w:r>
        <w:t>Ứng dụng biên dịch có thể thực hiện xử lý bật tắt ứng dụng thông qua process của windows.</w:t>
      </w:r>
    </w:p>
    <w:p w14:paraId="726BD2B7" w14:textId="0AB781C8" w:rsidR="00CA685E" w:rsidRDefault="00482B16" w:rsidP="00CA685E">
      <w:pPr>
        <w:keepNext/>
      </w:pPr>
      <w:r>
        <w:rPr>
          <w:noProof/>
        </w:rPr>
        <w:lastRenderedPageBreak/>
        <w:drawing>
          <wp:inline distT="0" distB="0" distL="0" distR="0" wp14:anchorId="3CFA99C4" wp14:editId="45AAFF0F">
            <wp:extent cx="5760085" cy="3403600"/>
            <wp:effectExtent l="0" t="0" r="0" b="63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403600"/>
                    </a:xfrm>
                    <a:prstGeom prst="rect">
                      <a:avLst/>
                    </a:prstGeom>
                  </pic:spPr>
                </pic:pic>
              </a:graphicData>
            </a:graphic>
          </wp:inline>
        </w:drawing>
      </w:r>
    </w:p>
    <w:p w14:paraId="3A7F1E30" w14:textId="1EAA5858" w:rsidR="00CA685E" w:rsidRDefault="00CA685E" w:rsidP="00CA685E">
      <w:pPr>
        <w:pStyle w:val="Caption"/>
      </w:pPr>
      <w:bookmarkStart w:id="33" w:name="_Toc76419665"/>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4</w:t>
      </w:r>
      <w:r w:rsidR="00DF5741">
        <w:rPr>
          <w:noProof/>
        </w:rPr>
        <w:fldChar w:fldCharType="end"/>
      </w:r>
      <w:r>
        <w:t>. Sơ đồ trạng thái sự tương tác của hệ thống</w:t>
      </w:r>
      <w:bookmarkEnd w:id="33"/>
    </w:p>
    <w:p w14:paraId="222C2F1C" w14:textId="2BA457B5" w:rsidR="00AB563A" w:rsidRDefault="004705E7">
      <w:pPr>
        <w:pStyle w:val="Heading3"/>
      </w:pPr>
      <w:bookmarkStart w:id="34" w:name="_Toc81825905"/>
      <w:r>
        <w:t>Kiến trúc module của hệ thống theo DDD</w:t>
      </w:r>
      <w:bookmarkEnd w:id="34"/>
    </w:p>
    <w:p w14:paraId="14180BAF" w14:textId="3E5C2C65" w:rsidR="00AB563A" w:rsidRDefault="004705E7">
      <w:pPr>
        <w:pStyle w:val="DoanVB"/>
      </w:pPr>
      <w:r>
        <w:t>Hệ thống được thiết kế theo hướng tiếp cận Domain</w:t>
      </w:r>
      <w:r w:rsidR="00D42447">
        <w:t xml:space="preserve"> </w:t>
      </w:r>
      <w:r>
        <w:t>Driven Design với những yều cầu rõ ràng từ bài toán và các chức năng có thể triển khai độc lập với nhau. Với ưu điểm của DDD hệ thống có thể mở rộng các chức năng và nâng cấp bảo trì trong tương lai một cách dễ dàng.</w:t>
      </w:r>
    </w:p>
    <w:p w14:paraId="7984E920" w14:textId="77777777" w:rsidR="00AB563A" w:rsidRDefault="004705E7">
      <w:pPr>
        <w:pStyle w:val="DoanVB"/>
      </w:pPr>
      <w:r>
        <w:t>Hình dưới đây mô tả luồng thực thi sử kiện cho một ứng dụng web đã được phát triển dựa trên mẫu DDD.</w:t>
      </w:r>
    </w:p>
    <w:p w14:paraId="7AF0656F" w14:textId="77777777" w:rsidR="00AB563A" w:rsidRDefault="004705E7">
      <w:pPr>
        <w:pStyle w:val="DoanVB"/>
        <w:ind w:firstLine="0"/>
      </w:pPr>
      <w:r>
        <w:rPr>
          <w:noProof/>
        </w:rPr>
        <w:drawing>
          <wp:inline distT="0" distB="0" distL="0" distR="0" wp14:anchorId="4B5CF543" wp14:editId="4839E46E">
            <wp:extent cx="5760085" cy="1496060"/>
            <wp:effectExtent l="0" t="0" r="0" b="0"/>
            <wp:docPr id="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0"/>
                    <pic:cNvPicPr>
                      <a:picLocks noChangeAspect="1" noChangeArrowheads="1"/>
                    </pic:cNvPicPr>
                  </pic:nvPicPr>
                  <pic:blipFill>
                    <a:blip r:embed="rId18"/>
                    <a:stretch>
                      <a:fillRect/>
                    </a:stretch>
                  </pic:blipFill>
                  <pic:spPr bwMode="auto">
                    <a:xfrm>
                      <a:off x="0" y="0"/>
                      <a:ext cx="5760085" cy="1496060"/>
                    </a:xfrm>
                    <a:prstGeom prst="rect">
                      <a:avLst/>
                    </a:prstGeom>
                  </pic:spPr>
                </pic:pic>
              </a:graphicData>
            </a:graphic>
          </wp:inline>
        </w:drawing>
      </w:r>
    </w:p>
    <w:p w14:paraId="73705A6B" w14:textId="6D32E761" w:rsidR="00AB563A" w:rsidRDefault="004705E7">
      <w:pPr>
        <w:pStyle w:val="Caption"/>
      </w:pPr>
      <w:bookmarkStart w:id="35" w:name="_Toc75610658"/>
      <w:bookmarkStart w:id="36" w:name="_Toc76419667"/>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6</w:t>
      </w:r>
      <w:r w:rsidR="00DF5741">
        <w:rPr>
          <w:noProof/>
        </w:rPr>
        <w:fldChar w:fldCharType="end"/>
      </w:r>
      <w:r>
        <w:t>. Mô tả quy trình thực thi sự kiện của ứng dụng web theo mẫu DDD</w:t>
      </w:r>
      <w:bookmarkEnd w:id="35"/>
      <w:bookmarkEnd w:id="36"/>
    </w:p>
    <w:p w14:paraId="3849A7E4" w14:textId="77777777" w:rsidR="00AB563A" w:rsidRDefault="004705E7">
      <w:pPr>
        <w:pStyle w:val="Style-"/>
      </w:pPr>
      <w:r>
        <w:t>Request thường được bắt đầu với một tương tác của người dùng trên giao diện sẽ tạo ra một HTTP Request đến server.</w:t>
      </w:r>
    </w:p>
    <w:p w14:paraId="7CBABAC1" w14:textId="1CB211B5" w:rsidR="00AB563A" w:rsidRDefault="004705E7">
      <w:pPr>
        <w:pStyle w:val="Style-"/>
      </w:pPr>
      <w:r>
        <w:t>Controller sẽ xử l</w:t>
      </w:r>
      <w:r w:rsidR="008B5E19">
        <w:t>ý request</w:t>
      </w:r>
      <w:r>
        <w:t>, sau đó inject application service interface và gọi các phương thức của service tướng ứng với request và trả về DTO.</w:t>
      </w:r>
    </w:p>
    <w:p w14:paraId="229B71A8" w14:textId="77777777" w:rsidR="00AB563A" w:rsidRDefault="004705E7">
      <w:pPr>
        <w:pStyle w:val="Style-"/>
      </w:pPr>
      <w:r>
        <w:t>Application Service sử dụng các Domain Objects (Entities, Repository interfaces,…) để triển khai use case.</w:t>
      </w:r>
    </w:p>
    <w:p w14:paraId="4063F11B" w14:textId="77777777" w:rsidR="00AB563A" w:rsidRDefault="004705E7">
      <w:pPr>
        <w:pStyle w:val="Style-"/>
        <w:numPr>
          <w:ilvl w:val="0"/>
          <w:numId w:val="0"/>
        </w:numPr>
        <w:ind w:left="567"/>
      </w:pPr>
      <w:r>
        <w:lastRenderedPageBreak/>
        <w:t>Các module chính được sử dụng trong các mỗi layer:</w:t>
      </w:r>
    </w:p>
    <w:p w14:paraId="55255FB1" w14:textId="77777777" w:rsidR="00AB563A" w:rsidRDefault="004705E7">
      <w:pPr>
        <w:pStyle w:val="Style-"/>
      </w:pPr>
      <w:r>
        <w:rPr>
          <w:b/>
          <w:bCs/>
        </w:rPr>
        <w:t>Presentation Layer</w:t>
      </w:r>
      <w:r>
        <w:t>: Web, HttpApi;</w:t>
      </w:r>
    </w:p>
    <w:p w14:paraId="15D4DCB3" w14:textId="77777777" w:rsidR="00AB563A" w:rsidRDefault="004705E7">
      <w:pPr>
        <w:pStyle w:val="Style-"/>
      </w:pPr>
      <w:r>
        <w:rPr>
          <w:b/>
          <w:bCs/>
        </w:rPr>
        <w:t>Application Layer</w:t>
      </w:r>
      <w:r>
        <w:t>: Application.Contracts, Application;</w:t>
      </w:r>
    </w:p>
    <w:p w14:paraId="222378E0" w14:textId="77777777" w:rsidR="00AB563A" w:rsidRDefault="004705E7">
      <w:pPr>
        <w:pStyle w:val="Style-"/>
      </w:pPr>
      <w:r>
        <w:rPr>
          <w:b/>
          <w:bCs/>
        </w:rPr>
        <w:t>Domain Layer</w:t>
      </w:r>
      <w:r>
        <w:t>: Domain.Shared, Domain;</w:t>
      </w:r>
    </w:p>
    <w:p w14:paraId="45E0E58B" w14:textId="77777777" w:rsidR="00AB563A" w:rsidRDefault="004705E7">
      <w:pPr>
        <w:pStyle w:val="Style-"/>
      </w:pPr>
      <w:r>
        <w:rPr>
          <w:b/>
          <w:bCs/>
        </w:rPr>
        <w:t>Infrastructure Layer</w:t>
      </w:r>
      <w:r>
        <w:t>: EntityFrameworkCore, BackgroundWoker.</w:t>
      </w:r>
    </w:p>
    <w:p w14:paraId="5FD2D9DD" w14:textId="77777777" w:rsidR="00AB563A" w:rsidRDefault="00AB563A">
      <w:pPr>
        <w:pStyle w:val="Style-"/>
        <w:numPr>
          <w:ilvl w:val="0"/>
          <w:numId w:val="0"/>
        </w:numPr>
        <w:ind w:left="567"/>
      </w:pPr>
    </w:p>
    <w:p w14:paraId="36FCE15B" w14:textId="77777777" w:rsidR="00AB563A" w:rsidRDefault="004705E7">
      <w:pPr>
        <w:keepNext/>
      </w:pPr>
      <w:r>
        <w:rPr>
          <w:noProof/>
        </w:rPr>
        <w:drawing>
          <wp:inline distT="0" distB="0" distL="0" distR="0" wp14:anchorId="6FFD28AC" wp14:editId="5E0E5115">
            <wp:extent cx="5760085" cy="4402455"/>
            <wp:effectExtent l="0" t="0" r="0" b="0"/>
            <wp:docPr id="10"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 descr="Diagram&#10;&#10;Description automatically generated"/>
                    <pic:cNvPicPr>
                      <a:picLocks noChangeAspect="1" noChangeArrowheads="1"/>
                    </pic:cNvPicPr>
                  </pic:nvPicPr>
                  <pic:blipFill>
                    <a:blip r:embed="rId19"/>
                    <a:stretch>
                      <a:fillRect/>
                    </a:stretch>
                  </pic:blipFill>
                  <pic:spPr bwMode="auto">
                    <a:xfrm>
                      <a:off x="0" y="0"/>
                      <a:ext cx="5760085" cy="4402455"/>
                    </a:xfrm>
                    <a:prstGeom prst="rect">
                      <a:avLst/>
                    </a:prstGeom>
                  </pic:spPr>
                </pic:pic>
              </a:graphicData>
            </a:graphic>
          </wp:inline>
        </w:drawing>
      </w:r>
    </w:p>
    <w:p w14:paraId="1E5E3362" w14:textId="2E5052CC" w:rsidR="00AB563A" w:rsidRDefault="004705E7">
      <w:pPr>
        <w:pStyle w:val="Caption"/>
      </w:pPr>
      <w:bookmarkStart w:id="37" w:name="_Toc75610659"/>
      <w:bookmarkStart w:id="38" w:name="_Toc76419668"/>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7</w:t>
      </w:r>
      <w:r w:rsidR="00DF5741">
        <w:rPr>
          <w:noProof/>
        </w:rPr>
        <w:fldChar w:fldCharType="end"/>
      </w:r>
      <w:r>
        <w:t>. Sơ đồ kiến trúc module của hệ thống</w:t>
      </w:r>
      <w:bookmarkEnd w:id="37"/>
      <w:bookmarkEnd w:id="38"/>
    </w:p>
    <w:p w14:paraId="0309BA88" w14:textId="3E104E8A" w:rsidR="00B12FFB" w:rsidRDefault="00B12FFB">
      <w:pPr>
        <w:pStyle w:val="Style-"/>
        <w:rPr>
          <w:b/>
          <w:bCs/>
        </w:rPr>
      </w:pPr>
      <w:r w:rsidRPr="00B12FFB">
        <w:rPr>
          <w:b/>
          <w:bCs/>
        </w:rPr>
        <w:t>Cấu trúc solution</w:t>
      </w:r>
      <w:r>
        <w:rPr>
          <w:b/>
          <w:bCs/>
        </w:rPr>
        <w:t>:</w:t>
      </w:r>
    </w:p>
    <w:p w14:paraId="2C8928C4" w14:textId="77777777" w:rsidR="00B12FFB" w:rsidRDefault="00B12FFB" w:rsidP="00B12FFB">
      <w:pPr>
        <w:pStyle w:val="Style-"/>
        <w:keepNext/>
        <w:numPr>
          <w:ilvl w:val="0"/>
          <w:numId w:val="0"/>
        </w:numPr>
        <w:ind w:left="851" w:hanging="284"/>
        <w:jc w:val="center"/>
      </w:pPr>
      <w:r>
        <w:rPr>
          <w:b/>
          <w:bCs/>
          <w:noProof/>
        </w:rPr>
        <w:drawing>
          <wp:inline distT="0" distB="0" distL="0" distR="0" wp14:anchorId="635E9B15" wp14:editId="380E0702">
            <wp:extent cx="4180362" cy="2143125"/>
            <wp:effectExtent l="0" t="0" r="0" b="0"/>
            <wp:docPr id="54" name="Picture 5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 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4184819" cy="2145410"/>
                    </a:xfrm>
                    <a:prstGeom prst="rect">
                      <a:avLst/>
                    </a:prstGeom>
                  </pic:spPr>
                </pic:pic>
              </a:graphicData>
            </a:graphic>
          </wp:inline>
        </w:drawing>
      </w:r>
    </w:p>
    <w:p w14:paraId="59ACF575" w14:textId="772C76D5" w:rsidR="000A2072" w:rsidRDefault="00B12FFB" w:rsidP="00171401">
      <w:pPr>
        <w:pStyle w:val="Caption"/>
        <w:rPr>
          <w:b/>
          <w:bCs/>
        </w:rPr>
      </w:pPr>
      <w:bookmarkStart w:id="39" w:name="_Toc76419669"/>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8</w:t>
      </w:r>
      <w:r w:rsidR="00DF5741">
        <w:rPr>
          <w:noProof/>
        </w:rPr>
        <w:fldChar w:fldCharType="end"/>
      </w:r>
      <w:r>
        <w:t>. Cấu trúc solution</w:t>
      </w:r>
      <w:bookmarkEnd w:id="39"/>
    </w:p>
    <w:p w14:paraId="52B29A05" w14:textId="6A671ED0" w:rsidR="00AB563A" w:rsidRDefault="004705E7">
      <w:pPr>
        <w:pStyle w:val="Style-"/>
      </w:pPr>
      <w:r>
        <w:rPr>
          <w:b/>
          <w:bCs/>
        </w:rPr>
        <w:lastRenderedPageBreak/>
        <w:t>Domain</w:t>
      </w:r>
      <w:r>
        <w:t>.</w:t>
      </w:r>
      <w:r>
        <w:rPr>
          <w:b/>
          <w:bCs/>
        </w:rPr>
        <w:t xml:space="preserve">Shared: </w:t>
      </w:r>
      <w:r>
        <w:t>Module Domain.Shared chứa các hàm xử lý tính toán, định nghĩa object enum và xử lý đa ngôn ngữ được sử dụng chung cho các module được liên kết tới module này.</w:t>
      </w:r>
    </w:p>
    <w:p w14:paraId="68817773" w14:textId="77777777" w:rsidR="00204388" w:rsidRDefault="00204388" w:rsidP="00204388">
      <w:pPr>
        <w:pStyle w:val="Style-"/>
        <w:keepNext/>
        <w:numPr>
          <w:ilvl w:val="0"/>
          <w:numId w:val="0"/>
        </w:numPr>
        <w:ind w:left="567"/>
        <w:jc w:val="center"/>
      </w:pPr>
      <w:r>
        <w:rPr>
          <w:noProof/>
        </w:rPr>
        <w:drawing>
          <wp:inline distT="0" distB="0" distL="0" distR="0" wp14:anchorId="2BAA7BB1" wp14:editId="18C7CD5C">
            <wp:extent cx="4239217" cy="2095792"/>
            <wp:effectExtent l="0" t="0" r="9525"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39217" cy="2095792"/>
                    </a:xfrm>
                    <a:prstGeom prst="rect">
                      <a:avLst/>
                    </a:prstGeom>
                  </pic:spPr>
                </pic:pic>
              </a:graphicData>
            </a:graphic>
          </wp:inline>
        </w:drawing>
      </w:r>
    </w:p>
    <w:p w14:paraId="7F2AF38C" w14:textId="6CB254B3" w:rsidR="000A2072" w:rsidRPr="00171401" w:rsidRDefault="00204388" w:rsidP="00171401">
      <w:pPr>
        <w:pStyle w:val="Caption"/>
      </w:pPr>
      <w:bookmarkStart w:id="40" w:name="_Toc76419671"/>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0</w:t>
      </w:r>
      <w:r w:rsidR="00DF5741">
        <w:rPr>
          <w:noProof/>
        </w:rPr>
        <w:fldChar w:fldCharType="end"/>
      </w:r>
      <w:r>
        <w:t>. Module Domain.Shared trong solution</w:t>
      </w:r>
      <w:bookmarkEnd w:id="40"/>
    </w:p>
    <w:p w14:paraId="69622A81" w14:textId="77777777" w:rsidR="00171401" w:rsidRDefault="00171401" w:rsidP="00171401">
      <w:pPr>
        <w:pStyle w:val="Style-"/>
      </w:pPr>
      <w:r>
        <w:rPr>
          <w:b/>
          <w:bCs/>
        </w:rPr>
        <w:t>Domain</w:t>
      </w:r>
      <w:r>
        <w:t xml:space="preserve">: </w:t>
      </w:r>
    </w:p>
    <w:p w14:paraId="760573B2" w14:textId="77777777" w:rsidR="00171401" w:rsidRDefault="00171401" w:rsidP="00171401">
      <w:pPr>
        <w:pStyle w:val="Style-"/>
        <w:keepNext/>
        <w:numPr>
          <w:ilvl w:val="0"/>
          <w:numId w:val="0"/>
        </w:numPr>
        <w:ind w:left="567"/>
        <w:jc w:val="center"/>
      </w:pPr>
      <w:r>
        <w:rPr>
          <w:noProof/>
        </w:rPr>
        <w:drawing>
          <wp:inline distT="0" distB="0" distL="0" distR="0" wp14:anchorId="4414904F" wp14:editId="63F0FEBD">
            <wp:extent cx="4020111" cy="3143689"/>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20111" cy="3143689"/>
                    </a:xfrm>
                    <a:prstGeom prst="rect">
                      <a:avLst/>
                    </a:prstGeom>
                  </pic:spPr>
                </pic:pic>
              </a:graphicData>
            </a:graphic>
          </wp:inline>
        </w:drawing>
      </w:r>
    </w:p>
    <w:p w14:paraId="4A3475E4" w14:textId="77777777" w:rsidR="00171401" w:rsidRDefault="00171401" w:rsidP="00171401">
      <w:pPr>
        <w:pStyle w:val="Caption"/>
      </w:pPr>
      <w:bookmarkStart w:id="41" w:name="_Toc76419670"/>
      <w:r>
        <w:t xml:space="preserve">Hình </w:t>
      </w:r>
      <w:r w:rsidR="00DF5741">
        <w:fldChar w:fldCharType="begin"/>
      </w:r>
      <w:r w:rsidR="00DF5741">
        <w:instrText xml:space="preserve"> STYLEREF 1 \s </w:instrText>
      </w:r>
      <w:r w:rsidR="00DF5741">
        <w:fldChar w:fldCharType="separate"/>
      </w:r>
      <w:r>
        <w:rPr>
          <w:noProof/>
        </w:rPr>
        <w:t>2</w:t>
      </w:r>
      <w:r w:rsidR="00DF5741">
        <w:rPr>
          <w:noProof/>
        </w:rPr>
        <w:fldChar w:fldCharType="end"/>
      </w:r>
      <w:r>
        <w:t>.</w:t>
      </w:r>
      <w:r w:rsidR="00DF5741">
        <w:fldChar w:fldCharType="begin"/>
      </w:r>
      <w:r w:rsidR="00DF5741">
        <w:instrText xml:space="preserve"> SEQ Hình \* ARABIC \s 1 </w:instrText>
      </w:r>
      <w:r w:rsidR="00DF5741">
        <w:fldChar w:fldCharType="separate"/>
      </w:r>
      <w:r>
        <w:rPr>
          <w:noProof/>
        </w:rPr>
        <w:t>9</w:t>
      </w:r>
      <w:r w:rsidR="00DF5741">
        <w:rPr>
          <w:noProof/>
        </w:rPr>
        <w:fldChar w:fldCharType="end"/>
      </w:r>
      <w:r>
        <w:t>. Module Domain trong solution</w:t>
      </w:r>
      <w:bookmarkEnd w:id="41"/>
    </w:p>
    <w:p w14:paraId="599B79FA" w14:textId="77777777" w:rsidR="00171401" w:rsidRDefault="00171401" w:rsidP="00171401">
      <w:pPr>
        <w:pStyle w:val="Style"/>
      </w:pPr>
      <w:r>
        <w:t>Module Domain phụ thuộc vào module Domain.Shared.</w:t>
      </w:r>
    </w:p>
    <w:p w14:paraId="3CA356F8" w14:textId="77777777" w:rsidR="00171401" w:rsidRDefault="00171401" w:rsidP="00171401">
      <w:pPr>
        <w:pStyle w:val="Style"/>
      </w:pPr>
      <w:r>
        <w:t>Entity là một đối tượng có các thuộc tính riêng (trạng thái, dữ liệu) và các phương thức triển khai business logic được thực thi trên các thuộc tính này. Một entity sẽ được ánh xạ tới một bảng trong cơ sở dữ liệu.</w:t>
      </w:r>
    </w:p>
    <w:p w14:paraId="223B7ED6" w14:textId="65DA5716" w:rsidR="00171401" w:rsidRPr="00171401" w:rsidRDefault="00171401" w:rsidP="00171401">
      <w:pPr>
        <w:pStyle w:val="Style"/>
      </w:pPr>
      <w:r>
        <w:t>Repository interface được sử dụng bởi Application Layer để thực hiện các thao tác với cơ sở dữ liệu. Nó ẩn đi nội dung code xử lý nghiệp vụ phức tạp, mỗi repository được sử dụng cho mỗi entity.</w:t>
      </w:r>
    </w:p>
    <w:p w14:paraId="0ADF271A" w14:textId="77777777" w:rsidR="00171401" w:rsidRDefault="00171401">
      <w:pPr>
        <w:spacing w:before="0" w:after="0" w:line="240" w:lineRule="auto"/>
        <w:jc w:val="left"/>
        <w:rPr>
          <w:b/>
          <w:bCs/>
        </w:rPr>
      </w:pPr>
      <w:r>
        <w:rPr>
          <w:b/>
          <w:bCs/>
        </w:rPr>
        <w:br w:type="page"/>
      </w:r>
    </w:p>
    <w:p w14:paraId="28CB8C08" w14:textId="10684301" w:rsidR="00AB563A" w:rsidRDefault="004705E7">
      <w:pPr>
        <w:pStyle w:val="Style-"/>
      </w:pPr>
      <w:r>
        <w:rPr>
          <w:b/>
          <w:bCs/>
        </w:rPr>
        <w:lastRenderedPageBreak/>
        <w:t>Application</w:t>
      </w:r>
      <w:r>
        <w:t>.</w:t>
      </w:r>
      <w:r>
        <w:rPr>
          <w:b/>
          <w:bCs/>
        </w:rPr>
        <w:t xml:space="preserve">Contracts: </w:t>
      </w:r>
    </w:p>
    <w:p w14:paraId="52232351" w14:textId="77777777" w:rsidR="0036609A" w:rsidRDefault="0036609A" w:rsidP="0036609A">
      <w:pPr>
        <w:pStyle w:val="Style"/>
        <w:keepNext/>
        <w:numPr>
          <w:ilvl w:val="0"/>
          <w:numId w:val="0"/>
        </w:numPr>
        <w:jc w:val="center"/>
      </w:pPr>
      <w:r>
        <w:rPr>
          <w:noProof/>
        </w:rPr>
        <w:drawing>
          <wp:inline distT="0" distB="0" distL="0" distR="0" wp14:anchorId="63272BFE" wp14:editId="2443A0F3">
            <wp:extent cx="3334215" cy="3277057"/>
            <wp:effectExtent l="0" t="0" r="0" b="0"/>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34215" cy="3277057"/>
                    </a:xfrm>
                    <a:prstGeom prst="rect">
                      <a:avLst/>
                    </a:prstGeom>
                  </pic:spPr>
                </pic:pic>
              </a:graphicData>
            </a:graphic>
          </wp:inline>
        </w:drawing>
      </w:r>
    </w:p>
    <w:p w14:paraId="02B8EA65" w14:textId="104839F1" w:rsidR="0036609A" w:rsidRDefault="0036609A" w:rsidP="0036609A">
      <w:pPr>
        <w:pStyle w:val="Caption"/>
      </w:pPr>
      <w:bookmarkStart w:id="42" w:name="_Toc76419672"/>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1</w:t>
      </w:r>
      <w:r w:rsidR="00DF5741">
        <w:rPr>
          <w:noProof/>
        </w:rPr>
        <w:fldChar w:fldCharType="end"/>
      </w:r>
      <w:r>
        <w:t>. Module Application.Contracts trong solution</w:t>
      </w:r>
      <w:bookmarkEnd w:id="42"/>
    </w:p>
    <w:p w14:paraId="23C7DD0F" w14:textId="522C25F4" w:rsidR="00AB563A" w:rsidRDefault="004705E7">
      <w:pPr>
        <w:pStyle w:val="Style"/>
      </w:pPr>
      <w:r>
        <w:t>Module Application.Contracts phụ thuộc vào module Domain.Shared và chứa các application service interface và entity DTO.</w:t>
      </w:r>
    </w:p>
    <w:p w14:paraId="45784D3C" w14:textId="16AF3760" w:rsidR="00AB563A" w:rsidRDefault="004705E7">
      <w:pPr>
        <w:pStyle w:val="Style"/>
      </w:pPr>
      <w:r>
        <w:t>Entity DTO là một đối tượng đơn giản không chứa bất kì</w:t>
      </w:r>
      <w:r w:rsidR="00712E65">
        <w:t xml:space="preserve"> nghiệp vụ logic </w:t>
      </w:r>
      <w:r>
        <w:t>nào, nó chỉ sử dụng để chuyển dữ liệu giữa Application Layer và Presentation Layer. Mục đích để giảm bớt lượng thông tin không cần thiết phải chuyển đi và cũng tăng độ bảo mật.</w:t>
      </w:r>
    </w:p>
    <w:p w14:paraId="3337C6E5" w14:textId="77777777" w:rsidR="00AB563A" w:rsidRDefault="004705E7">
      <w:pPr>
        <w:pStyle w:val="Style"/>
      </w:pPr>
      <w:r>
        <w:t>Khai báo các permission cần có trong hệ thống.</w:t>
      </w:r>
    </w:p>
    <w:p w14:paraId="73663727" w14:textId="77777777" w:rsidR="000A2072" w:rsidRDefault="000A2072">
      <w:pPr>
        <w:spacing w:before="0" w:after="0" w:line="240" w:lineRule="auto"/>
        <w:jc w:val="left"/>
        <w:rPr>
          <w:b/>
          <w:bCs/>
        </w:rPr>
      </w:pPr>
      <w:r>
        <w:rPr>
          <w:b/>
          <w:bCs/>
        </w:rPr>
        <w:br w:type="page"/>
      </w:r>
    </w:p>
    <w:p w14:paraId="7DD61FB2" w14:textId="381AB388" w:rsidR="00AB563A" w:rsidRDefault="004705E7">
      <w:pPr>
        <w:pStyle w:val="Style-"/>
        <w:rPr>
          <w:b/>
          <w:bCs/>
        </w:rPr>
      </w:pPr>
      <w:r>
        <w:rPr>
          <w:b/>
          <w:bCs/>
        </w:rPr>
        <w:lastRenderedPageBreak/>
        <w:t>Application:</w:t>
      </w:r>
    </w:p>
    <w:p w14:paraId="5852DC07" w14:textId="77777777" w:rsidR="000A2072" w:rsidRDefault="000A2072" w:rsidP="000A2072">
      <w:pPr>
        <w:pStyle w:val="Style"/>
        <w:keepNext/>
        <w:numPr>
          <w:ilvl w:val="0"/>
          <w:numId w:val="0"/>
        </w:numPr>
        <w:jc w:val="center"/>
      </w:pPr>
      <w:r>
        <w:rPr>
          <w:noProof/>
        </w:rPr>
        <w:drawing>
          <wp:inline distT="0" distB="0" distL="0" distR="0" wp14:anchorId="081E27AC" wp14:editId="71BBD545">
            <wp:extent cx="3514725" cy="3274828"/>
            <wp:effectExtent l="0" t="0" r="0" b="190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515863" cy="3275889"/>
                    </a:xfrm>
                    <a:prstGeom prst="rect">
                      <a:avLst/>
                    </a:prstGeom>
                  </pic:spPr>
                </pic:pic>
              </a:graphicData>
            </a:graphic>
          </wp:inline>
        </w:drawing>
      </w:r>
    </w:p>
    <w:p w14:paraId="5C8CF716" w14:textId="40E808B8" w:rsidR="000A2072" w:rsidRDefault="000A2072" w:rsidP="000A2072">
      <w:pPr>
        <w:pStyle w:val="Caption"/>
      </w:pPr>
      <w:bookmarkStart w:id="43" w:name="_Toc76419673"/>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2</w:t>
      </w:r>
      <w:r w:rsidR="00DF5741">
        <w:rPr>
          <w:noProof/>
        </w:rPr>
        <w:fldChar w:fldCharType="end"/>
      </w:r>
      <w:r>
        <w:t>. Module Application trong solution</w:t>
      </w:r>
      <w:bookmarkEnd w:id="43"/>
    </w:p>
    <w:p w14:paraId="1A8AEE12" w14:textId="5D35305B" w:rsidR="00AB563A" w:rsidRDefault="004705E7">
      <w:pPr>
        <w:pStyle w:val="Style"/>
      </w:pPr>
      <w:r>
        <w:t>Module Application phụ thuộc vào module Application.Contracts và Domain.</w:t>
      </w:r>
    </w:p>
    <w:p w14:paraId="5EDBEC7F" w14:textId="77777777" w:rsidR="00AB563A" w:rsidRDefault="004705E7">
      <w:pPr>
        <w:pStyle w:val="Style"/>
      </w:pPr>
      <w:r>
        <w:t>Thực hiện triển khai các application service interface được xác định trong module Contracts. Một application service thường thực hiện lấy data từ repository và trả về thông qua DTO. Nó được sử dụng bởi module Web và HttpApi.</w:t>
      </w:r>
    </w:p>
    <w:p w14:paraId="360CBAAD" w14:textId="77777777" w:rsidR="00AB563A" w:rsidRDefault="004705E7">
      <w:pPr>
        <w:pStyle w:val="Style-"/>
        <w:rPr>
          <w:b/>
          <w:bCs/>
        </w:rPr>
      </w:pPr>
      <w:r>
        <w:rPr>
          <w:b/>
          <w:bCs/>
        </w:rPr>
        <w:t>EntityFrameworkCore:</w:t>
      </w:r>
    </w:p>
    <w:p w14:paraId="5752DBAB" w14:textId="281790D2" w:rsidR="000A2072" w:rsidRDefault="000A2072" w:rsidP="000A2072">
      <w:pPr>
        <w:pStyle w:val="Style"/>
        <w:numPr>
          <w:ilvl w:val="0"/>
          <w:numId w:val="0"/>
        </w:numPr>
        <w:jc w:val="center"/>
      </w:pPr>
      <w:r>
        <w:rPr>
          <w:noProof/>
        </w:rPr>
        <w:drawing>
          <wp:inline distT="0" distB="0" distL="0" distR="0" wp14:anchorId="7CF97F94" wp14:editId="2B34EA91">
            <wp:extent cx="4458322" cy="2619741"/>
            <wp:effectExtent l="0" t="0" r="0" b="9525"/>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58322" cy="2619741"/>
                    </a:xfrm>
                    <a:prstGeom prst="rect">
                      <a:avLst/>
                    </a:prstGeom>
                  </pic:spPr>
                </pic:pic>
              </a:graphicData>
            </a:graphic>
          </wp:inline>
        </w:drawing>
      </w:r>
    </w:p>
    <w:p w14:paraId="2B1BA175" w14:textId="59A531E8" w:rsidR="000A2072" w:rsidRDefault="000A2072" w:rsidP="000A2072">
      <w:pPr>
        <w:pStyle w:val="Caption"/>
      </w:pPr>
      <w:bookmarkStart w:id="44" w:name="_Toc76419674"/>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3</w:t>
      </w:r>
      <w:r w:rsidR="00DF5741">
        <w:rPr>
          <w:noProof/>
        </w:rPr>
        <w:fldChar w:fldCharType="end"/>
      </w:r>
      <w:r>
        <w:t>. Module EntityFrameworkCore trong solution</w:t>
      </w:r>
      <w:bookmarkEnd w:id="44"/>
    </w:p>
    <w:p w14:paraId="21623FF6" w14:textId="335ECFB3" w:rsidR="00AB563A" w:rsidRDefault="004705E7">
      <w:pPr>
        <w:pStyle w:val="Style"/>
      </w:pPr>
      <w:r>
        <w:lastRenderedPageBreak/>
        <w:t>Module EntityFrameworkCore phụ thuộc vào module Domain và truy vấn đến cơ sở dữ liệu.</w:t>
      </w:r>
    </w:p>
    <w:p w14:paraId="513C9449" w14:textId="77777777" w:rsidR="00AB563A" w:rsidRDefault="004705E7">
      <w:pPr>
        <w:pStyle w:val="Style"/>
      </w:pPr>
      <w:r>
        <w:t>Thực hiện cấu hình DbContext, các quan hệ giữa các entity và kết nối với cơ sở dữ liệu.</w:t>
      </w:r>
    </w:p>
    <w:p w14:paraId="1C119F25" w14:textId="77777777" w:rsidR="00AB563A" w:rsidRDefault="004705E7">
      <w:pPr>
        <w:pStyle w:val="Style"/>
      </w:pPr>
      <w:r>
        <w:t>Thực hiện triển khai các repository theo interface của repository đã được xác định tại module Domain.</w:t>
      </w:r>
    </w:p>
    <w:p w14:paraId="6B13141F" w14:textId="7B338230" w:rsidR="00AB563A" w:rsidRDefault="004705E7">
      <w:pPr>
        <w:pStyle w:val="Style-"/>
        <w:rPr>
          <w:b/>
          <w:bCs/>
        </w:rPr>
      </w:pPr>
      <w:r>
        <w:rPr>
          <w:b/>
          <w:bCs/>
        </w:rPr>
        <w:t>BackgroundWoker:</w:t>
      </w:r>
    </w:p>
    <w:p w14:paraId="7DBFEB2E" w14:textId="77777777" w:rsidR="000A2072" w:rsidRDefault="000A2072" w:rsidP="000A2072">
      <w:pPr>
        <w:pStyle w:val="Style-"/>
        <w:keepNext/>
        <w:numPr>
          <w:ilvl w:val="0"/>
          <w:numId w:val="0"/>
        </w:numPr>
        <w:ind w:left="851" w:hanging="284"/>
        <w:jc w:val="center"/>
      </w:pPr>
      <w:r>
        <w:rPr>
          <w:b/>
          <w:bCs/>
          <w:noProof/>
        </w:rPr>
        <w:drawing>
          <wp:inline distT="0" distB="0" distL="0" distR="0" wp14:anchorId="28A2F005" wp14:editId="19FB8F5B">
            <wp:extent cx="3648584" cy="933580"/>
            <wp:effectExtent l="0" t="0" r="9525" b="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648584" cy="933580"/>
                    </a:xfrm>
                    <a:prstGeom prst="rect">
                      <a:avLst/>
                    </a:prstGeom>
                  </pic:spPr>
                </pic:pic>
              </a:graphicData>
            </a:graphic>
          </wp:inline>
        </w:drawing>
      </w:r>
    </w:p>
    <w:p w14:paraId="02167742" w14:textId="57371E59" w:rsidR="000A2072" w:rsidRDefault="000A2072" w:rsidP="000A2072">
      <w:pPr>
        <w:pStyle w:val="Caption"/>
        <w:rPr>
          <w:b/>
          <w:bCs/>
        </w:rPr>
      </w:pPr>
      <w:bookmarkStart w:id="45" w:name="_Toc76419675"/>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4</w:t>
      </w:r>
      <w:r w:rsidR="00DF5741">
        <w:rPr>
          <w:noProof/>
        </w:rPr>
        <w:fldChar w:fldCharType="end"/>
      </w:r>
      <w:r>
        <w:t>. Module BackgroundWokers trong solution</w:t>
      </w:r>
      <w:bookmarkEnd w:id="45"/>
    </w:p>
    <w:p w14:paraId="55F7E69E" w14:textId="77777777" w:rsidR="00AB563A" w:rsidRDefault="004705E7">
      <w:pPr>
        <w:pStyle w:val="Style"/>
      </w:pPr>
      <w:r>
        <w:t>Module BackgroundWoker phụ thuộc vào module Domain</w:t>
      </w:r>
    </w:p>
    <w:p w14:paraId="225710E5" w14:textId="77777777" w:rsidR="00AB563A" w:rsidRDefault="004705E7">
      <w:pPr>
        <w:pStyle w:val="Style"/>
      </w:pPr>
      <w:r>
        <w:t>Thực hiện gọi một xử lý định kì theo thời gian cấu hình sẵn. Cụ thể trong đối với hệ thống này là xử lý gửi email thông báo.</w:t>
      </w:r>
    </w:p>
    <w:p w14:paraId="012FDE56" w14:textId="0EA0B9C5" w:rsidR="00AB563A" w:rsidRDefault="004705E7">
      <w:pPr>
        <w:pStyle w:val="Style-"/>
        <w:rPr>
          <w:b/>
          <w:bCs/>
        </w:rPr>
      </w:pPr>
      <w:r>
        <w:rPr>
          <w:b/>
          <w:bCs/>
        </w:rPr>
        <w:t>HttpApi:</w:t>
      </w:r>
    </w:p>
    <w:p w14:paraId="39EFD3E6" w14:textId="77777777" w:rsidR="00DA02D6" w:rsidRDefault="00DA02D6" w:rsidP="00DA02D6">
      <w:pPr>
        <w:pStyle w:val="Style-"/>
        <w:keepNext/>
        <w:numPr>
          <w:ilvl w:val="0"/>
          <w:numId w:val="0"/>
        </w:numPr>
        <w:ind w:left="567"/>
        <w:jc w:val="center"/>
      </w:pPr>
      <w:r>
        <w:rPr>
          <w:b/>
          <w:bCs/>
          <w:noProof/>
        </w:rPr>
        <w:drawing>
          <wp:inline distT="0" distB="0" distL="0" distR="0" wp14:anchorId="25F5D173" wp14:editId="6561D5CF">
            <wp:extent cx="4477375" cy="1733792"/>
            <wp:effectExtent l="0" t="0" r="0" b="0"/>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477375" cy="1733792"/>
                    </a:xfrm>
                    <a:prstGeom prst="rect">
                      <a:avLst/>
                    </a:prstGeom>
                  </pic:spPr>
                </pic:pic>
              </a:graphicData>
            </a:graphic>
          </wp:inline>
        </w:drawing>
      </w:r>
    </w:p>
    <w:p w14:paraId="47038293" w14:textId="46DAEF5A" w:rsidR="00DA02D6" w:rsidRDefault="00DA02D6" w:rsidP="00DA02D6">
      <w:pPr>
        <w:pStyle w:val="Caption"/>
        <w:ind w:left="567"/>
        <w:rPr>
          <w:b/>
          <w:bCs/>
        </w:rPr>
      </w:pPr>
      <w:bookmarkStart w:id="46" w:name="_Toc76419676"/>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5</w:t>
      </w:r>
      <w:r w:rsidR="00DF5741">
        <w:rPr>
          <w:noProof/>
        </w:rPr>
        <w:fldChar w:fldCharType="end"/>
      </w:r>
      <w:r>
        <w:t>. Module HttpApi trong solution</w:t>
      </w:r>
      <w:bookmarkEnd w:id="46"/>
    </w:p>
    <w:p w14:paraId="2471451D" w14:textId="77777777" w:rsidR="00AB563A" w:rsidRDefault="004705E7">
      <w:pPr>
        <w:pStyle w:val="Style"/>
      </w:pPr>
      <w:r>
        <w:t>Module HttpApi phụ thuộc vào module Application.Contracts</w:t>
      </w:r>
    </w:p>
    <w:p w14:paraId="28752209" w14:textId="77777777" w:rsidR="00AB563A" w:rsidRDefault="004705E7">
      <w:pPr>
        <w:pStyle w:val="Style"/>
      </w:pPr>
      <w:r>
        <w:t>Thực hiện định nghĩa các controller tương ứng đối với mỗi interface của application service.</w:t>
      </w:r>
    </w:p>
    <w:p w14:paraId="3944AA9B" w14:textId="77777777" w:rsidR="009A38D3" w:rsidRDefault="009A38D3">
      <w:pPr>
        <w:spacing w:before="0" w:after="0" w:line="240" w:lineRule="auto"/>
        <w:jc w:val="left"/>
        <w:rPr>
          <w:b/>
          <w:bCs/>
        </w:rPr>
      </w:pPr>
      <w:r>
        <w:rPr>
          <w:b/>
          <w:bCs/>
        </w:rPr>
        <w:br w:type="page"/>
      </w:r>
    </w:p>
    <w:p w14:paraId="30A77099" w14:textId="2A0C69D4" w:rsidR="00AB563A" w:rsidRDefault="004705E7">
      <w:pPr>
        <w:pStyle w:val="Style-"/>
        <w:rPr>
          <w:b/>
          <w:bCs/>
        </w:rPr>
      </w:pPr>
      <w:r>
        <w:rPr>
          <w:b/>
          <w:bCs/>
        </w:rPr>
        <w:lastRenderedPageBreak/>
        <w:t>Web:</w:t>
      </w:r>
    </w:p>
    <w:p w14:paraId="50A4308B" w14:textId="77777777" w:rsidR="003D10F4" w:rsidRDefault="003D10F4" w:rsidP="003D10F4">
      <w:pPr>
        <w:pStyle w:val="Style-"/>
        <w:keepNext/>
        <w:numPr>
          <w:ilvl w:val="0"/>
          <w:numId w:val="0"/>
        </w:numPr>
        <w:ind w:left="567"/>
        <w:jc w:val="center"/>
      </w:pPr>
      <w:r>
        <w:rPr>
          <w:b/>
          <w:bCs/>
          <w:noProof/>
        </w:rPr>
        <w:drawing>
          <wp:inline distT="0" distB="0" distL="0" distR="0" wp14:anchorId="6FC8C19C" wp14:editId="5EDDC7D2">
            <wp:extent cx="3172268" cy="4324954"/>
            <wp:effectExtent l="0" t="0" r="9525" b="0"/>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172268" cy="4324954"/>
                    </a:xfrm>
                    <a:prstGeom prst="rect">
                      <a:avLst/>
                    </a:prstGeom>
                  </pic:spPr>
                </pic:pic>
              </a:graphicData>
            </a:graphic>
          </wp:inline>
        </w:drawing>
      </w:r>
    </w:p>
    <w:p w14:paraId="7916F364" w14:textId="3CC55163" w:rsidR="003D10F4" w:rsidRDefault="003D10F4" w:rsidP="003D10F4">
      <w:pPr>
        <w:pStyle w:val="Caption"/>
        <w:rPr>
          <w:b/>
          <w:bCs/>
        </w:rPr>
      </w:pPr>
      <w:bookmarkStart w:id="47" w:name="_Toc76419677"/>
      <w:r>
        <w:t xml:space="preserve">Hình </w:t>
      </w:r>
      <w:r w:rsidR="00DF5741">
        <w:fldChar w:fldCharType="begin"/>
      </w:r>
      <w:r w:rsidR="00DF5741">
        <w:instrText xml:space="preserve"> STYLEREF 1 \s </w:instrText>
      </w:r>
      <w:r w:rsidR="00DF5741">
        <w:fldChar w:fldCharType="separate"/>
      </w:r>
      <w:r w:rsidR="00E004A8">
        <w:rPr>
          <w:noProof/>
        </w:rPr>
        <w:t>2</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6</w:t>
      </w:r>
      <w:r w:rsidR="00DF5741">
        <w:rPr>
          <w:noProof/>
        </w:rPr>
        <w:fldChar w:fldCharType="end"/>
      </w:r>
      <w:r>
        <w:t>. Module Web trong solution</w:t>
      </w:r>
      <w:bookmarkEnd w:id="47"/>
    </w:p>
    <w:p w14:paraId="22977E0E" w14:textId="77777777" w:rsidR="00AB563A" w:rsidRDefault="004705E7">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28CBA076" w14:textId="77777777" w:rsidR="00AB563A" w:rsidRDefault="004705E7">
      <w:pPr>
        <w:pStyle w:val="Style"/>
      </w:pPr>
      <w:r>
        <w:t>Trong module chứa các xử lý PageModel, Templates và các file thư viện javascript, css.</w:t>
      </w:r>
    </w:p>
    <w:p w14:paraId="26D7A7FF" w14:textId="77777777" w:rsidR="00AB563A" w:rsidRDefault="004705E7">
      <w:pPr>
        <w:pStyle w:val="Heading1"/>
        <w:rPr>
          <w:i/>
          <w:szCs w:val="24"/>
        </w:rPr>
      </w:pPr>
      <w:bookmarkStart w:id="48" w:name="_Toc70948022"/>
      <w:bookmarkStart w:id="49" w:name="_Toc81825906"/>
      <w:r>
        <w:lastRenderedPageBreak/>
        <w:t xml:space="preserve">ĐẶC TẢ CHỨC NĂNG CHÍNH CỦA </w:t>
      </w:r>
      <w:bookmarkEnd w:id="48"/>
      <w:r>
        <w:t>HỆ THỐNG</w:t>
      </w:r>
      <w:bookmarkEnd w:id="49"/>
    </w:p>
    <w:p w14:paraId="3A54AAA8" w14:textId="77777777" w:rsidR="00AB563A" w:rsidRDefault="004705E7">
      <w:pPr>
        <w:pStyle w:val="Heading2"/>
        <w:rPr>
          <w:i/>
          <w:szCs w:val="24"/>
        </w:rPr>
      </w:pPr>
      <w:bookmarkStart w:id="50" w:name="_Toc81825907"/>
      <w:r>
        <w:t>Quản lý máy client</w:t>
      </w:r>
      <w:bookmarkEnd w:id="5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BFF60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23B606" w14:textId="77777777" w:rsidR="00AB563A" w:rsidRDefault="004705E7">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E0AF52C" w14:textId="77777777" w:rsidR="00AB563A" w:rsidRDefault="004705E7">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456C6F8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57B3D47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13485A"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CB88DF"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584ECD98" w14:textId="77777777" w:rsidR="00AB563A" w:rsidRDefault="004705E7">
            <w:pPr>
              <w:pStyle w:val="Style-"/>
              <w:widowControl w:val="0"/>
            </w:pPr>
            <w:r>
              <w:t>Tìm kiếm trên danh sách máy client: Người dùng có thể nhập từ khóa để tìm kiếm;</w:t>
            </w:r>
          </w:p>
          <w:p w14:paraId="6232205A" w14:textId="77777777" w:rsidR="00AB563A" w:rsidRDefault="004705E7">
            <w:pPr>
              <w:pStyle w:val="Style-"/>
              <w:widowControl w:val="0"/>
            </w:pPr>
            <w:r>
              <w:t>Xóa một bản ghi máy client: Người dùng có thể xóa một bản ghi máy client;</w:t>
            </w:r>
          </w:p>
          <w:p w14:paraId="380FF842"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87DD0A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EAC6ED" w14:textId="77777777" w:rsidR="00AB563A" w:rsidRDefault="004705E7">
            <w:pPr>
              <w:widowControl w:val="0"/>
              <w:rPr>
                <w:rFonts w:cs="Times New Roman"/>
                <w:b/>
              </w:rPr>
            </w:pPr>
            <w:r>
              <w:rPr>
                <w:rFonts w:cs="Times New Roman"/>
                <w:b/>
              </w:rPr>
              <w:t>Tác nhân</w:t>
            </w:r>
          </w:p>
          <w:p w14:paraId="51DE48F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A10D08" w14:textId="77777777" w:rsidR="00AB563A" w:rsidRDefault="004705E7">
            <w:pPr>
              <w:widowControl w:val="0"/>
              <w:rPr>
                <w:rFonts w:cs="Times New Roman"/>
              </w:rPr>
            </w:pPr>
            <w:r>
              <w:rPr>
                <w:rFonts w:cs="Times New Roman"/>
              </w:rPr>
              <w:t>Người dùng</w:t>
            </w:r>
          </w:p>
        </w:tc>
      </w:tr>
      <w:tr w:rsidR="00AB563A" w14:paraId="25120E0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BAF2D"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43C36E0" w14:textId="77777777" w:rsidR="00AB563A" w:rsidRDefault="004705E7">
            <w:pPr>
              <w:widowControl w:val="0"/>
              <w:rPr>
                <w:rFonts w:cs="Times New Roman"/>
              </w:rPr>
            </w:pPr>
            <w:r>
              <w:rPr>
                <w:rFonts w:cs="Times New Roman"/>
              </w:rPr>
              <w:t>Sau khi quản trị hệ thống đăng nhập và chọn chức năng hiển thị danh sách máy client.</w:t>
            </w:r>
          </w:p>
        </w:tc>
      </w:tr>
      <w:tr w:rsidR="00AB563A" w14:paraId="3858CD3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B04C6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66EDD0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236EA7" w14:textId="77777777" w:rsidR="00AB563A" w:rsidRDefault="004705E7">
            <w:pPr>
              <w:widowControl w:val="0"/>
              <w:rPr>
                <w:rFonts w:cs="Times New Roman"/>
              </w:rPr>
            </w:pPr>
            <w:r>
              <w:rPr>
                <w:rFonts w:cs="Times New Roman"/>
              </w:rPr>
              <w:t>Hiển thị đầy đủ danh sách máy client lên màn hình.</w:t>
            </w:r>
          </w:p>
        </w:tc>
      </w:tr>
      <w:tr w:rsidR="00AB563A" w14:paraId="6A816B1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C59AE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4D5A880"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AE2300" w14:textId="77777777" w:rsidR="00AB563A" w:rsidRDefault="004705E7">
            <w:pPr>
              <w:widowControl w:val="0"/>
              <w:rPr>
                <w:rFonts w:cs="Times New Roman"/>
              </w:rPr>
            </w:pPr>
            <w:r>
              <w:rPr>
                <w:rFonts w:cs="Times New Roman"/>
              </w:rPr>
              <w:t>Trạng thái hệ thống không thay đổi.</w:t>
            </w:r>
          </w:p>
        </w:tc>
      </w:tr>
      <w:tr w:rsidR="00AB563A" w14:paraId="464687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1F59AF6" w14:textId="77777777" w:rsidR="00AB563A" w:rsidRDefault="004705E7">
            <w:pPr>
              <w:widowControl w:val="0"/>
              <w:rPr>
                <w:rFonts w:cs="Times New Roman"/>
                <w:b/>
              </w:rPr>
            </w:pPr>
            <w:r>
              <w:rPr>
                <w:rFonts w:cs="Times New Roman"/>
                <w:b/>
              </w:rPr>
              <w:t>ĐẶC TẢ CHỨC NĂNG</w:t>
            </w:r>
          </w:p>
        </w:tc>
      </w:tr>
      <w:tr w:rsidR="00AB563A" w14:paraId="571A244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D421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11159A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0EDAF80"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59728BD4" w14:textId="77777777" w:rsidR="00AB563A" w:rsidRDefault="004705E7">
            <w:pPr>
              <w:pStyle w:val="Style-"/>
              <w:widowControl w:val="0"/>
            </w:pPr>
            <w:r>
              <w:t>Danh sách máy client:</w:t>
            </w:r>
          </w:p>
          <w:p w14:paraId="1A6B250D" w14:textId="77777777" w:rsidR="00AB563A" w:rsidRDefault="004705E7">
            <w:pPr>
              <w:pStyle w:val="Style"/>
              <w:widowControl w:val="0"/>
            </w:pPr>
            <w:r>
              <w:t>Danh sách máy client được hiển thị 15 bản ghi trên một trang và có phân trang từ 1 đến hết;</w:t>
            </w:r>
          </w:p>
          <w:p w14:paraId="1B791FD1" w14:textId="77777777" w:rsidR="00AB563A" w:rsidRDefault="004705E7">
            <w:pPr>
              <w:pStyle w:val="Style"/>
              <w:widowControl w:val="0"/>
            </w:pPr>
            <w:r>
              <w:t>Có ô nhập điều kiện tìm kiếm trên danh sách.</w:t>
            </w:r>
          </w:p>
          <w:p w14:paraId="10C66254" w14:textId="77777777" w:rsidR="00AB563A" w:rsidRDefault="004705E7">
            <w:pPr>
              <w:pStyle w:val="Style"/>
              <w:widowControl w:val="0"/>
            </w:pPr>
            <w:r>
              <w:t>Cho phép sắp xếp trên một số cột trên danh sách.</w:t>
            </w:r>
          </w:p>
          <w:p w14:paraId="25B6FC58" w14:textId="77777777" w:rsidR="00AB563A" w:rsidRDefault="004705E7">
            <w:pPr>
              <w:pStyle w:val="Style-"/>
              <w:widowControl w:val="0"/>
            </w:pPr>
            <w:r>
              <w:t>Nút chức năng:</w:t>
            </w:r>
          </w:p>
          <w:p w14:paraId="77FB8EE9" w14:textId="77777777" w:rsidR="00AB563A" w:rsidRDefault="004705E7">
            <w:pPr>
              <w:pStyle w:val="Style"/>
              <w:widowControl w:val="0"/>
            </w:pPr>
            <w:r>
              <w:t>Xóa</w:t>
            </w:r>
          </w:p>
          <w:p w14:paraId="08A683C6" w14:textId="77777777" w:rsidR="00AB563A" w:rsidRDefault="004705E7">
            <w:pPr>
              <w:pStyle w:val="Style"/>
              <w:widowControl w:val="0"/>
              <w:numPr>
                <w:ilvl w:val="0"/>
                <w:numId w:val="0"/>
              </w:numPr>
              <w:rPr>
                <w:b/>
                <w:bCs/>
              </w:rPr>
            </w:pPr>
            <w:r>
              <w:rPr>
                <w:b/>
                <w:bCs/>
              </w:rPr>
              <w:t>Luồng 1 – Thực hiện tìm kiếm theo điều kiện nhập vào:</w:t>
            </w:r>
          </w:p>
          <w:p w14:paraId="7719F19B" w14:textId="77777777" w:rsidR="00AB563A" w:rsidRDefault="004705E7">
            <w:pPr>
              <w:pStyle w:val="Style-"/>
              <w:widowControl w:val="0"/>
            </w:pPr>
            <w:r>
              <w:t xml:space="preserve">Tại màn hình quản lý máy client, người dùng nhập từ khóa vào ô tìm kiếm. Khi </w:t>
            </w:r>
            <w:r>
              <w:lastRenderedPageBreak/>
              <w:t>ngừng nhập hệ thống hiển thị kết quả tìm kiếm trên danh sách.</w:t>
            </w:r>
          </w:p>
          <w:p w14:paraId="3956CDBB" w14:textId="77777777" w:rsidR="00AB563A" w:rsidRDefault="004705E7">
            <w:pPr>
              <w:pStyle w:val="Style"/>
              <w:widowControl w:val="0"/>
              <w:numPr>
                <w:ilvl w:val="0"/>
                <w:numId w:val="0"/>
              </w:numPr>
              <w:rPr>
                <w:b/>
                <w:bCs/>
              </w:rPr>
            </w:pPr>
            <w:r>
              <w:rPr>
                <w:b/>
                <w:bCs/>
              </w:rPr>
              <w:t>Luồng 2 – Thực hiện xóa một bản ghi máy client:</w:t>
            </w:r>
          </w:p>
          <w:p w14:paraId="521F53AD" w14:textId="77777777" w:rsidR="00AB563A" w:rsidRDefault="004705E7">
            <w:pPr>
              <w:pStyle w:val="Style-"/>
              <w:widowControl w:val="0"/>
            </w:pPr>
            <w:r>
              <w:t>Tại màn hình quản lý máy client, người dùng sẽ click vào nút “Xóa” trên một bản ghi máy client. Hệ thống sẽ hiển thị một thông báo xác nhận xóa;</w:t>
            </w:r>
          </w:p>
          <w:p w14:paraId="16D9FE66" w14:textId="77777777" w:rsidR="00AB563A" w:rsidRDefault="004705E7">
            <w:pPr>
              <w:pStyle w:val="Style-"/>
              <w:widowControl w:val="0"/>
            </w:pPr>
            <w:r>
              <w:t>Nhấn “Đồng ý” để xóa bản ghi vừa chọn;</w:t>
            </w:r>
          </w:p>
          <w:p w14:paraId="44014DC5" w14:textId="77777777" w:rsidR="00AB563A" w:rsidRDefault="004705E7">
            <w:pPr>
              <w:pStyle w:val="Style-"/>
              <w:widowControl w:val="0"/>
              <w:rPr>
                <w:rFonts w:eastAsiaTheme="majorEastAsia" w:cstheme="majorBidi"/>
                <w:b/>
                <w:i/>
                <w:szCs w:val="24"/>
              </w:rPr>
            </w:pPr>
            <w:r>
              <w:t>Nhần “Đóng” để trở lại.</w:t>
            </w:r>
          </w:p>
        </w:tc>
      </w:tr>
      <w:tr w:rsidR="00AB563A" w14:paraId="4AFCC6A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1AA3D42"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6D76DD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E5E9494" w14:textId="77777777" w:rsidR="00AB563A" w:rsidRDefault="004705E7">
            <w:pPr>
              <w:widowControl w:val="0"/>
              <w:contextualSpacing/>
              <w:rPr>
                <w:rFonts w:cs="Times New Roman"/>
              </w:rPr>
            </w:pPr>
            <w:r>
              <w:rPr>
                <w:rFonts w:cs="Times New Roman"/>
              </w:rPr>
              <w:t>N/A</w:t>
            </w:r>
          </w:p>
        </w:tc>
      </w:tr>
      <w:tr w:rsidR="00AB563A" w14:paraId="4A27392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0B8CDA" w14:textId="77777777" w:rsidR="00AB563A" w:rsidRDefault="004705E7">
            <w:pPr>
              <w:widowControl w:val="0"/>
              <w:rPr>
                <w:rFonts w:cs="Times New Roman"/>
              </w:rPr>
            </w:pPr>
            <w:r>
              <w:rPr>
                <w:rFonts w:cs="Times New Roman"/>
                <w:b/>
              </w:rPr>
              <w:t>Giao diện minh họa</w:t>
            </w:r>
          </w:p>
        </w:tc>
      </w:tr>
      <w:tr w:rsidR="00AB563A" w14:paraId="37AE5C1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C92CBE" w14:textId="77777777" w:rsidR="00AB563A" w:rsidRDefault="00AB563A">
            <w:pPr>
              <w:widowControl w:val="0"/>
              <w:spacing w:before="0" w:after="200" w:line="240" w:lineRule="auto"/>
              <w:rPr>
                <w:rFonts w:cs="Times New Roman"/>
                <w:bCs/>
                <w:iCs/>
                <w:szCs w:val="18"/>
              </w:rPr>
            </w:pPr>
          </w:p>
          <w:p w14:paraId="09C6541C" w14:textId="77777777" w:rsidR="00AB563A" w:rsidRDefault="004705E7">
            <w:pPr>
              <w:keepNext/>
              <w:widowControl w:val="0"/>
              <w:spacing w:before="0" w:after="200" w:line="240" w:lineRule="auto"/>
              <w:jc w:val="center"/>
              <w:rPr>
                <w:rFonts w:eastAsiaTheme="majorEastAsia" w:cstheme="majorBidi"/>
                <w:b/>
                <w:i/>
                <w:szCs w:val="24"/>
              </w:rPr>
            </w:pPr>
            <w:r>
              <w:rPr>
                <w:noProof/>
              </w:rPr>
              <w:drawing>
                <wp:inline distT="0" distB="0" distL="0" distR="0" wp14:anchorId="6649838B" wp14:editId="2D48616F">
                  <wp:extent cx="5983605" cy="1660525"/>
                  <wp:effectExtent l="0" t="0" r="0" b="0"/>
                  <wp:docPr id="11"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9" descr="Graphical user interface, text, application&#10;&#10;Description automatically generated"/>
                          <pic:cNvPicPr>
                            <a:picLocks noChangeAspect="1" noChangeArrowheads="1"/>
                          </pic:cNvPicPr>
                        </pic:nvPicPr>
                        <pic:blipFill>
                          <a:blip r:embed="rId29"/>
                          <a:stretch>
                            <a:fillRect/>
                          </a:stretch>
                        </pic:blipFill>
                        <pic:spPr bwMode="auto">
                          <a:xfrm>
                            <a:off x="0" y="0"/>
                            <a:ext cx="5983605" cy="1660525"/>
                          </a:xfrm>
                          <a:prstGeom prst="rect">
                            <a:avLst/>
                          </a:prstGeom>
                        </pic:spPr>
                      </pic:pic>
                    </a:graphicData>
                  </a:graphic>
                </wp:inline>
              </w:drawing>
            </w:r>
          </w:p>
          <w:p w14:paraId="18957CE8" w14:textId="51AF64AC" w:rsidR="00AB563A" w:rsidRDefault="004705E7">
            <w:pPr>
              <w:pStyle w:val="Caption"/>
              <w:widowControl w:val="0"/>
              <w:rPr>
                <w:rFonts w:eastAsiaTheme="majorEastAsia" w:cstheme="majorBidi"/>
                <w:b/>
                <w:szCs w:val="24"/>
              </w:rPr>
            </w:pPr>
            <w:bookmarkStart w:id="51" w:name="_Toc75610660"/>
            <w:bookmarkStart w:id="52" w:name="_Toc76419678"/>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w:t>
            </w:r>
            <w:r w:rsidR="00DF5741">
              <w:rPr>
                <w:noProof/>
              </w:rPr>
              <w:fldChar w:fldCharType="end"/>
            </w:r>
            <w:r>
              <w:t>. Giao diện màn hình danh sách máy client</w:t>
            </w:r>
            <w:bookmarkEnd w:id="51"/>
            <w:bookmarkEnd w:id="52"/>
          </w:p>
          <w:p w14:paraId="39E595BE" w14:textId="77777777" w:rsidR="00AB563A" w:rsidRDefault="00AB563A">
            <w:pPr>
              <w:keepNext/>
              <w:widowControl w:val="0"/>
              <w:spacing w:before="0" w:after="200" w:line="240" w:lineRule="auto"/>
              <w:rPr>
                <w:rFonts w:cs="Times New Roman"/>
                <w:bCs/>
                <w:iCs/>
                <w:szCs w:val="18"/>
              </w:rPr>
            </w:pPr>
          </w:p>
        </w:tc>
      </w:tr>
    </w:tbl>
    <w:p w14:paraId="37107FF4" w14:textId="77777777" w:rsidR="00AB563A" w:rsidRDefault="004705E7">
      <w:pPr>
        <w:pStyle w:val="Heading2"/>
        <w:rPr>
          <w:i/>
          <w:szCs w:val="24"/>
        </w:rPr>
      </w:pPr>
      <w:bookmarkStart w:id="53" w:name="_Toc81825908"/>
      <w:r>
        <w:t>Quản lý script</w:t>
      </w:r>
      <w:bookmarkEnd w:id="53"/>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3D88AB6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098F0E" w14:textId="77777777" w:rsidR="00AB563A" w:rsidRDefault="004705E7">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7CC1D6A3" w14:textId="77777777" w:rsidR="00AB563A" w:rsidRDefault="004705E7">
            <w:pPr>
              <w:widowControl w:val="0"/>
              <w:rPr>
                <w:rFonts w:cs="Times New Roman"/>
                <w:b/>
              </w:rPr>
            </w:pPr>
            <w:r>
              <w:rPr>
                <w:rFonts w:cs="Times New Roman"/>
                <w:b/>
              </w:rPr>
              <w:t>Quản lý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3354212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8F16E6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24B79B"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A494B0"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script bao gồm:</w:t>
            </w:r>
          </w:p>
          <w:p w14:paraId="0AE92CE9" w14:textId="77777777" w:rsidR="00AB563A" w:rsidRDefault="004705E7">
            <w:pPr>
              <w:pStyle w:val="Style-"/>
              <w:widowControl w:val="0"/>
            </w:pPr>
            <w:r>
              <w:t>Tìm kiếm trên danh sách script: Người dùng có thể nhập từ khóa để tìm kiếm;</w:t>
            </w:r>
          </w:p>
          <w:p w14:paraId="2E6C9B9F" w14:textId="77777777" w:rsidR="00AB563A" w:rsidRDefault="004705E7">
            <w:pPr>
              <w:pStyle w:val="Style-"/>
              <w:widowControl w:val="0"/>
            </w:pPr>
            <w:r>
              <w:t>Thêm mới script: Người dùng có thể thêm mới một bản ghi script;</w:t>
            </w:r>
          </w:p>
          <w:p w14:paraId="179AE65A" w14:textId="77777777" w:rsidR="00AB563A" w:rsidRDefault="004705E7">
            <w:pPr>
              <w:pStyle w:val="Style-"/>
              <w:widowControl w:val="0"/>
            </w:pPr>
            <w:r>
              <w:t>Cập nhật script: Người dùng có thể câp nhật một bản ghi script;</w:t>
            </w:r>
          </w:p>
          <w:p w14:paraId="2C83B807" w14:textId="77777777" w:rsidR="00AB563A" w:rsidRDefault="004705E7">
            <w:pPr>
              <w:pStyle w:val="Style-"/>
              <w:widowControl w:val="0"/>
            </w:pPr>
            <w:r>
              <w:t>Xóa script: Người dùng có thể xóa một bản ghi script;</w:t>
            </w:r>
          </w:p>
          <w:p w14:paraId="5437BA43"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BF7A1A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124A1D5" w14:textId="77777777" w:rsidR="00AB563A" w:rsidRDefault="004705E7">
            <w:pPr>
              <w:widowControl w:val="0"/>
              <w:rPr>
                <w:rFonts w:cs="Times New Roman"/>
                <w:b/>
              </w:rPr>
            </w:pPr>
            <w:r>
              <w:rPr>
                <w:rFonts w:cs="Times New Roman"/>
                <w:b/>
              </w:rPr>
              <w:lastRenderedPageBreak/>
              <w:t>Tác nhân</w:t>
            </w:r>
          </w:p>
          <w:p w14:paraId="5561488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27A528" w14:textId="77777777" w:rsidR="00AB563A" w:rsidRDefault="004705E7">
            <w:pPr>
              <w:widowControl w:val="0"/>
              <w:rPr>
                <w:rFonts w:cs="Times New Roman"/>
              </w:rPr>
            </w:pPr>
            <w:r>
              <w:rPr>
                <w:rFonts w:cs="Times New Roman"/>
              </w:rPr>
              <w:t>Người dùng.</w:t>
            </w:r>
          </w:p>
        </w:tc>
      </w:tr>
      <w:tr w:rsidR="00AB563A" w14:paraId="50A556FD"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60197B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626916A" w14:textId="77777777" w:rsidR="00AB563A" w:rsidRDefault="004705E7">
            <w:pPr>
              <w:widowControl w:val="0"/>
              <w:rPr>
                <w:rFonts w:cs="Times New Roman"/>
              </w:rPr>
            </w:pPr>
            <w:r>
              <w:rPr>
                <w:rFonts w:cs="Times New Roman"/>
              </w:rPr>
              <w:t>Sau khi quản trị hệ thống đăng nhập và chọn chức năng quản lý script</w:t>
            </w:r>
          </w:p>
        </w:tc>
      </w:tr>
      <w:tr w:rsidR="00AB563A" w14:paraId="697BD07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2070CB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7EA18B"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C0810A8" w14:textId="77777777" w:rsidR="00AB563A" w:rsidRDefault="004705E7">
            <w:pPr>
              <w:pStyle w:val="Style-"/>
              <w:widowControl w:val="0"/>
            </w:pPr>
            <w:r>
              <w:t>Hiển thị đầy đủ bản ghi trên danh sách;</w:t>
            </w:r>
          </w:p>
          <w:p w14:paraId="5C7401F4" w14:textId="77777777" w:rsidR="00AB563A" w:rsidRDefault="004705E7">
            <w:pPr>
              <w:pStyle w:val="Style-"/>
              <w:widowControl w:val="0"/>
              <w:rPr>
                <w:rFonts w:eastAsiaTheme="majorEastAsia" w:cstheme="majorBidi"/>
                <w:b/>
                <w:i/>
                <w:szCs w:val="24"/>
              </w:rPr>
            </w:pPr>
            <w:r>
              <w:t>Cập nhật thành công cho quản lý script và lưu dữ liệu vào hệ thống.</w:t>
            </w:r>
          </w:p>
        </w:tc>
      </w:tr>
      <w:tr w:rsidR="00AB563A" w14:paraId="5BE99B65"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DF97BD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7109E53"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96D155" w14:textId="77777777" w:rsidR="00AB563A" w:rsidRDefault="004705E7">
            <w:pPr>
              <w:widowControl w:val="0"/>
              <w:rPr>
                <w:rFonts w:cs="Times New Roman"/>
              </w:rPr>
            </w:pPr>
            <w:r>
              <w:rPr>
                <w:rFonts w:cs="Times New Roman"/>
              </w:rPr>
              <w:t>Trạng thái hệ thống không thay đổi.</w:t>
            </w:r>
          </w:p>
        </w:tc>
      </w:tr>
      <w:tr w:rsidR="00AB563A" w14:paraId="639E85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FB52A6" w14:textId="77777777" w:rsidR="00AB563A" w:rsidRDefault="004705E7">
            <w:pPr>
              <w:widowControl w:val="0"/>
              <w:rPr>
                <w:rFonts w:cs="Times New Roman"/>
                <w:b/>
              </w:rPr>
            </w:pPr>
            <w:r>
              <w:rPr>
                <w:rFonts w:cs="Times New Roman"/>
                <w:b/>
              </w:rPr>
              <w:t>ĐẶC TẢ CHỨC NĂNG</w:t>
            </w:r>
          </w:p>
        </w:tc>
      </w:tr>
      <w:tr w:rsidR="00AB563A" w14:paraId="5F81B88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37F8E4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76DE63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909CC9"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script” trên thanh menu. Tại giao diện quản lý script như sau:</w:t>
            </w:r>
          </w:p>
          <w:p w14:paraId="5CDB9605" w14:textId="77777777" w:rsidR="00AB563A" w:rsidRDefault="004705E7">
            <w:pPr>
              <w:pStyle w:val="Style-"/>
              <w:widowControl w:val="0"/>
              <w:rPr>
                <w:rFonts w:eastAsiaTheme="majorEastAsia" w:cstheme="majorBidi"/>
                <w:b/>
                <w:i/>
                <w:szCs w:val="24"/>
              </w:rPr>
            </w:pPr>
            <w:r>
              <w:t>Danh sách script:</w:t>
            </w:r>
          </w:p>
          <w:p w14:paraId="6F173733" w14:textId="77777777" w:rsidR="00AB563A" w:rsidRDefault="004705E7">
            <w:pPr>
              <w:pStyle w:val="Style"/>
              <w:widowControl w:val="0"/>
            </w:pPr>
            <w:r>
              <w:t>Danh sách script được hiển thị 15 bản ghi trên một trang và có phân trang từ 1 đến hết;</w:t>
            </w:r>
          </w:p>
          <w:p w14:paraId="68AD8341" w14:textId="77777777" w:rsidR="00AB563A" w:rsidRDefault="004705E7">
            <w:pPr>
              <w:pStyle w:val="Style"/>
              <w:widowControl w:val="0"/>
            </w:pPr>
            <w:r>
              <w:t>Có ô nhập điều kiện tìm kiếm trên danh sách;</w:t>
            </w:r>
          </w:p>
          <w:p w14:paraId="63914BD3" w14:textId="77777777" w:rsidR="00AB563A" w:rsidRDefault="004705E7">
            <w:pPr>
              <w:pStyle w:val="Style"/>
              <w:widowControl w:val="0"/>
              <w:rPr>
                <w:rFonts w:eastAsiaTheme="majorEastAsia" w:cstheme="majorBidi"/>
                <w:b/>
                <w:i/>
                <w:szCs w:val="24"/>
              </w:rPr>
            </w:pPr>
            <w:r>
              <w:t>Cho phép sắp xếp trên một số cột trên danh sách.</w:t>
            </w:r>
          </w:p>
          <w:p w14:paraId="5816B71E" w14:textId="77777777" w:rsidR="00AB563A" w:rsidRDefault="004705E7">
            <w:pPr>
              <w:pStyle w:val="Style-"/>
              <w:widowControl w:val="0"/>
              <w:rPr>
                <w:rFonts w:eastAsiaTheme="majorEastAsia" w:cstheme="majorBidi"/>
                <w:b/>
                <w:i/>
                <w:szCs w:val="24"/>
              </w:rPr>
            </w:pPr>
            <w:r>
              <w:t>Nút chức năng:</w:t>
            </w:r>
          </w:p>
          <w:p w14:paraId="7A7BCF17" w14:textId="77777777" w:rsidR="00AB563A" w:rsidRDefault="004705E7">
            <w:pPr>
              <w:pStyle w:val="Style"/>
              <w:widowControl w:val="0"/>
            </w:pPr>
            <w:r>
              <w:t>Thêm mới;</w:t>
            </w:r>
          </w:p>
          <w:p w14:paraId="7AC49359" w14:textId="77777777" w:rsidR="00AB563A" w:rsidRDefault="004705E7">
            <w:pPr>
              <w:pStyle w:val="Style"/>
              <w:widowControl w:val="0"/>
            </w:pPr>
            <w:r>
              <w:t>Cập nhật;</w:t>
            </w:r>
          </w:p>
          <w:p w14:paraId="6255B00C" w14:textId="77777777" w:rsidR="00AB563A" w:rsidRDefault="004705E7">
            <w:pPr>
              <w:pStyle w:val="Style"/>
              <w:widowControl w:val="0"/>
            </w:pPr>
            <w:r>
              <w:t>Xóa.</w:t>
            </w:r>
          </w:p>
          <w:p w14:paraId="0C4F99CC" w14:textId="77777777" w:rsidR="00AB563A" w:rsidRDefault="004705E7">
            <w:pPr>
              <w:pStyle w:val="Style"/>
              <w:widowControl w:val="0"/>
              <w:numPr>
                <w:ilvl w:val="0"/>
                <w:numId w:val="0"/>
              </w:numPr>
              <w:rPr>
                <w:b/>
                <w:bCs/>
              </w:rPr>
            </w:pPr>
            <w:r>
              <w:rPr>
                <w:b/>
                <w:bCs/>
              </w:rPr>
              <w:t>Luồng 1 – Thực hiện thêm mới script:</w:t>
            </w:r>
          </w:p>
          <w:p w14:paraId="64CBEDFD" w14:textId="77777777" w:rsidR="00AB563A" w:rsidRDefault="004705E7">
            <w:pPr>
              <w:pStyle w:val="Style-"/>
              <w:widowControl w:val="0"/>
            </w:pPr>
            <w:r>
              <w:t>Tại màn hình quản lý script, người dùng click vào nút “Thêm mới”, hệ thống sẽ hiển thị màn hình thêm mới script.</w:t>
            </w:r>
          </w:p>
          <w:p w14:paraId="7E75FCAA" w14:textId="77777777" w:rsidR="00AB563A" w:rsidRDefault="004705E7">
            <w:pPr>
              <w:pStyle w:val="Style-"/>
              <w:widowControl w:val="0"/>
            </w:pPr>
            <w:r>
              <w:t>Trên màn hình thêm mới script người dùng cần nhập đúng thông tin theo yêu cầu:</w:t>
            </w:r>
          </w:p>
          <w:p w14:paraId="0F6B0C55" w14:textId="77777777" w:rsidR="00AB563A" w:rsidRDefault="004705E7">
            <w:pPr>
              <w:pStyle w:val="Style"/>
              <w:widowControl w:val="0"/>
            </w:pPr>
            <w:r>
              <w:t>Tên script: Định dạng text;</w:t>
            </w:r>
          </w:p>
          <w:p w14:paraId="18C4D50D" w14:textId="77777777" w:rsidR="00AB563A" w:rsidRDefault="004705E7">
            <w:pPr>
              <w:pStyle w:val="Style"/>
              <w:widowControl w:val="0"/>
            </w:pPr>
            <w:r>
              <w:t>Nội dung script: Định dạng text;</w:t>
            </w:r>
          </w:p>
          <w:p w14:paraId="522E01BA" w14:textId="77777777" w:rsidR="00AB563A" w:rsidRDefault="004705E7">
            <w:pPr>
              <w:pStyle w:val="Style"/>
              <w:widowControl w:val="0"/>
            </w:pPr>
            <w:r>
              <w:t>Chọn script phụ thuộc (nếu có): Danh sách script đã có được hiển thị dưới dạng checkbox.</w:t>
            </w:r>
          </w:p>
          <w:p w14:paraId="4A052AA4" w14:textId="77777777" w:rsidR="00AB563A" w:rsidRDefault="004705E7">
            <w:pPr>
              <w:pStyle w:val="Style"/>
              <w:widowControl w:val="0"/>
            </w:pPr>
            <w:r>
              <w:t>Nhấn “Lưu” để hoàn tất thêm mới;</w:t>
            </w:r>
          </w:p>
          <w:p w14:paraId="4341A8E6" w14:textId="77777777" w:rsidR="00AB563A" w:rsidRDefault="004705E7">
            <w:pPr>
              <w:pStyle w:val="Style"/>
              <w:widowControl w:val="0"/>
            </w:pPr>
            <w:r>
              <w:t xml:space="preserve">Nhấn “Hủy bỏ” </w:t>
            </w:r>
          </w:p>
          <w:p w14:paraId="48F958CB" w14:textId="77777777" w:rsidR="00AB563A" w:rsidRDefault="004705E7">
            <w:pPr>
              <w:pStyle w:val="Style"/>
              <w:widowControl w:val="0"/>
              <w:numPr>
                <w:ilvl w:val="0"/>
                <w:numId w:val="0"/>
              </w:numPr>
              <w:rPr>
                <w:b/>
                <w:bCs/>
              </w:rPr>
            </w:pPr>
            <w:r>
              <w:rPr>
                <w:b/>
                <w:bCs/>
              </w:rPr>
              <w:t>Luồng 2 – Thực hiện cập nhật script:</w:t>
            </w:r>
          </w:p>
          <w:p w14:paraId="20D04A66" w14:textId="77777777" w:rsidR="00AB563A" w:rsidRDefault="004705E7">
            <w:pPr>
              <w:pStyle w:val="Style-"/>
              <w:widowControl w:val="0"/>
            </w:pPr>
            <w:r>
              <w:t xml:space="preserve">Tại màn hình quản lý script, người dùng click nút “Cập nhật”, hệ thống sẽ hiển thị </w:t>
            </w:r>
            <w:r>
              <w:lastRenderedPageBreak/>
              <w:t>màn hình cập nhật script.</w:t>
            </w:r>
          </w:p>
          <w:p w14:paraId="71C2FF0C" w14:textId="77777777" w:rsidR="00AB563A" w:rsidRDefault="004705E7">
            <w:pPr>
              <w:pStyle w:val="Style-"/>
              <w:widowControl w:val="0"/>
            </w:pPr>
            <w:r>
              <w:t>Trên màn hình cập nhật script người dùng cần nhập đúng thông tin theo yêu cầu (quy tắc nhập giống màn hình thêm mới).</w:t>
            </w:r>
          </w:p>
          <w:p w14:paraId="60BF60F3" w14:textId="77777777" w:rsidR="00AB563A" w:rsidRDefault="004705E7">
            <w:pPr>
              <w:pStyle w:val="Style-"/>
              <w:widowControl w:val="0"/>
            </w:pPr>
            <w:r>
              <w:t>Nhấn “Lưu” để hoàn tất cập nhật.</w:t>
            </w:r>
          </w:p>
          <w:p w14:paraId="28F73234" w14:textId="77777777" w:rsidR="00AB563A" w:rsidRDefault="004705E7">
            <w:pPr>
              <w:pStyle w:val="Style-"/>
              <w:widowControl w:val="0"/>
            </w:pPr>
            <w:r>
              <w:t>Nhấn “Hủy bỏ”.</w:t>
            </w:r>
          </w:p>
          <w:p w14:paraId="2E4DCC42" w14:textId="77777777" w:rsidR="00AB563A" w:rsidRDefault="004705E7">
            <w:pPr>
              <w:pStyle w:val="Style"/>
              <w:widowControl w:val="0"/>
              <w:numPr>
                <w:ilvl w:val="0"/>
                <w:numId w:val="0"/>
              </w:numPr>
              <w:rPr>
                <w:b/>
                <w:bCs/>
              </w:rPr>
            </w:pPr>
            <w:r>
              <w:rPr>
                <w:b/>
                <w:bCs/>
              </w:rPr>
              <w:t>Luồng 3 – Thực hiện xóa một bản ghi script:</w:t>
            </w:r>
          </w:p>
          <w:p w14:paraId="79A1D1DF" w14:textId="77777777" w:rsidR="00AB563A" w:rsidRDefault="004705E7">
            <w:pPr>
              <w:pStyle w:val="Style-"/>
              <w:widowControl w:val="0"/>
            </w:pPr>
            <w:r>
              <w:t>Tại màn hình quản lý script, người dùng sẽ click vào nút “Xóa” trên một bản ghi script. Hệ thống sẽ hiển thị một thông báo xác nhận xóa;</w:t>
            </w:r>
          </w:p>
          <w:p w14:paraId="4FFD464E" w14:textId="77777777" w:rsidR="00AB563A" w:rsidRDefault="004705E7">
            <w:pPr>
              <w:pStyle w:val="Style-"/>
              <w:widowControl w:val="0"/>
            </w:pPr>
            <w:r>
              <w:t>Nhấn “Đồng ý” để xóa bản ghi vừa chọn;</w:t>
            </w:r>
          </w:p>
          <w:p w14:paraId="427F0690" w14:textId="77777777" w:rsidR="00AB563A" w:rsidRDefault="004705E7">
            <w:pPr>
              <w:pStyle w:val="Style-"/>
              <w:widowControl w:val="0"/>
            </w:pPr>
            <w:r>
              <w:t>Nhần “Đóng” để trở lại.</w:t>
            </w:r>
          </w:p>
          <w:p w14:paraId="1E2B8F31" w14:textId="77777777" w:rsidR="00AB563A" w:rsidRDefault="004705E7">
            <w:pPr>
              <w:pStyle w:val="Style"/>
              <w:widowControl w:val="0"/>
              <w:numPr>
                <w:ilvl w:val="0"/>
                <w:numId w:val="0"/>
              </w:numPr>
              <w:rPr>
                <w:b/>
                <w:bCs/>
              </w:rPr>
            </w:pPr>
            <w:r>
              <w:rPr>
                <w:b/>
                <w:bCs/>
              </w:rPr>
              <w:t>Luồng 4 – Thực hiện tìm kiếm theo điều kiện nhập vào:</w:t>
            </w:r>
          </w:p>
          <w:p w14:paraId="08210C38" w14:textId="77777777" w:rsidR="00AB563A" w:rsidRDefault="004705E7">
            <w:pPr>
              <w:pStyle w:val="Style-"/>
              <w:widowControl w:val="0"/>
              <w:rPr>
                <w:rFonts w:eastAsiaTheme="majorEastAsia" w:cstheme="majorBidi"/>
                <w:b/>
                <w:i/>
                <w:szCs w:val="24"/>
              </w:rPr>
            </w:pPr>
            <w:r>
              <w:t>Tại màn hình quản lý script, người dùng nhập từ khóa vào ô tìm kiếm. Khi ngừng nhập hệ thống hiển thị kết quả tìm kiếm trên danh sách.</w:t>
            </w:r>
          </w:p>
        </w:tc>
      </w:tr>
      <w:tr w:rsidR="00AB563A" w14:paraId="1370F0C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C988D48"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64E87A2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ED1D22A" w14:textId="77777777" w:rsidR="00AB563A" w:rsidRDefault="004705E7">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0278873A"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tc>
      </w:tr>
      <w:tr w:rsidR="00AB563A" w14:paraId="4B31514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5A44D2B" w14:textId="77777777" w:rsidR="00AB563A" w:rsidRDefault="004705E7">
            <w:pPr>
              <w:widowControl w:val="0"/>
              <w:rPr>
                <w:rFonts w:cs="Times New Roman"/>
              </w:rPr>
            </w:pPr>
            <w:r>
              <w:rPr>
                <w:rFonts w:cs="Times New Roman"/>
                <w:b/>
              </w:rPr>
              <w:t>Giao diện minh họa</w:t>
            </w:r>
          </w:p>
        </w:tc>
      </w:tr>
      <w:tr w:rsidR="00AB563A" w14:paraId="766E578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E07BE6D"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CCEB56B" wp14:editId="31129866">
                  <wp:extent cx="5983605" cy="1667510"/>
                  <wp:effectExtent l="0" t="0" r="0" b="0"/>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0"/>
                          <pic:cNvPicPr>
                            <a:picLocks noChangeAspect="1" noChangeArrowheads="1"/>
                          </pic:cNvPicPr>
                        </pic:nvPicPr>
                        <pic:blipFill>
                          <a:blip r:embed="rId30"/>
                          <a:stretch>
                            <a:fillRect/>
                          </a:stretch>
                        </pic:blipFill>
                        <pic:spPr bwMode="auto">
                          <a:xfrm>
                            <a:off x="0" y="0"/>
                            <a:ext cx="5983605" cy="1667510"/>
                          </a:xfrm>
                          <a:prstGeom prst="rect">
                            <a:avLst/>
                          </a:prstGeom>
                        </pic:spPr>
                      </pic:pic>
                    </a:graphicData>
                  </a:graphic>
                </wp:inline>
              </w:drawing>
            </w:r>
          </w:p>
          <w:p w14:paraId="4A2126D3" w14:textId="65C52C8C" w:rsidR="00AB563A" w:rsidRDefault="004705E7">
            <w:pPr>
              <w:pStyle w:val="Caption"/>
              <w:widowControl w:val="0"/>
              <w:rPr>
                <w:rFonts w:eastAsiaTheme="majorEastAsia" w:cstheme="majorBidi"/>
                <w:b/>
                <w:szCs w:val="24"/>
              </w:rPr>
            </w:pPr>
            <w:bookmarkStart w:id="54" w:name="_Toc75610661"/>
            <w:bookmarkStart w:id="55" w:name="_Toc76419679"/>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2</w:t>
            </w:r>
            <w:r w:rsidR="00DF5741">
              <w:rPr>
                <w:noProof/>
              </w:rPr>
              <w:fldChar w:fldCharType="end"/>
            </w:r>
            <w:r>
              <w:t>. Giao diện màn hình danh sách script</w:t>
            </w:r>
            <w:bookmarkEnd w:id="54"/>
            <w:bookmarkEnd w:id="55"/>
          </w:p>
          <w:p w14:paraId="74DB5493" w14:textId="77777777" w:rsidR="00AB563A" w:rsidRDefault="004705E7">
            <w:pPr>
              <w:keepNext/>
              <w:widowControl w:val="0"/>
              <w:rPr>
                <w:rFonts w:eastAsiaTheme="majorEastAsia" w:cstheme="majorBidi"/>
                <w:b/>
                <w:i/>
                <w:szCs w:val="24"/>
              </w:rPr>
            </w:pPr>
            <w:r>
              <w:rPr>
                <w:noProof/>
              </w:rPr>
              <w:drawing>
                <wp:inline distT="0" distB="0" distL="0" distR="0" wp14:anchorId="316D4252" wp14:editId="4795FF48">
                  <wp:extent cx="5983605" cy="2666365"/>
                  <wp:effectExtent l="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1"/>
                          <pic:cNvPicPr>
                            <a:picLocks noChangeAspect="1" noChangeArrowheads="1"/>
                          </pic:cNvPicPr>
                        </pic:nvPicPr>
                        <pic:blipFill>
                          <a:blip r:embed="rId31"/>
                          <a:stretch>
                            <a:fillRect/>
                          </a:stretch>
                        </pic:blipFill>
                        <pic:spPr bwMode="auto">
                          <a:xfrm>
                            <a:off x="0" y="0"/>
                            <a:ext cx="5983605" cy="2666365"/>
                          </a:xfrm>
                          <a:prstGeom prst="rect">
                            <a:avLst/>
                          </a:prstGeom>
                        </pic:spPr>
                      </pic:pic>
                    </a:graphicData>
                  </a:graphic>
                </wp:inline>
              </w:drawing>
            </w:r>
          </w:p>
          <w:p w14:paraId="1D488922" w14:textId="4001185F" w:rsidR="00AB563A" w:rsidRDefault="004705E7">
            <w:pPr>
              <w:pStyle w:val="Caption"/>
              <w:widowControl w:val="0"/>
              <w:rPr>
                <w:rFonts w:eastAsiaTheme="majorEastAsia" w:cstheme="majorBidi"/>
                <w:b/>
                <w:szCs w:val="24"/>
              </w:rPr>
            </w:pPr>
            <w:bookmarkStart w:id="56" w:name="_Toc75610662"/>
            <w:bookmarkStart w:id="57" w:name="_Toc76419680"/>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3</w:t>
            </w:r>
            <w:r w:rsidR="00DF5741">
              <w:rPr>
                <w:noProof/>
              </w:rPr>
              <w:fldChar w:fldCharType="end"/>
            </w:r>
            <w:r>
              <w:t>. Giao diện màn hình thêm mới script</w:t>
            </w:r>
            <w:bookmarkEnd w:id="56"/>
            <w:bookmarkEnd w:id="57"/>
          </w:p>
          <w:p w14:paraId="02C1AF67" w14:textId="77777777" w:rsidR="00AB563A" w:rsidRDefault="004705E7">
            <w:pPr>
              <w:keepNext/>
              <w:widowControl w:val="0"/>
              <w:rPr>
                <w:rFonts w:eastAsiaTheme="majorEastAsia" w:cstheme="majorBidi"/>
                <w:b/>
                <w:i/>
                <w:szCs w:val="24"/>
              </w:rPr>
            </w:pPr>
            <w:r>
              <w:rPr>
                <w:noProof/>
              </w:rPr>
              <w:drawing>
                <wp:inline distT="0" distB="0" distL="0" distR="0" wp14:anchorId="606F4F89" wp14:editId="294B2791">
                  <wp:extent cx="5983605" cy="2642870"/>
                  <wp:effectExtent l="0" t="0" r="0" b="0"/>
                  <wp:docPr id="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pic:cNvPicPr>
                            <a:picLocks noChangeAspect="1" noChangeArrowheads="1"/>
                          </pic:cNvPicPr>
                        </pic:nvPicPr>
                        <pic:blipFill>
                          <a:blip r:embed="rId32"/>
                          <a:stretch>
                            <a:fillRect/>
                          </a:stretch>
                        </pic:blipFill>
                        <pic:spPr bwMode="auto">
                          <a:xfrm>
                            <a:off x="0" y="0"/>
                            <a:ext cx="5983605" cy="2642870"/>
                          </a:xfrm>
                          <a:prstGeom prst="rect">
                            <a:avLst/>
                          </a:prstGeom>
                        </pic:spPr>
                      </pic:pic>
                    </a:graphicData>
                  </a:graphic>
                </wp:inline>
              </w:drawing>
            </w:r>
          </w:p>
          <w:p w14:paraId="5B72B1EC" w14:textId="4CFA3A80" w:rsidR="00AB563A" w:rsidRDefault="004705E7">
            <w:pPr>
              <w:pStyle w:val="Caption"/>
              <w:widowControl w:val="0"/>
              <w:rPr>
                <w:rFonts w:eastAsiaTheme="majorEastAsia" w:cstheme="majorBidi"/>
                <w:b/>
                <w:szCs w:val="24"/>
              </w:rPr>
            </w:pPr>
            <w:bookmarkStart w:id="58" w:name="_Toc75610663"/>
            <w:bookmarkStart w:id="59" w:name="_Toc76419681"/>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4</w:t>
            </w:r>
            <w:r w:rsidR="00DF5741">
              <w:rPr>
                <w:noProof/>
              </w:rPr>
              <w:fldChar w:fldCharType="end"/>
            </w:r>
            <w:r>
              <w:t>. Giao diện màn hình cập nhật script</w:t>
            </w:r>
            <w:bookmarkEnd w:id="58"/>
            <w:bookmarkEnd w:id="59"/>
          </w:p>
          <w:p w14:paraId="5A208AB8"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4339B5A0" wp14:editId="17F98DB3">
                  <wp:extent cx="3423285" cy="229298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noChangeArrowheads="1"/>
                          </pic:cNvPicPr>
                        </pic:nvPicPr>
                        <pic:blipFill>
                          <a:blip r:embed="rId33"/>
                          <a:stretch>
                            <a:fillRect/>
                          </a:stretch>
                        </pic:blipFill>
                        <pic:spPr bwMode="auto">
                          <a:xfrm>
                            <a:off x="0" y="0"/>
                            <a:ext cx="3423285" cy="2292985"/>
                          </a:xfrm>
                          <a:prstGeom prst="rect">
                            <a:avLst/>
                          </a:prstGeom>
                        </pic:spPr>
                      </pic:pic>
                    </a:graphicData>
                  </a:graphic>
                </wp:inline>
              </w:drawing>
            </w:r>
          </w:p>
          <w:p w14:paraId="2D769979" w14:textId="12EB5302" w:rsidR="00AB563A" w:rsidRDefault="004705E7">
            <w:pPr>
              <w:pStyle w:val="Caption"/>
              <w:widowControl w:val="0"/>
              <w:rPr>
                <w:rFonts w:eastAsiaTheme="majorEastAsia" w:cstheme="majorBidi"/>
                <w:b/>
                <w:szCs w:val="24"/>
              </w:rPr>
            </w:pPr>
            <w:bookmarkStart w:id="60" w:name="_Toc75610664"/>
            <w:bookmarkStart w:id="61" w:name="_Toc76419682"/>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5</w:t>
            </w:r>
            <w:r w:rsidR="00DF5741">
              <w:rPr>
                <w:noProof/>
              </w:rPr>
              <w:fldChar w:fldCharType="end"/>
            </w:r>
            <w:r>
              <w:t>. Giao diện màn hình xác nhận xóa</w:t>
            </w:r>
            <w:bookmarkEnd w:id="60"/>
            <w:bookmarkEnd w:id="61"/>
          </w:p>
          <w:p w14:paraId="39EA8EA0" w14:textId="77777777" w:rsidR="00AB563A" w:rsidRDefault="00AB563A">
            <w:pPr>
              <w:keepNext/>
              <w:widowControl w:val="0"/>
              <w:spacing w:before="0" w:after="200" w:line="240" w:lineRule="auto"/>
              <w:rPr>
                <w:rFonts w:cs="Times New Roman"/>
                <w:bCs/>
                <w:iCs/>
                <w:szCs w:val="18"/>
              </w:rPr>
            </w:pPr>
          </w:p>
        </w:tc>
      </w:tr>
    </w:tbl>
    <w:p w14:paraId="0220DA38" w14:textId="77777777" w:rsidR="00AB563A" w:rsidRDefault="004705E7">
      <w:pPr>
        <w:pStyle w:val="Heading2"/>
        <w:rPr>
          <w:i/>
          <w:szCs w:val="24"/>
        </w:rPr>
      </w:pPr>
      <w:bookmarkStart w:id="62" w:name="_Toc81825909"/>
      <w:r>
        <w:lastRenderedPageBreak/>
        <w:t>Thực thi script</w:t>
      </w:r>
      <w:bookmarkEnd w:id="6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5759FF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6059B4" w14:textId="77777777" w:rsidR="00AB563A" w:rsidRDefault="004705E7">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285E338C" w14:textId="77777777" w:rsidR="00AB563A" w:rsidRDefault="004705E7">
            <w:pPr>
              <w:widowControl w:val="0"/>
              <w:rPr>
                <w:rFonts w:cs="Times New Roman"/>
                <w:b/>
              </w:rPr>
            </w:pPr>
            <w:r>
              <w:rPr>
                <w:rFonts w:cs="Times New Roman"/>
                <w:b/>
              </w:rPr>
              <w:t>Thực thi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40EC5495"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8B5298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8767C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A61AD6" w14:textId="77777777" w:rsidR="00AB563A" w:rsidRDefault="004705E7">
            <w:pPr>
              <w:pStyle w:val="DoanVB"/>
              <w:widowControl w:val="0"/>
              <w:rPr>
                <w:rFonts w:eastAsiaTheme="majorEastAsia" w:cstheme="majorBidi"/>
                <w:b/>
                <w:i/>
                <w:szCs w:val="24"/>
              </w:rPr>
            </w:pPr>
            <w:r>
              <w:t>Hệ thống kiểm soát trạng thái cho phép người dùng thực hiện thao tác gửi script đến ứng dụng biên dịch script.</w:t>
            </w:r>
          </w:p>
          <w:p w14:paraId="5C6044C7" w14:textId="77777777" w:rsidR="00AB563A" w:rsidRDefault="004705E7">
            <w:pPr>
              <w:pStyle w:val="DoanVB"/>
              <w:widowControl w:val="0"/>
              <w:rPr>
                <w:rFonts w:eastAsiaTheme="majorEastAsia" w:cstheme="majorBidi"/>
                <w:b/>
                <w:i/>
                <w:szCs w:val="24"/>
              </w:rPr>
            </w:pPr>
            <w:r>
              <w:t>Ứng dụng biên dịch script sẽ thực thi script và sau đó trả về kết quả.</w:t>
            </w:r>
          </w:p>
          <w:p w14:paraId="743B799B" w14:textId="77777777" w:rsidR="00AB563A" w:rsidRDefault="00AB563A">
            <w:pPr>
              <w:pStyle w:val="Style-"/>
              <w:widowControl w:val="0"/>
              <w:numPr>
                <w:ilvl w:val="0"/>
                <w:numId w:val="0"/>
              </w:numPr>
              <w:rPr>
                <w:rFonts w:eastAsiaTheme="majorEastAsia" w:cstheme="majorBidi"/>
                <w:b/>
                <w:i/>
                <w:szCs w:val="24"/>
              </w:rPr>
            </w:pPr>
          </w:p>
        </w:tc>
      </w:tr>
      <w:tr w:rsidR="00AB563A" w14:paraId="10B3142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0690AF" w14:textId="77777777" w:rsidR="00AB563A" w:rsidRDefault="004705E7">
            <w:pPr>
              <w:widowControl w:val="0"/>
              <w:rPr>
                <w:rFonts w:cs="Times New Roman"/>
                <w:b/>
              </w:rPr>
            </w:pPr>
            <w:r>
              <w:rPr>
                <w:rFonts w:cs="Times New Roman"/>
                <w:b/>
              </w:rPr>
              <w:t>Tác nhân</w:t>
            </w:r>
          </w:p>
          <w:p w14:paraId="1BE95A5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3BDAD4" w14:textId="77777777" w:rsidR="00AB563A" w:rsidRDefault="004705E7">
            <w:pPr>
              <w:pStyle w:val="Style-"/>
              <w:widowControl w:val="0"/>
            </w:pPr>
            <w:r>
              <w:t>Người dùng.</w:t>
            </w:r>
          </w:p>
          <w:p w14:paraId="2D46D055" w14:textId="77777777" w:rsidR="00AB563A" w:rsidRDefault="004705E7">
            <w:pPr>
              <w:pStyle w:val="Style-"/>
              <w:widowControl w:val="0"/>
              <w:rPr>
                <w:rFonts w:eastAsiaTheme="majorEastAsia" w:cstheme="majorBidi"/>
                <w:b/>
                <w:i/>
                <w:szCs w:val="24"/>
              </w:rPr>
            </w:pPr>
            <w:r>
              <w:t>Ứng dụng biên dịch script.</w:t>
            </w:r>
          </w:p>
        </w:tc>
      </w:tr>
      <w:tr w:rsidR="00AB563A" w14:paraId="77A70A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185297"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253675" w14:textId="77777777" w:rsidR="00AB563A" w:rsidRDefault="004705E7">
            <w:pPr>
              <w:widowControl w:val="0"/>
              <w:rPr>
                <w:rFonts w:cs="Times New Roman"/>
              </w:rPr>
            </w:pPr>
            <w:r>
              <w:rPr>
                <w:rFonts w:cs="Times New Roman"/>
              </w:rPr>
              <w:t>Sau khi quản trị hệ thống đăng nhập và chọn chức năng thực thi script.</w:t>
            </w:r>
          </w:p>
        </w:tc>
      </w:tr>
      <w:tr w:rsidR="00AB563A" w14:paraId="0CAC077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E5A4F67"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A51CA0"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4809C7" w14:textId="77777777" w:rsidR="00AB563A" w:rsidRDefault="004705E7">
            <w:pPr>
              <w:pStyle w:val="Style-"/>
              <w:widowControl w:val="0"/>
              <w:numPr>
                <w:ilvl w:val="0"/>
                <w:numId w:val="0"/>
              </w:numPr>
              <w:rPr>
                <w:rFonts w:eastAsiaTheme="majorEastAsia" w:cstheme="majorBidi"/>
                <w:b/>
                <w:i/>
                <w:szCs w:val="24"/>
              </w:rPr>
            </w:pPr>
            <w:r>
              <w:t>Hiển thị kết quả thực thi script trên màn hình.</w:t>
            </w:r>
          </w:p>
        </w:tc>
      </w:tr>
      <w:tr w:rsidR="00AB563A" w14:paraId="43338D6B"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EA7107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A303DFD"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C6DDB1" w14:textId="77777777" w:rsidR="00AB563A" w:rsidRDefault="004705E7">
            <w:pPr>
              <w:widowControl w:val="0"/>
              <w:rPr>
                <w:rFonts w:cs="Times New Roman"/>
              </w:rPr>
            </w:pPr>
            <w:r>
              <w:rPr>
                <w:rFonts w:cs="Times New Roman"/>
              </w:rPr>
              <w:t>Trạng thái hệ thống không thay đổi.</w:t>
            </w:r>
          </w:p>
        </w:tc>
      </w:tr>
      <w:tr w:rsidR="00AB563A" w14:paraId="415AE29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C50B9A" w14:textId="77777777" w:rsidR="00AB563A" w:rsidRDefault="004705E7">
            <w:pPr>
              <w:widowControl w:val="0"/>
              <w:rPr>
                <w:rFonts w:cs="Times New Roman"/>
                <w:b/>
              </w:rPr>
            </w:pPr>
            <w:r>
              <w:rPr>
                <w:rFonts w:cs="Times New Roman"/>
                <w:b/>
              </w:rPr>
              <w:t>ĐẶC TẢ CHỨC NĂNG</w:t>
            </w:r>
          </w:p>
        </w:tc>
      </w:tr>
      <w:tr w:rsidR="00AB563A" w14:paraId="48979A8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B3BE4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F6DB31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B1147F2"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Thực thi script” trên thanh menu. Tại giao diện quản lý script như sau:</w:t>
            </w:r>
          </w:p>
          <w:p w14:paraId="6102139C" w14:textId="77777777" w:rsidR="00AB563A" w:rsidRDefault="004705E7">
            <w:pPr>
              <w:pStyle w:val="Style-"/>
              <w:widowControl w:val="0"/>
              <w:rPr>
                <w:rFonts w:eastAsiaTheme="majorEastAsia" w:cstheme="majorBidi"/>
                <w:b/>
                <w:i/>
                <w:szCs w:val="24"/>
              </w:rPr>
            </w:pPr>
            <w:r>
              <w:t>Danh sách script:</w:t>
            </w:r>
          </w:p>
          <w:p w14:paraId="27B73BE3" w14:textId="77777777" w:rsidR="00AB563A" w:rsidRDefault="004705E7">
            <w:pPr>
              <w:pStyle w:val="Style"/>
              <w:widowControl w:val="0"/>
              <w:rPr>
                <w:rFonts w:eastAsiaTheme="majorEastAsia" w:cstheme="majorBidi"/>
                <w:b/>
                <w:i/>
                <w:szCs w:val="24"/>
              </w:rPr>
            </w:pPr>
            <w:r>
              <w:t>Hiển thị dưới dạng checkbox;</w:t>
            </w:r>
          </w:p>
          <w:p w14:paraId="3B8142BD" w14:textId="77777777" w:rsidR="00AB563A" w:rsidRDefault="004705E7">
            <w:pPr>
              <w:pStyle w:val="Style-"/>
              <w:widowControl w:val="0"/>
              <w:rPr>
                <w:rFonts w:eastAsiaTheme="majorEastAsia" w:cstheme="majorBidi"/>
                <w:b/>
                <w:i/>
                <w:szCs w:val="24"/>
              </w:rPr>
            </w:pPr>
            <w:r>
              <w:lastRenderedPageBreak/>
              <w:t>Danh sách máy client:</w:t>
            </w:r>
          </w:p>
          <w:p w14:paraId="68EA2D3E" w14:textId="77777777" w:rsidR="00AB563A" w:rsidRDefault="004705E7">
            <w:pPr>
              <w:pStyle w:val="Style"/>
              <w:widowControl w:val="0"/>
              <w:rPr>
                <w:rFonts w:eastAsiaTheme="majorEastAsia" w:cstheme="majorBidi"/>
                <w:b/>
                <w:i/>
                <w:szCs w:val="24"/>
              </w:rPr>
            </w:pPr>
            <w:r>
              <w:t>Hiển thị dưới dạng checkbox.</w:t>
            </w:r>
          </w:p>
          <w:p w14:paraId="7AD68287" w14:textId="77777777" w:rsidR="00AB563A" w:rsidRDefault="004705E7">
            <w:pPr>
              <w:pStyle w:val="Style-"/>
              <w:widowControl w:val="0"/>
              <w:rPr>
                <w:rFonts w:eastAsiaTheme="majorEastAsia" w:cstheme="majorBidi"/>
                <w:b/>
                <w:i/>
                <w:szCs w:val="24"/>
              </w:rPr>
            </w:pPr>
            <w:r>
              <w:t>Tab hiển thị kết quả tương ứng với máy client được chọn để thực thi script.</w:t>
            </w:r>
          </w:p>
          <w:p w14:paraId="125A8189" w14:textId="77777777" w:rsidR="00AB563A" w:rsidRDefault="004705E7">
            <w:pPr>
              <w:pStyle w:val="Style-"/>
              <w:widowControl w:val="0"/>
              <w:rPr>
                <w:rFonts w:eastAsiaTheme="majorEastAsia" w:cstheme="majorBidi"/>
                <w:b/>
                <w:i/>
                <w:szCs w:val="24"/>
              </w:rPr>
            </w:pPr>
            <w:r>
              <w:t>Nội dung script: Định dạng text.</w:t>
            </w:r>
          </w:p>
          <w:p w14:paraId="35282E6D" w14:textId="77777777" w:rsidR="00AB563A" w:rsidRDefault="004705E7">
            <w:pPr>
              <w:pStyle w:val="Style-"/>
              <w:widowControl w:val="0"/>
              <w:rPr>
                <w:rFonts w:eastAsiaTheme="majorEastAsia" w:cstheme="majorBidi"/>
                <w:b/>
                <w:i/>
                <w:szCs w:val="24"/>
              </w:rPr>
            </w:pPr>
            <w:r>
              <w:t>Các nút chức năng:</w:t>
            </w:r>
          </w:p>
          <w:p w14:paraId="6189D447" w14:textId="77777777" w:rsidR="00AB563A" w:rsidRDefault="004705E7">
            <w:pPr>
              <w:pStyle w:val="Style"/>
              <w:widowControl w:val="0"/>
            </w:pPr>
            <w:r>
              <w:t>Nút icon play;</w:t>
            </w:r>
          </w:p>
          <w:p w14:paraId="7FA188F9" w14:textId="77777777" w:rsidR="00AB563A" w:rsidRDefault="004705E7">
            <w:pPr>
              <w:pStyle w:val="Style"/>
              <w:widowControl w:val="0"/>
            </w:pPr>
            <w:r>
              <w:t>Nút icon biểu tượng mắt;</w:t>
            </w:r>
          </w:p>
          <w:p w14:paraId="7310A8D9" w14:textId="77777777" w:rsidR="00AB563A" w:rsidRDefault="004705E7">
            <w:pPr>
              <w:pStyle w:val="Style"/>
              <w:widowControl w:val="0"/>
              <w:rPr>
                <w:rFonts w:eastAsiaTheme="majorEastAsia" w:cstheme="majorBidi"/>
                <w:b/>
                <w:i/>
                <w:szCs w:val="24"/>
              </w:rPr>
            </w:pPr>
            <w:r>
              <w:t>Nút icon clean.</w:t>
            </w:r>
          </w:p>
          <w:p w14:paraId="612A785A" w14:textId="77777777" w:rsidR="00AB563A" w:rsidRDefault="004705E7">
            <w:pPr>
              <w:pStyle w:val="Style"/>
              <w:widowControl w:val="0"/>
              <w:numPr>
                <w:ilvl w:val="0"/>
                <w:numId w:val="0"/>
              </w:numPr>
              <w:rPr>
                <w:b/>
                <w:bCs/>
              </w:rPr>
            </w:pPr>
            <w:r>
              <w:rPr>
                <w:b/>
                <w:bCs/>
              </w:rPr>
              <w:t>Luồng 1 – Gửi script đến Ứng dụng biên dịch script:</w:t>
            </w:r>
          </w:p>
          <w:p w14:paraId="355807B6" w14:textId="77777777" w:rsidR="00AB563A" w:rsidRDefault="004705E7">
            <w:pPr>
              <w:pStyle w:val="Style-"/>
              <w:widowControl w:val="0"/>
              <w:rPr>
                <w:rFonts w:eastAsiaTheme="majorEastAsia" w:cstheme="majorBidi"/>
                <w:b/>
                <w:i/>
                <w:szCs w:val="24"/>
              </w:rPr>
            </w:pPr>
            <w:r>
              <w:t>Trên màn hình thực thi script người dùng cần nhập đúng thông tin yêu cầu:</w:t>
            </w:r>
          </w:p>
          <w:p w14:paraId="0D2CA3FE" w14:textId="77777777" w:rsidR="00AB563A" w:rsidRDefault="004705E7">
            <w:pPr>
              <w:pStyle w:val="Style"/>
              <w:widowControl w:val="0"/>
            </w:pPr>
            <w:r>
              <w:t>Chọn máy client để thực thi script (tối đa 5 máy client);</w:t>
            </w:r>
          </w:p>
          <w:p w14:paraId="049BF6B5" w14:textId="77777777" w:rsidR="00AB563A" w:rsidRDefault="004705E7">
            <w:pPr>
              <w:pStyle w:val="Style"/>
              <w:widowControl w:val="0"/>
            </w:pPr>
            <w:r>
              <w:t>Nội dung script: Định dạng text;</w:t>
            </w:r>
          </w:p>
          <w:p w14:paraId="6E543067" w14:textId="77777777" w:rsidR="00AB563A" w:rsidRDefault="004705E7">
            <w:pPr>
              <w:pStyle w:val="Style"/>
              <w:widowControl w:val="0"/>
            </w:pPr>
            <w:r>
              <w:t>Chọn các script đã được thêm trước đó nếu sử dụng đến;</w:t>
            </w:r>
          </w:p>
          <w:p w14:paraId="2ED1D788" w14:textId="77777777" w:rsidR="00AB563A" w:rsidRDefault="004705E7">
            <w:pPr>
              <w:pStyle w:val="Style"/>
              <w:widowControl w:val="0"/>
            </w:pPr>
            <w:r>
              <w:t>Nhấn nút icon play để hoàn tất.</w:t>
            </w:r>
          </w:p>
          <w:p w14:paraId="4346367A" w14:textId="77777777" w:rsidR="00AB563A" w:rsidRDefault="004705E7">
            <w:pPr>
              <w:pStyle w:val="Style-"/>
              <w:widowControl w:val="0"/>
            </w:pPr>
            <w:r>
              <w:t xml:space="preserve">Click trực tiếp tại nút icon play của một script đã có được thêm trước đó tại danh sách script. </w:t>
            </w:r>
          </w:p>
          <w:p w14:paraId="77A4B764" w14:textId="77777777" w:rsidR="00AB563A" w:rsidRDefault="004705E7">
            <w:pPr>
              <w:pStyle w:val="Style-"/>
              <w:widowControl w:val="0"/>
              <w:rPr>
                <w:rFonts w:eastAsiaTheme="majorEastAsia" w:cstheme="majorBidi"/>
                <w:b/>
                <w:i/>
                <w:szCs w:val="24"/>
              </w:rPr>
            </w:pPr>
            <w:r>
              <w:t>Sau khi Ứng dụng biên dịch script thực thi xong kết quả sẽ được hiển thị trên tab kết quả của từng máy client đã chọn.</w:t>
            </w:r>
          </w:p>
          <w:p w14:paraId="051C65B4" w14:textId="77777777" w:rsidR="00AB563A" w:rsidRDefault="004705E7">
            <w:pPr>
              <w:pStyle w:val="Style-"/>
              <w:widowControl w:val="0"/>
              <w:numPr>
                <w:ilvl w:val="0"/>
                <w:numId w:val="0"/>
              </w:numPr>
              <w:rPr>
                <w:b/>
                <w:bCs/>
              </w:rPr>
            </w:pPr>
            <w:r>
              <w:rPr>
                <w:b/>
                <w:bCs/>
              </w:rPr>
              <w:t>Luồng 2 – Thực hiện thực thi script:</w:t>
            </w:r>
          </w:p>
          <w:p w14:paraId="2D764CEF" w14:textId="77777777" w:rsidR="00AB563A" w:rsidRDefault="004705E7">
            <w:pPr>
              <w:pStyle w:val="Style-"/>
              <w:widowControl w:val="0"/>
            </w:pPr>
            <w:r>
              <w:t>Ứng dụng biên dịch script sẽ load các script đã có sẵn mà được sử dụng trong script cần thực thi.</w:t>
            </w:r>
          </w:p>
          <w:p w14:paraId="2E723C8D" w14:textId="77777777" w:rsidR="00AB563A" w:rsidRDefault="004705E7">
            <w:pPr>
              <w:pStyle w:val="Style-"/>
              <w:widowControl w:val="0"/>
            </w:pPr>
            <w:r>
              <w:t>Trong quá trình thực thi nếu gặp lỗi thì phải gửi lỗi về hệ thống kiếm soát trạng thái.</w:t>
            </w:r>
          </w:p>
          <w:p w14:paraId="6F89AAE3" w14:textId="77777777" w:rsidR="00AB563A" w:rsidRDefault="004705E7">
            <w:pPr>
              <w:pStyle w:val="Style-"/>
              <w:widowControl w:val="0"/>
              <w:rPr>
                <w:rFonts w:eastAsiaTheme="majorEastAsia" w:cstheme="majorBidi"/>
                <w:b/>
                <w:i/>
                <w:szCs w:val="24"/>
              </w:rPr>
            </w:pPr>
            <w:r>
              <w:t>Sau khi thực thi thành công kết quả sẽ được gửi về hệ thống kiểm soát trạng thái.</w:t>
            </w:r>
          </w:p>
        </w:tc>
      </w:tr>
      <w:tr w:rsidR="00AB563A" w14:paraId="2182926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7D21B1"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5B651A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937C3F3"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750A9CD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0A8C140" w14:textId="77777777" w:rsidR="00AB563A" w:rsidRDefault="004705E7">
            <w:pPr>
              <w:widowControl w:val="0"/>
              <w:rPr>
                <w:rFonts w:cs="Times New Roman"/>
              </w:rPr>
            </w:pPr>
            <w:r>
              <w:rPr>
                <w:rFonts w:cs="Times New Roman"/>
                <w:b/>
              </w:rPr>
              <w:t>Giao diện minh họa</w:t>
            </w:r>
          </w:p>
        </w:tc>
      </w:tr>
      <w:tr w:rsidR="00AB563A" w14:paraId="6B89B6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330208D"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5BBDC5F2" wp14:editId="1A5FBE6A">
                  <wp:extent cx="5983605" cy="2517140"/>
                  <wp:effectExtent l="0" t="0" r="0" b="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noChangeArrowheads="1"/>
                          </pic:cNvPicPr>
                        </pic:nvPicPr>
                        <pic:blipFill>
                          <a:blip r:embed="rId34"/>
                          <a:stretch>
                            <a:fillRect/>
                          </a:stretch>
                        </pic:blipFill>
                        <pic:spPr bwMode="auto">
                          <a:xfrm>
                            <a:off x="0" y="0"/>
                            <a:ext cx="5983605" cy="2517140"/>
                          </a:xfrm>
                          <a:prstGeom prst="rect">
                            <a:avLst/>
                          </a:prstGeom>
                        </pic:spPr>
                      </pic:pic>
                    </a:graphicData>
                  </a:graphic>
                </wp:inline>
              </w:drawing>
            </w:r>
          </w:p>
          <w:p w14:paraId="585D9478" w14:textId="0A96FD6A" w:rsidR="00AB563A" w:rsidRDefault="004705E7">
            <w:pPr>
              <w:pStyle w:val="Caption"/>
              <w:widowControl w:val="0"/>
              <w:rPr>
                <w:rFonts w:eastAsiaTheme="majorEastAsia" w:cstheme="majorBidi"/>
                <w:b/>
                <w:szCs w:val="24"/>
              </w:rPr>
            </w:pPr>
            <w:bookmarkStart w:id="63" w:name="_Toc75610665"/>
            <w:bookmarkStart w:id="64" w:name="_Toc76419683"/>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6</w:t>
            </w:r>
            <w:r w:rsidR="00DF5741">
              <w:rPr>
                <w:noProof/>
              </w:rPr>
              <w:fldChar w:fldCharType="end"/>
            </w:r>
            <w:r>
              <w:t>. Giao diện màn hình thực thi script</w:t>
            </w:r>
            <w:bookmarkEnd w:id="63"/>
            <w:bookmarkEnd w:id="64"/>
          </w:p>
          <w:p w14:paraId="191591DE" w14:textId="77777777" w:rsidR="00AB563A" w:rsidRDefault="00AB563A">
            <w:pPr>
              <w:keepNext/>
              <w:widowControl w:val="0"/>
              <w:spacing w:before="0" w:after="200" w:line="240" w:lineRule="auto"/>
              <w:rPr>
                <w:rFonts w:cs="Times New Roman"/>
                <w:bCs/>
                <w:iCs/>
                <w:szCs w:val="18"/>
              </w:rPr>
            </w:pPr>
          </w:p>
        </w:tc>
      </w:tr>
    </w:tbl>
    <w:p w14:paraId="1D1A3112" w14:textId="77777777" w:rsidR="00AB563A" w:rsidRDefault="004705E7">
      <w:pPr>
        <w:pStyle w:val="Heading2"/>
        <w:rPr>
          <w:i/>
          <w:szCs w:val="24"/>
        </w:rPr>
      </w:pPr>
      <w:bookmarkStart w:id="65" w:name="_Toc81825910"/>
      <w:r>
        <w:t>Cập nhật máy client</w:t>
      </w:r>
      <w:bookmarkEnd w:id="6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714648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D94E4B" w14:textId="77777777" w:rsidR="00AB563A" w:rsidRDefault="004705E7">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7B9D430C" w14:textId="77777777" w:rsidR="00AB563A" w:rsidRDefault="004705E7">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B221F3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6D2FF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462AB25"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84CAB8C" w14:textId="77777777" w:rsidR="00AB563A" w:rsidRDefault="004705E7">
            <w:pPr>
              <w:pStyle w:val="DoanVB"/>
              <w:widowControl w:val="0"/>
              <w:rPr>
                <w:rFonts w:eastAsiaTheme="majorEastAsia" w:cstheme="majorBidi"/>
                <w:b/>
                <w:i/>
                <w:szCs w:val="24"/>
              </w:rPr>
            </w:pPr>
            <w:r>
              <w:t>Hệ thống kiểm soát trạng thái cho phép ứng dụng biên dịch script thực hiện thao tác cập nhật thông tin của máy client đến hệ thống bao gồm: IP LAN, IP Public, phần trăm CPU, phần trăm Memory.</w:t>
            </w:r>
          </w:p>
          <w:p w14:paraId="005DCC24" w14:textId="77777777" w:rsidR="00AB563A" w:rsidRDefault="004705E7">
            <w:pPr>
              <w:pStyle w:val="DoanVB"/>
              <w:widowControl w:val="0"/>
              <w:rPr>
                <w:rFonts w:eastAsiaTheme="majorEastAsia" w:cstheme="majorBidi"/>
                <w:b/>
                <w:i/>
                <w:szCs w:val="24"/>
              </w:rPr>
            </w:pPr>
            <w:r>
              <w:t xml:space="preserve"> </w:t>
            </w:r>
          </w:p>
        </w:tc>
      </w:tr>
      <w:tr w:rsidR="00AB563A" w14:paraId="69701A1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D6A526" w14:textId="77777777" w:rsidR="00AB563A" w:rsidRDefault="004705E7">
            <w:pPr>
              <w:widowControl w:val="0"/>
              <w:rPr>
                <w:rFonts w:cs="Times New Roman"/>
                <w:b/>
              </w:rPr>
            </w:pPr>
            <w:r>
              <w:rPr>
                <w:rFonts w:cs="Times New Roman"/>
                <w:b/>
              </w:rPr>
              <w:t>Tác nhân</w:t>
            </w:r>
          </w:p>
          <w:p w14:paraId="318A796C"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60FD2D" w14:textId="77777777" w:rsidR="00AB563A" w:rsidRDefault="004705E7">
            <w:pPr>
              <w:pStyle w:val="Style-"/>
              <w:widowControl w:val="0"/>
            </w:pPr>
            <w:r>
              <w:t>Hệ thống kiểm soát trạng thái.</w:t>
            </w:r>
          </w:p>
          <w:p w14:paraId="2BDD7221" w14:textId="77777777" w:rsidR="00AB563A" w:rsidRDefault="004705E7">
            <w:pPr>
              <w:pStyle w:val="Style-"/>
              <w:widowControl w:val="0"/>
              <w:rPr>
                <w:rFonts w:eastAsiaTheme="majorEastAsia" w:cstheme="majorBidi"/>
                <w:b/>
                <w:i/>
                <w:szCs w:val="24"/>
              </w:rPr>
            </w:pPr>
            <w:r>
              <w:t>Ứng dụng biên dịch script.</w:t>
            </w:r>
          </w:p>
        </w:tc>
      </w:tr>
      <w:tr w:rsidR="00AB563A" w14:paraId="18DBFDB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A6478B"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1348C8" w14:textId="77777777" w:rsidR="00AB563A" w:rsidRDefault="004705E7">
            <w:pPr>
              <w:widowControl w:val="0"/>
              <w:rPr>
                <w:rFonts w:cs="Times New Roman"/>
              </w:rPr>
            </w:pPr>
            <w:r>
              <w:rPr>
                <w:rFonts w:cs="Times New Roman"/>
              </w:rPr>
              <w:t>Sau Ứng dụng biên dịch script được kết nối đến hệ thống kiểm soát trạng thái.</w:t>
            </w:r>
          </w:p>
        </w:tc>
      </w:tr>
      <w:tr w:rsidR="00AB563A" w14:paraId="0219164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AA1463F"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810C6E4"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AAD0CD" w14:textId="77777777" w:rsidR="00AB563A" w:rsidRDefault="004705E7">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AB563A" w14:paraId="3DF287E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775D8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4CF54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6B0D84" w14:textId="77777777" w:rsidR="00AB563A" w:rsidRDefault="004705E7">
            <w:pPr>
              <w:widowControl w:val="0"/>
              <w:rPr>
                <w:rFonts w:cs="Times New Roman"/>
              </w:rPr>
            </w:pPr>
            <w:r>
              <w:rPr>
                <w:rFonts w:cs="Times New Roman"/>
              </w:rPr>
              <w:t>Trạng thái hệ thống không thay đổi.</w:t>
            </w:r>
          </w:p>
        </w:tc>
      </w:tr>
      <w:tr w:rsidR="00AB563A" w14:paraId="6C3297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C5461A4" w14:textId="77777777" w:rsidR="00AB563A" w:rsidRDefault="004705E7">
            <w:pPr>
              <w:widowControl w:val="0"/>
              <w:rPr>
                <w:rFonts w:cs="Times New Roman"/>
                <w:b/>
              </w:rPr>
            </w:pPr>
            <w:r>
              <w:rPr>
                <w:rFonts w:cs="Times New Roman"/>
                <w:b/>
              </w:rPr>
              <w:t>ĐẶC TẢ CHỨC NĂNG</w:t>
            </w:r>
          </w:p>
        </w:tc>
      </w:tr>
      <w:tr w:rsidR="00AB563A" w14:paraId="161EDFD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E39D85"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F1F4D1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97E23EE" w14:textId="77777777" w:rsidR="00AB563A" w:rsidRDefault="004705E7">
            <w:pPr>
              <w:pStyle w:val="DoanVB"/>
              <w:widowControl w:val="0"/>
              <w:rPr>
                <w:rFonts w:eastAsiaTheme="majorEastAsia" w:cstheme="majorBidi"/>
                <w:b/>
                <w:i/>
                <w:szCs w:val="24"/>
              </w:rPr>
            </w:pPr>
            <w:r>
              <w:t>Sau khi ứng dụng biên dịch script được kết nối đến hệ thống kiểm soát trạng thái sẽ có 2 luồng sự kiện sau:</w:t>
            </w:r>
          </w:p>
          <w:p w14:paraId="37353FB9" w14:textId="77777777" w:rsidR="00AB563A" w:rsidRDefault="004705E7">
            <w:pPr>
              <w:pStyle w:val="Style"/>
              <w:widowControl w:val="0"/>
              <w:numPr>
                <w:ilvl w:val="0"/>
                <w:numId w:val="0"/>
              </w:numPr>
              <w:rPr>
                <w:b/>
                <w:bCs/>
              </w:rPr>
            </w:pPr>
            <w:r>
              <w:rPr>
                <w:b/>
                <w:bCs/>
              </w:rPr>
              <w:t>Luồng 1 – Gửi thông tin máy client đến hệ thống kiểm soát trạng thái:</w:t>
            </w:r>
          </w:p>
          <w:p w14:paraId="10DA6304" w14:textId="77777777" w:rsidR="00AB563A" w:rsidRDefault="004705E7">
            <w:pPr>
              <w:pStyle w:val="Style-"/>
              <w:widowControl w:val="0"/>
              <w:rPr>
                <w:rFonts w:eastAsiaTheme="majorEastAsia" w:cstheme="majorBidi"/>
                <w:b/>
                <w:i/>
                <w:szCs w:val="24"/>
              </w:rPr>
            </w:pPr>
            <w:r>
              <w:lastRenderedPageBreak/>
              <w:t>Ứng dụng biên dịch script thực hiện lấy các thông tin báo gồm:</w:t>
            </w:r>
          </w:p>
          <w:p w14:paraId="25155CE2" w14:textId="77777777" w:rsidR="00AB563A" w:rsidRDefault="004705E7">
            <w:pPr>
              <w:pStyle w:val="Style"/>
              <w:widowControl w:val="0"/>
            </w:pPr>
            <w:r>
              <w:t>IP LAN;</w:t>
            </w:r>
          </w:p>
          <w:p w14:paraId="3F990811" w14:textId="77777777" w:rsidR="00AB563A" w:rsidRDefault="004705E7">
            <w:pPr>
              <w:pStyle w:val="Style"/>
              <w:widowControl w:val="0"/>
            </w:pPr>
            <w:r>
              <w:t>IP Public được lấy từ request;</w:t>
            </w:r>
          </w:p>
          <w:p w14:paraId="6CD75654" w14:textId="77777777" w:rsidR="00AB563A" w:rsidRDefault="004705E7">
            <w:pPr>
              <w:pStyle w:val="Style"/>
              <w:widowControl w:val="0"/>
            </w:pPr>
            <w:r>
              <w:t>Phần trăm CPU;</w:t>
            </w:r>
          </w:p>
          <w:p w14:paraId="1C17D2C6" w14:textId="77777777" w:rsidR="00AB563A" w:rsidRDefault="004705E7">
            <w:pPr>
              <w:pStyle w:val="Style"/>
              <w:widowControl w:val="0"/>
            </w:pPr>
            <w:r>
              <w:t>Phần trăm Memory.</w:t>
            </w:r>
          </w:p>
          <w:p w14:paraId="58FDABF4" w14:textId="77777777" w:rsidR="00AB563A" w:rsidRDefault="004705E7">
            <w:pPr>
              <w:pStyle w:val="Style-"/>
              <w:widowControl w:val="0"/>
              <w:rPr>
                <w:rFonts w:eastAsiaTheme="majorEastAsia" w:cstheme="majorBidi"/>
                <w:b/>
                <w:i/>
                <w:szCs w:val="24"/>
              </w:rPr>
            </w:pPr>
            <w:r>
              <w:t>Thực hiện xử lý định kì gửi các thông tin trên đến hệ thống kiểm soát trạng thái.</w:t>
            </w:r>
          </w:p>
          <w:p w14:paraId="16BA880F" w14:textId="77777777" w:rsidR="00AB563A" w:rsidRDefault="004705E7">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0D0267D1" w14:textId="77777777" w:rsidR="00AB563A" w:rsidRDefault="004705E7">
            <w:pPr>
              <w:pStyle w:val="DoanVB"/>
              <w:widowControl w:val="0"/>
              <w:ind w:firstLine="0"/>
              <w:rPr>
                <w:b/>
                <w:bCs/>
              </w:rPr>
            </w:pPr>
            <w:r>
              <w:rPr>
                <w:b/>
                <w:bCs/>
              </w:rPr>
              <w:t>Luồng 2 – Thực hiện thêm mới máy client:</w:t>
            </w:r>
          </w:p>
          <w:p w14:paraId="30557187" w14:textId="77777777" w:rsidR="00AB563A" w:rsidRDefault="004705E7">
            <w:pPr>
              <w:pStyle w:val="Style-"/>
              <w:widowControl w:val="0"/>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58F10F26" w14:textId="77777777" w:rsidR="00AB563A" w:rsidRDefault="004705E7">
            <w:pPr>
              <w:pStyle w:val="Style"/>
              <w:widowControl w:val="0"/>
            </w:pPr>
            <w:r>
              <w:t>ID của tài khoản đăng nhập trên máy client;</w:t>
            </w:r>
          </w:p>
          <w:p w14:paraId="32DF0D1B" w14:textId="77777777" w:rsidR="00AB563A" w:rsidRDefault="004705E7">
            <w:pPr>
              <w:pStyle w:val="Style"/>
              <w:widowControl w:val="0"/>
            </w:pPr>
            <w:r>
              <w:t>IP Lan;</w:t>
            </w:r>
          </w:p>
          <w:p w14:paraId="320698A8" w14:textId="77777777" w:rsidR="00AB563A" w:rsidRDefault="004705E7">
            <w:pPr>
              <w:pStyle w:val="Style"/>
              <w:widowControl w:val="0"/>
            </w:pPr>
            <w:r>
              <w:t>IP Public;</w:t>
            </w:r>
          </w:p>
          <w:p w14:paraId="421B2253" w14:textId="77777777" w:rsidR="00AB563A" w:rsidRDefault="004705E7">
            <w:pPr>
              <w:pStyle w:val="Style"/>
              <w:widowControl w:val="0"/>
            </w:pPr>
            <w:r>
              <w:t>Trạng thái (Online/Offline);</w:t>
            </w:r>
          </w:p>
          <w:p w14:paraId="260093F5" w14:textId="77777777" w:rsidR="00AB563A" w:rsidRDefault="004705E7">
            <w:pPr>
              <w:pStyle w:val="Style"/>
              <w:widowControl w:val="0"/>
            </w:pPr>
            <w:r>
              <w:t>Thời gian thêm mới;</w:t>
            </w:r>
          </w:p>
          <w:p w14:paraId="7F38F49E" w14:textId="77777777" w:rsidR="00AB563A" w:rsidRDefault="004705E7">
            <w:pPr>
              <w:pStyle w:val="Style"/>
              <w:widowControl w:val="0"/>
              <w:numPr>
                <w:ilvl w:val="0"/>
                <w:numId w:val="0"/>
              </w:numPr>
              <w:rPr>
                <w:b/>
                <w:bCs/>
              </w:rPr>
            </w:pPr>
            <w:r>
              <w:rPr>
                <w:b/>
                <w:bCs/>
              </w:rPr>
              <w:t>Luồng 3 – Thực hiện cập nhật máy client:</w:t>
            </w:r>
          </w:p>
          <w:p w14:paraId="470D50B4" w14:textId="77777777" w:rsidR="00AB563A" w:rsidRDefault="004705E7">
            <w:pPr>
              <w:pStyle w:val="Style-"/>
              <w:widowControl w:val="0"/>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64DDD43E" w14:textId="77777777" w:rsidR="00AB563A" w:rsidRDefault="004705E7">
            <w:pPr>
              <w:pStyle w:val="Style"/>
              <w:widowControl w:val="0"/>
            </w:pPr>
            <w:r>
              <w:t>IP Lan;</w:t>
            </w:r>
          </w:p>
          <w:p w14:paraId="2D2439F9" w14:textId="77777777" w:rsidR="00AB563A" w:rsidRDefault="004705E7">
            <w:pPr>
              <w:pStyle w:val="Style"/>
              <w:widowControl w:val="0"/>
            </w:pPr>
            <w:r>
              <w:t>IP Public;</w:t>
            </w:r>
          </w:p>
          <w:p w14:paraId="61D0CB10" w14:textId="77777777" w:rsidR="00AB563A" w:rsidRDefault="004705E7">
            <w:pPr>
              <w:pStyle w:val="Style"/>
              <w:widowControl w:val="0"/>
            </w:pPr>
            <w:r>
              <w:t>Trạng thái (Online/Offline);</w:t>
            </w:r>
          </w:p>
          <w:p w14:paraId="220B1B34" w14:textId="77777777" w:rsidR="00AB563A" w:rsidRDefault="004705E7">
            <w:pPr>
              <w:pStyle w:val="Style"/>
              <w:widowControl w:val="0"/>
              <w:rPr>
                <w:rFonts w:eastAsiaTheme="majorEastAsia" w:cstheme="majorBidi"/>
                <w:b/>
                <w:i/>
                <w:szCs w:val="24"/>
              </w:rPr>
            </w:pPr>
            <w:r>
              <w:t>Thời gian cập nhật.</w:t>
            </w:r>
          </w:p>
        </w:tc>
      </w:tr>
      <w:tr w:rsidR="00AB563A" w14:paraId="378F0A1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DC6157"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13FECF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583EDA1"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bl>
    <w:p w14:paraId="7C729166" w14:textId="77777777" w:rsidR="00AB563A" w:rsidRDefault="004705E7">
      <w:pPr>
        <w:pStyle w:val="Heading2"/>
        <w:rPr>
          <w:i/>
          <w:szCs w:val="24"/>
        </w:rPr>
      </w:pPr>
      <w:bookmarkStart w:id="66" w:name="_Toc81825911"/>
      <w:r>
        <w:t>Quản lý ứng dụng</w:t>
      </w:r>
      <w:bookmarkEnd w:id="6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CB8239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40F5CE" w14:textId="77777777" w:rsidR="00AB563A" w:rsidRDefault="004705E7">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2122D480" w14:textId="77777777" w:rsidR="00AB563A" w:rsidRDefault="004705E7">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503F0538"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7CFE7F0"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F392C91"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F6FAE0A"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6A7476AB" w14:textId="77777777" w:rsidR="00AB563A" w:rsidRDefault="004705E7">
            <w:pPr>
              <w:pStyle w:val="Style-"/>
              <w:widowControl w:val="0"/>
            </w:pPr>
            <w:r>
              <w:t xml:space="preserve">Tìm kiếm trên danh ứng dụng: Người dùng có thể nhập từ khóa </w:t>
            </w:r>
            <w:r>
              <w:lastRenderedPageBreak/>
              <w:t>để tìm kiếm;</w:t>
            </w:r>
          </w:p>
          <w:p w14:paraId="10F97170" w14:textId="77777777" w:rsidR="00AB563A" w:rsidRDefault="004705E7">
            <w:pPr>
              <w:pStyle w:val="Style-"/>
              <w:widowControl w:val="0"/>
            </w:pPr>
            <w:r>
              <w:t>Bật ứng dụng: Người dùng bật ứng dụng đã cài trên máy client;</w:t>
            </w:r>
          </w:p>
          <w:p w14:paraId="4C819E11" w14:textId="77777777" w:rsidR="00AB563A" w:rsidRDefault="004705E7">
            <w:pPr>
              <w:pStyle w:val="Style-"/>
              <w:widowControl w:val="0"/>
            </w:pPr>
            <w:r>
              <w:t>Tắt ứng dụng: Người dùng tắt ứng dụng đã cài trên máy client;</w:t>
            </w:r>
          </w:p>
          <w:p w14:paraId="2399DDDA" w14:textId="77777777" w:rsidR="00AB563A" w:rsidRDefault="004705E7">
            <w:pPr>
              <w:pStyle w:val="Style-"/>
              <w:widowControl w:val="0"/>
            </w:pPr>
            <w:r>
              <w:t>Xóa ứng dụng: Người dùng có thể xóa một bản ghi ứng dụng;</w:t>
            </w:r>
          </w:p>
          <w:p w14:paraId="60E0A858" w14:textId="77777777" w:rsidR="00AB563A" w:rsidRDefault="004705E7">
            <w:pPr>
              <w:pStyle w:val="Style-"/>
              <w:widowControl w:val="0"/>
              <w:rPr>
                <w:rFonts w:eastAsiaTheme="majorEastAsia" w:cstheme="majorBidi"/>
                <w:b/>
                <w:i/>
                <w:szCs w:val="24"/>
              </w:rPr>
            </w:pPr>
            <w:r>
              <w:t>Chọn số lượng bản ghi hiển thị và phân trang.</w:t>
            </w:r>
          </w:p>
          <w:p w14:paraId="25A721FF" w14:textId="77777777" w:rsidR="00AB563A" w:rsidRDefault="00AB563A">
            <w:pPr>
              <w:pStyle w:val="DoanVB"/>
              <w:widowControl w:val="0"/>
              <w:ind w:firstLine="0"/>
              <w:rPr>
                <w:rFonts w:eastAsiaTheme="majorEastAsia" w:cstheme="majorBidi"/>
                <w:b/>
                <w:i/>
                <w:szCs w:val="24"/>
              </w:rPr>
            </w:pPr>
          </w:p>
        </w:tc>
      </w:tr>
      <w:tr w:rsidR="00AB563A" w14:paraId="2A15E96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E01B3C9" w14:textId="77777777" w:rsidR="00AB563A" w:rsidRDefault="004705E7">
            <w:pPr>
              <w:widowControl w:val="0"/>
              <w:rPr>
                <w:rFonts w:cs="Times New Roman"/>
                <w:b/>
              </w:rPr>
            </w:pPr>
            <w:r>
              <w:rPr>
                <w:rFonts w:cs="Times New Roman"/>
                <w:b/>
              </w:rPr>
              <w:lastRenderedPageBreak/>
              <w:t>Tác nhân</w:t>
            </w:r>
          </w:p>
          <w:p w14:paraId="425AF871"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F9D966"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37C83F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A916D3"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DD6BC6" w14:textId="77777777" w:rsidR="00AB563A" w:rsidRDefault="004705E7">
            <w:pPr>
              <w:widowControl w:val="0"/>
              <w:rPr>
                <w:rFonts w:cs="Times New Roman"/>
              </w:rPr>
            </w:pPr>
            <w:r>
              <w:rPr>
                <w:rFonts w:cs="Times New Roman"/>
              </w:rPr>
              <w:t>Sau khi quản trị hệ thống đăng nhập và chọn chức năng quản lý ứng dụng.</w:t>
            </w:r>
          </w:p>
        </w:tc>
      </w:tr>
      <w:tr w:rsidR="00AB563A" w14:paraId="1DEBD009"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ADE757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34C2F12"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B66FCD" w14:textId="77777777" w:rsidR="00AB563A" w:rsidRDefault="004705E7">
            <w:pPr>
              <w:pStyle w:val="Style-"/>
              <w:widowControl w:val="0"/>
              <w:numPr>
                <w:ilvl w:val="0"/>
                <w:numId w:val="0"/>
              </w:numPr>
              <w:rPr>
                <w:rFonts w:eastAsiaTheme="majorEastAsia" w:cstheme="majorBidi"/>
                <w:b/>
                <w:i/>
                <w:szCs w:val="24"/>
              </w:rPr>
            </w:pPr>
            <w:r>
              <w:t>Hiển thị đầy đủ danh sách ứng dụng trên màn hình.</w:t>
            </w:r>
          </w:p>
        </w:tc>
      </w:tr>
      <w:tr w:rsidR="00AB563A" w14:paraId="6342F67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A98BB7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5CA80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DA73904" w14:textId="77777777" w:rsidR="00AB563A" w:rsidRDefault="004705E7">
            <w:pPr>
              <w:widowControl w:val="0"/>
              <w:rPr>
                <w:rFonts w:cs="Times New Roman"/>
              </w:rPr>
            </w:pPr>
            <w:r>
              <w:rPr>
                <w:rFonts w:cs="Times New Roman"/>
              </w:rPr>
              <w:t>Trạng thái hệ thống không thay đổi.</w:t>
            </w:r>
          </w:p>
        </w:tc>
      </w:tr>
      <w:tr w:rsidR="00AB563A" w14:paraId="6C5A7D7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F60CEC" w14:textId="77777777" w:rsidR="00AB563A" w:rsidRDefault="004705E7">
            <w:pPr>
              <w:widowControl w:val="0"/>
              <w:rPr>
                <w:rFonts w:cs="Times New Roman"/>
                <w:b/>
              </w:rPr>
            </w:pPr>
            <w:r>
              <w:rPr>
                <w:rFonts w:cs="Times New Roman"/>
                <w:b/>
              </w:rPr>
              <w:t>ĐẶC TẢ CHỨC NĂNG</w:t>
            </w:r>
          </w:p>
        </w:tc>
      </w:tr>
      <w:tr w:rsidR="00AB563A" w14:paraId="2E6EEC9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C4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A5C85B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0786986"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56752ABF" w14:textId="77777777" w:rsidR="00AB563A" w:rsidRDefault="004705E7">
            <w:pPr>
              <w:pStyle w:val="Style-"/>
              <w:widowControl w:val="0"/>
              <w:rPr>
                <w:rFonts w:eastAsiaTheme="majorEastAsia" w:cstheme="majorBidi"/>
                <w:b/>
                <w:i/>
                <w:szCs w:val="24"/>
              </w:rPr>
            </w:pPr>
            <w:r>
              <w:t>Danh sách ứng dụng:</w:t>
            </w:r>
          </w:p>
          <w:p w14:paraId="67F5BEF8" w14:textId="77777777" w:rsidR="00AB563A" w:rsidRDefault="004705E7">
            <w:pPr>
              <w:pStyle w:val="Style"/>
              <w:widowControl w:val="0"/>
            </w:pPr>
            <w:r>
              <w:t>Danh sách máy client được hiển thị 15 bản ghi trên một trang và có phân trang từ 1 đến hết;</w:t>
            </w:r>
          </w:p>
          <w:p w14:paraId="59AC2B46" w14:textId="77777777" w:rsidR="00AB563A" w:rsidRDefault="004705E7">
            <w:pPr>
              <w:pStyle w:val="Style"/>
              <w:widowControl w:val="0"/>
            </w:pPr>
            <w:r>
              <w:t>Có ô nhập điều kiện tìm kiếm trên danh sách.</w:t>
            </w:r>
          </w:p>
          <w:p w14:paraId="3D050DF2" w14:textId="77777777" w:rsidR="00AB563A" w:rsidRDefault="004705E7">
            <w:pPr>
              <w:pStyle w:val="Style"/>
              <w:widowControl w:val="0"/>
              <w:rPr>
                <w:rFonts w:eastAsiaTheme="majorEastAsia" w:cstheme="majorBidi"/>
                <w:b/>
                <w:i/>
                <w:szCs w:val="24"/>
              </w:rPr>
            </w:pPr>
            <w:r>
              <w:t>Cho phép sắp xếp trên một số cột trên danh sách.</w:t>
            </w:r>
          </w:p>
          <w:p w14:paraId="05F4DDE0" w14:textId="77777777" w:rsidR="00AB563A" w:rsidRDefault="004705E7">
            <w:pPr>
              <w:pStyle w:val="Style-"/>
              <w:widowControl w:val="0"/>
              <w:rPr>
                <w:rFonts w:eastAsiaTheme="majorEastAsia" w:cstheme="majorBidi"/>
                <w:b/>
                <w:i/>
                <w:szCs w:val="24"/>
              </w:rPr>
            </w:pPr>
            <w:r>
              <w:t>Nút chức năng:</w:t>
            </w:r>
          </w:p>
          <w:p w14:paraId="1DF08F80" w14:textId="77777777" w:rsidR="00AB563A" w:rsidRDefault="004705E7">
            <w:pPr>
              <w:pStyle w:val="Style"/>
              <w:widowControl w:val="0"/>
            </w:pPr>
            <w:r>
              <w:t>Bật (đối với ứng dụng đang hoạt động);</w:t>
            </w:r>
          </w:p>
          <w:p w14:paraId="30BDF306" w14:textId="77777777" w:rsidR="00AB563A" w:rsidRDefault="004705E7">
            <w:pPr>
              <w:pStyle w:val="Style"/>
              <w:widowControl w:val="0"/>
            </w:pPr>
            <w:r>
              <w:t xml:space="preserve">Tắt (đối với ứng dụng ngừng hoạt động); </w:t>
            </w:r>
          </w:p>
          <w:p w14:paraId="0220F8A3" w14:textId="77777777" w:rsidR="00AB563A" w:rsidRDefault="004705E7">
            <w:pPr>
              <w:pStyle w:val="Style"/>
              <w:widowControl w:val="0"/>
              <w:rPr>
                <w:rFonts w:eastAsiaTheme="majorEastAsia" w:cstheme="majorBidi"/>
                <w:b/>
                <w:i/>
                <w:szCs w:val="24"/>
              </w:rPr>
            </w:pPr>
            <w:r>
              <w:t>Xóa.</w:t>
            </w:r>
          </w:p>
          <w:p w14:paraId="45EF3552" w14:textId="77777777" w:rsidR="00AB563A" w:rsidRDefault="004705E7">
            <w:pPr>
              <w:pStyle w:val="Style"/>
              <w:widowControl w:val="0"/>
              <w:numPr>
                <w:ilvl w:val="0"/>
                <w:numId w:val="0"/>
              </w:numPr>
              <w:rPr>
                <w:b/>
                <w:bCs/>
              </w:rPr>
            </w:pPr>
            <w:r>
              <w:rPr>
                <w:b/>
                <w:bCs/>
              </w:rPr>
              <w:t>Luồng 1 – Thực hiện bật ứng dụng:</w:t>
            </w:r>
          </w:p>
          <w:p w14:paraId="04DD55CC" w14:textId="77777777" w:rsidR="00AB563A" w:rsidRDefault="004705E7">
            <w:pPr>
              <w:pStyle w:val="Style-"/>
              <w:widowControl w:val="0"/>
            </w:pPr>
            <w:r>
              <w:t>Tại màn hình quản lý ứng dụng, người dùng click vào nút “Bật” tại bản ghi ứng dụng ngừng hoạt động.</w:t>
            </w:r>
          </w:p>
          <w:p w14:paraId="3A3136C5" w14:textId="77777777" w:rsidR="00AB563A" w:rsidRDefault="004705E7">
            <w:pPr>
              <w:pStyle w:val="Style-"/>
              <w:widowControl w:val="0"/>
            </w:pPr>
            <w:r>
              <w:t>Hệ thống kiểm soát trạng thái sẽ gửi thông tin của ứng đến ứng dụng biên dịch script.</w:t>
            </w:r>
          </w:p>
          <w:p w14:paraId="0D0EFE3C" w14:textId="77777777" w:rsidR="00AB563A" w:rsidRDefault="004705E7">
            <w:pPr>
              <w:pStyle w:val="Style-"/>
              <w:widowControl w:val="0"/>
              <w:rPr>
                <w:rFonts w:eastAsiaTheme="majorEastAsia" w:cstheme="majorBidi"/>
                <w:b/>
                <w:i/>
                <w:szCs w:val="24"/>
              </w:rPr>
            </w:pPr>
            <w:r>
              <w:t>Ứng dụng biên dịch script sẽ bật ứng dụng đó.</w:t>
            </w:r>
          </w:p>
          <w:p w14:paraId="133BEF09" w14:textId="77777777" w:rsidR="00AB563A" w:rsidRDefault="004705E7">
            <w:pPr>
              <w:pStyle w:val="Style-"/>
              <w:widowControl w:val="0"/>
              <w:numPr>
                <w:ilvl w:val="0"/>
                <w:numId w:val="0"/>
              </w:numPr>
              <w:rPr>
                <w:b/>
                <w:bCs/>
              </w:rPr>
            </w:pPr>
            <w:r>
              <w:rPr>
                <w:b/>
                <w:bCs/>
              </w:rPr>
              <w:lastRenderedPageBreak/>
              <w:t>Luồng 2 – Thực hiện tắt ứng dụng:</w:t>
            </w:r>
          </w:p>
          <w:p w14:paraId="7D4DD853" w14:textId="77777777" w:rsidR="00AB563A" w:rsidRDefault="004705E7">
            <w:pPr>
              <w:pStyle w:val="Style-"/>
              <w:widowControl w:val="0"/>
            </w:pPr>
            <w:r>
              <w:t>Tại màn hình quản lý ứng dụng, người dùng click vào nút “Tắt” tại bản ghi ứng dụng đang hoạt động.</w:t>
            </w:r>
          </w:p>
          <w:p w14:paraId="2E70E0DD" w14:textId="77777777" w:rsidR="00AB563A" w:rsidRDefault="004705E7">
            <w:pPr>
              <w:pStyle w:val="Style-"/>
              <w:widowControl w:val="0"/>
            </w:pPr>
            <w:r>
              <w:t>Hệ thống kiểm soát trạng thái sẽ gửi thông tin của ứng đến ứng dụng biên dịch script.</w:t>
            </w:r>
          </w:p>
          <w:p w14:paraId="3B6F49BD" w14:textId="77777777" w:rsidR="00AB563A" w:rsidRDefault="004705E7">
            <w:pPr>
              <w:pStyle w:val="Style-"/>
              <w:widowControl w:val="0"/>
              <w:rPr>
                <w:rFonts w:eastAsiaTheme="majorEastAsia" w:cstheme="majorBidi"/>
                <w:b/>
                <w:i/>
                <w:szCs w:val="24"/>
              </w:rPr>
            </w:pPr>
            <w:r>
              <w:t>Ứng dụng biên dịch script sẽ tắt ứng dụng đó.</w:t>
            </w:r>
          </w:p>
          <w:p w14:paraId="376CAE21" w14:textId="77777777" w:rsidR="00AB563A" w:rsidRDefault="004705E7">
            <w:pPr>
              <w:pStyle w:val="Style"/>
              <w:widowControl w:val="0"/>
              <w:numPr>
                <w:ilvl w:val="0"/>
                <w:numId w:val="0"/>
              </w:numPr>
              <w:rPr>
                <w:b/>
                <w:bCs/>
              </w:rPr>
            </w:pPr>
            <w:r>
              <w:rPr>
                <w:b/>
                <w:bCs/>
              </w:rPr>
              <w:t>Luồng 3 – Thực hiện xóa một bản ghi script:</w:t>
            </w:r>
          </w:p>
          <w:p w14:paraId="5F60F2FD" w14:textId="77777777" w:rsidR="00AB563A" w:rsidRDefault="004705E7">
            <w:pPr>
              <w:pStyle w:val="Style-"/>
              <w:widowControl w:val="0"/>
            </w:pPr>
            <w:r>
              <w:t>Tại màn hình quản lý ứng dụng, người dùng sẽ click vào nút “Xóa” trên một bản ghi ứng dụng. Hệ thống sẽ hiển thị một thông báo xác nhận xóa;</w:t>
            </w:r>
          </w:p>
          <w:p w14:paraId="2556CD4C" w14:textId="77777777" w:rsidR="00AB563A" w:rsidRDefault="004705E7">
            <w:pPr>
              <w:pStyle w:val="Style-"/>
              <w:widowControl w:val="0"/>
            </w:pPr>
            <w:r>
              <w:t>Nhấn “Đồng ý” để xóa bản ghi vừa chọn;</w:t>
            </w:r>
          </w:p>
          <w:p w14:paraId="0E0E99FB" w14:textId="77777777" w:rsidR="00AB563A" w:rsidRDefault="004705E7">
            <w:pPr>
              <w:pStyle w:val="Style-"/>
              <w:widowControl w:val="0"/>
              <w:rPr>
                <w:rFonts w:eastAsiaTheme="majorEastAsia" w:cstheme="majorBidi"/>
                <w:b/>
                <w:i/>
                <w:szCs w:val="24"/>
              </w:rPr>
            </w:pPr>
            <w:r>
              <w:t>Nhấn “Hủy bỏ” để trở lại.</w:t>
            </w:r>
          </w:p>
          <w:p w14:paraId="6135DC97" w14:textId="77777777" w:rsidR="00AB563A" w:rsidRDefault="00AB563A">
            <w:pPr>
              <w:pStyle w:val="Style-"/>
              <w:widowControl w:val="0"/>
              <w:numPr>
                <w:ilvl w:val="0"/>
                <w:numId w:val="0"/>
              </w:numPr>
              <w:rPr>
                <w:rFonts w:eastAsiaTheme="majorEastAsia" w:cstheme="majorBidi"/>
                <w:b/>
                <w:i/>
                <w:szCs w:val="24"/>
              </w:rPr>
            </w:pPr>
          </w:p>
        </w:tc>
      </w:tr>
      <w:tr w:rsidR="00AB563A" w14:paraId="7EDFD7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A8296CB"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2F73CE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C560118"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p w14:paraId="3A74EEBB"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4DC2BF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E80989" w14:textId="77777777" w:rsidR="00AB563A" w:rsidRDefault="004705E7">
            <w:pPr>
              <w:widowControl w:val="0"/>
              <w:rPr>
                <w:rFonts w:cs="Times New Roman"/>
              </w:rPr>
            </w:pPr>
            <w:r>
              <w:rPr>
                <w:rFonts w:cs="Times New Roman"/>
                <w:b/>
              </w:rPr>
              <w:t>Giao diện minh họa</w:t>
            </w:r>
          </w:p>
        </w:tc>
      </w:tr>
      <w:tr w:rsidR="00AB563A" w14:paraId="5D49005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33E9526" w14:textId="5DB1E9D2" w:rsidR="00AB563A" w:rsidRDefault="009F14F4">
            <w:pPr>
              <w:keepNext/>
              <w:widowControl w:val="0"/>
              <w:spacing w:before="0" w:after="200" w:line="240" w:lineRule="auto"/>
              <w:rPr>
                <w:rFonts w:eastAsiaTheme="majorEastAsia" w:cstheme="majorBidi"/>
                <w:b/>
                <w:i/>
                <w:szCs w:val="24"/>
              </w:rPr>
            </w:pPr>
            <w:r>
              <w:rPr>
                <w:rFonts w:eastAsiaTheme="majorEastAsia" w:cstheme="majorBidi"/>
                <w:b/>
                <w:i/>
                <w:noProof/>
                <w:szCs w:val="24"/>
              </w:rPr>
              <w:drawing>
                <wp:inline distT="0" distB="0" distL="0" distR="0" wp14:anchorId="0D64140E" wp14:editId="30089C2F">
                  <wp:extent cx="5983605" cy="1657350"/>
                  <wp:effectExtent l="0" t="0" r="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83605" cy="1657350"/>
                          </a:xfrm>
                          <a:prstGeom prst="rect">
                            <a:avLst/>
                          </a:prstGeom>
                        </pic:spPr>
                      </pic:pic>
                    </a:graphicData>
                  </a:graphic>
                </wp:inline>
              </w:drawing>
            </w:r>
          </w:p>
          <w:p w14:paraId="52ECB0D7" w14:textId="5BCA8883" w:rsidR="00AB563A" w:rsidRDefault="004705E7">
            <w:pPr>
              <w:pStyle w:val="Caption"/>
              <w:widowControl w:val="0"/>
              <w:rPr>
                <w:rFonts w:eastAsiaTheme="majorEastAsia" w:cstheme="majorBidi"/>
                <w:b/>
                <w:szCs w:val="24"/>
              </w:rPr>
            </w:pPr>
            <w:bookmarkStart w:id="67" w:name="_Toc75610666"/>
            <w:bookmarkStart w:id="68" w:name="_Toc76419684"/>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7</w:t>
            </w:r>
            <w:r w:rsidR="00DF5741">
              <w:rPr>
                <w:noProof/>
              </w:rPr>
              <w:fldChar w:fldCharType="end"/>
            </w:r>
            <w:r>
              <w:t>.Giao diện màn hình danh sách ứng dụng</w:t>
            </w:r>
            <w:bookmarkEnd w:id="67"/>
            <w:bookmarkEnd w:id="68"/>
          </w:p>
        </w:tc>
      </w:tr>
    </w:tbl>
    <w:p w14:paraId="54A0154D" w14:textId="77777777" w:rsidR="00AB563A" w:rsidRDefault="004705E7">
      <w:pPr>
        <w:pStyle w:val="Heading2"/>
        <w:rPr>
          <w:i/>
          <w:szCs w:val="24"/>
        </w:rPr>
      </w:pPr>
      <w:bookmarkStart w:id="69" w:name="_Toc81825912"/>
      <w:r>
        <w:t>Cập nhật ứng dụng</w:t>
      </w:r>
      <w:bookmarkEnd w:id="69"/>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B78FD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5E0E2E" w14:textId="77777777" w:rsidR="00AB563A" w:rsidRDefault="004705E7">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5F52C111" w14:textId="77777777" w:rsidR="00AB563A" w:rsidRDefault="004705E7">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04C5988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E1C53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B8F15A2"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3DD4E0" w14:textId="77777777" w:rsidR="00AB563A" w:rsidRDefault="004705E7">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AB563A" w14:paraId="43EFEA3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CA31DC" w14:textId="77777777" w:rsidR="00AB563A" w:rsidRDefault="004705E7">
            <w:pPr>
              <w:widowControl w:val="0"/>
              <w:rPr>
                <w:rFonts w:cs="Times New Roman"/>
                <w:b/>
              </w:rPr>
            </w:pPr>
            <w:r>
              <w:rPr>
                <w:rFonts w:cs="Times New Roman"/>
                <w:b/>
              </w:rPr>
              <w:t>Tác nhân</w:t>
            </w:r>
          </w:p>
          <w:p w14:paraId="5AE77FF7"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2505A9" w14:textId="77777777" w:rsidR="00AB563A" w:rsidRDefault="004705E7">
            <w:pPr>
              <w:pStyle w:val="Style-"/>
              <w:widowControl w:val="0"/>
            </w:pPr>
            <w:r>
              <w:t>Ứng dụng.</w:t>
            </w:r>
          </w:p>
          <w:p w14:paraId="6D5729EA" w14:textId="77777777" w:rsidR="00AB563A" w:rsidRDefault="004705E7">
            <w:pPr>
              <w:pStyle w:val="Style-"/>
              <w:widowControl w:val="0"/>
              <w:rPr>
                <w:rFonts w:eastAsiaTheme="majorEastAsia" w:cstheme="majorBidi"/>
                <w:b/>
                <w:i/>
                <w:szCs w:val="24"/>
              </w:rPr>
            </w:pPr>
            <w:r>
              <w:t>Hệ thống kiểm soát trạng thái.</w:t>
            </w:r>
          </w:p>
        </w:tc>
      </w:tr>
      <w:tr w:rsidR="00AB563A" w14:paraId="774D841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F95C0E"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4D6CA3" w14:textId="77777777" w:rsidR="00AB563A" w:rsidRDefault="004705E7">
            <w:pPr>
              <w:widowControl w:val="0"/>
              <w:rPr>
                <w:rFonts w:cs="Times New Roman"/>
              </w:rPr>
            </w:pPr>
            <w:r>
              <w:rPr>
                <w:rFonts w:cs="Times New Roman"/>
              </w:rPr>
              <w:t>Ứng dụng được cài đặt và chạy trên máy client mà hệ thống kiểm soát trạng thái quản lý.</w:t>
            </w:r>
          </w:p>
        </w:tc>
      </w:tr>
      <w:tr w:rsidR="00AB563A" w14:paraId="4BE5962A"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D1BFF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BD9356"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CA1DCA" w14:textId="77777777" w:rsidR="00AB563A" w:rsidRDefault="004705E7">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AB563A" w14:paraId="3BB6D44E"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BEA38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9506F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5398BD8" w14:textId="77777777" w:rsidR="00AB563A" w:rsidRDefault="004705E7">
            <w:pPr>
              <w:widowControl w:val="0"/>
              <w:rPr>
                <w:rFonts w:cs="Times New Roman"/>
              </w:rPr>
            </w:pPr>
            <w:r>
              <w:rPr>
                <w:rFonts w:cs="Times New Roman"/>
              </w:rPr>
              <w:t>Trạng thái hệ thống không thay đổi.</w:t>
            </w:r>
          </w:p>
        </w:tc>
      </w:tr>
      <w:tr w:rsidR="00AB563A" w14:paraId="2108A0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FFB9178" w14:textId="77777777" w:rsidR="00AB563A" w:rsidRDefault="004705E7">
            <w:pPr>
              <w:widowControl w:val="0"/>
              <w:rPr>
                <w:rFonts w:cs="Times New Roman"/>
                <w:b/>
              </w:rPr>
            </w:pPr>
            <w:r>
              <w:rPr>
                <w:rFonts w:cs="Times New Roman"/>
                <w:b/>
              </w:rPr>
              <w:t>ĐẶC TẢ CHỨC NĂNG</w:t>
            </w:r>
          </w:p>
        </w:tc>
      </w:tr>
      <w:tr w:rsidR="00AB563A" w14:paraId="6964B3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2FB9A8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392649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7395474" w14:textId="77777777" w:rsidR="00AB563A" w:rsidRDefault="004705E7">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4D69C0F4" w14:textId="77777777" w:rsidR="00AB563A" w:rsidRDefault="004705E7">
            <w:pPr>
              <w:pStyle w:val="DoanVB"/>
              <w:widowControl w:val="0"/>
              <w:ind w:firstLine="0"/>
              <w:rPr>
                <w:b/>
                <w:bCs/>
              </w:rPr>
            </w:pPr>
            <w:r>
              <w:rPr>
                <w:b/>
                <w:bCs/>
              </w:rPr>
              <w:t>Luồng 1 – Thực hiện thêm mới:</w:t>
            </w:r>
          </w:p>
          <w:p w14:paraId="6D1C302C" w14:textId="77777777" w:rsidR="00AB563A" w:rsidRDefault="004705E7">
            <w:pPr>
              <w:pStyle w:val="Style-"/>
              <w:widowControl w:val="0"/>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6D70F886" w14:textId="77777777" w:rsidR="00AB563A" w:rsidRDefault="004705E7">
            <w:pPr>
              <w:pStyle w:val="Style"/>
              <w:widowControl w:val="0"/>
            </w:pPr>
            <w:r>
              <w:t>Tên ứng dụng;</w:t>
            </w:r>
          </w:p>
          <w:p w14:paraId="21FB264A" w14:textId="77777777" w:rsidR="00AB563A" w:rsidRDefault="004705E7">
            <w:pPr>
              <w:pStyle w:val="Style"/>
              <w:widowControl w:val="0"/>
            </w:pPr>
            <w:r>
              <w:t>ID của ứng dụng;</w:t>
            </w:r>
          </w:p>
          <w:p w14:paraId="3AF8B73B" w14:textId="77777777" w:rsidR="00AB563A" w:rsidRDefault="004705E7">
            <w:pPr>
              <w:pStyle w:val="Style"/>
              <w:widowControl w:val="0"/>
            </w:pPr>
            <w:r>
              <w:t>Version;</w:t>
            </w:r>
          </w:p>
          <w:p w14:paraId="729A1DCF" w14:textId="77777777" w:rsidR="00AB563A" w:rsidRDefault="004705E7">
            <w:pPr>
              <w:pStyle w:val="Style"/>
              <w:widowControl w:val="0"/>
            </w:pPr>
            <w:r>
              <w:t>Thời gian thêm mới;</w:t>
            </w:r>
          </w:p>
          <w:p w14:paraId="1D768410" w14:textId="77777777" w:rsidR="00AB563A" w:rsidRDefault="004705E7">
            <w:pPr>
              <w:pStyle w:val="Style"/>
              <w:widowControl w:val="0"/>
            </w:pPr>
            <w:r>
              <w:t>ID tiến trình ứng dụng đang chạy;</w:t>
            </w:r>
          </w:p>
          <w:p w14:paraId="66B52902" w14:textId="77777777" w:rsidR="00AB563A" w:rsidRDefault="004705E7">
            <w:pPr>
              <w:pStyle w:val="Style"/>
              <w:widowControl w:val="0"/>
            </w:pPr>
            <w:r>
              <w:t>Đường dẫn file .exe của ứng dụng.</w:t>
            </w:r>
          </w:p>
          <w:p w14:paraId="4EF331B4" w14:textId="77777777" w:rsidR="00AB563A" w:rsidRDefault="004705E7">
            <w:pPr>
              <w:pStyle w:val="Style"/>
              <w:widowControl w:val="0"/>
            </w:pPr>
            <w:r>
              <w:t>ID của máy client (được xác định bằng IP Lan và IP Public mà ứng dụng gửi đến hệ thống);</w:t>
            </w:r>
          </w:p>
          <w:p w14:paraId="62C6A985" w14:textId="77777777" w:rsidR="00AB563A" w:rsidRDefault="004705E7">
            <w:pPr>
              <w:pStyle w:val="Style"/>
              <w:widowControl w:val="0"/>
              <w:numPr>
                <w:ilvl w:val="0"/>
                <w:numId w:val="0"/>
              </w:numPr>
              <w:rPr>
                <w:b/>
                <w:bCs/>
              </w:rPr>
            </w:pPr>
            <w:r>
              <w:rPr>
                <w:b/>
                <w:bCs/>
              </w:rPr>
              <w:t>Luồng 2 – Cập nhật ứng dụng:</w:t>
            </w:r>
          </w:p>
          <w:p w14:paraId="7A623911" w14:textId="77777777" w:rsidR="00AB563A" w:rsidRDefault="004705E7">
            <w:pPr>
              <w:pStyle w:val="Style-"/>
              <w:widowControl w:val="0"/>
              <w:rPr>
                <w:rFonts w:eastAsiaTheme="majorEastAsia" w:cstheme="majorBidi"/>
                <w:b/>
                <w:i/>
                <w:szCs w:val="24"/>
              </w:rPr>
            </w:pPr>
            <w:r>
              <w:t>Kiểm tra thông tin của ứng dụng đã có trong hệ thống kiểm soát trạng thái, hệ thống thực hiện cập nhật ứng dụng với các trường thông tin sau:</w:t>
            </w:r>
          </w:p>
          <w:p w14:paraId="253434A4" w14:textId="77777777" w:rsidR="00AB563A" w:rsidRDefault="004705E7">
            <w:pPr>
              <w:pStyle w:val="Style"/>
              <w:widowControl w:val="0"/>
            </w:pPr>
            <w:r>
              <w:t>Tên ứng dụng;</w:t>
            </w:r>
          </w:p>
          <w:p w14:paraId="5ED44DF8" w14:textId="77777777" w:rsidR="00AB563A" w:rsidRDefault="004705E7">
            <w:pPr>
              <w:pStyle w:val="Style"/>
              <w:widowControl w:val="0"/>
            </w:pPr>
            <w:r>
              <w:t>Version;</w:t>
            </w:r>
          </w:p>
          <w:p w14:paraId="11C00D7F" w14:textId="77777777" w:rsidR="00AB563A" w:rsidRDefault="004705E7">
            <w:pPr>
              <w:pStyle w:val="Style"/>
              <w:widowControl w:val="0"/>
            </w:pPr>
            <w:r>
              <w:t>Thời gian thêm mới;</w:t>
            </w:r>
          </w:p>
          <w:p w14:paraId="0FD271EB" w14:textId="77777777" w:rsidR="00AB563A" w:rsidRDefault="004705E7">
            <w:pPr>
              <w:pStyle w:val="Style"/>
              <w:widowControl w:val="0"/>
            </w:pPr>
            <w:r>
              <w:t>ID tiến trình ứng dụng đang chạy;</w:t>
            </w:r>
          </w:p>
          <w:p w14:paraId="1769015E" w14:textId="77777777" w:rsidR="00AB563A" w:rsidRDefault="004705E7">
            <w:pPr>
              <w:pStyle w:val="Style"/>
              <w:widowControl w:val="0"/>
            </w:pPr>
            <w:r>
              <w:t>Đường dẫn file .exe của ứng dụng.</w:t>
            </w:r>
          </w:p>
          <w:p w14:paraId="32662115" w14:textId="77777777" w:rsidR="00AB563A" w:rsidRDefault="004705E7">
            <w:pPr>
              <w:pStyle w:val="Style"/>
              <w:widowControl w:val="0"/>
            </w:pPr>
            <w:r>
              <w:t>ID của máy client (được xác định bằng IP Lan và IP Public mà ứng dụng gửi đến hệ thống);</w:t>
            </w:r>
          </w:p>
          <w:p w14:paraId="130FE35F" w14:textId="77777777" w:rsidR="00AB563A" w:rsidRDefault="00AB563A">
            <w:pPr>
              <w:pStyle w:val="Style"/>
              <w:widowControl w:val="0"/>
              <w:numPr>
                <w:ilvl w:val="0"/>
                <w:numId w:val="0"/>
              </w:numPr>
              <w:ind w:left="1135" w:hanging="283"/>
              <w:rPr>
                <w:rFonts w:eastAsiaTheme="majorEastAsia" w:cstheme="majorBidi"/>
                <w:b/>
                <w:i/>
                <w:szCs w:val="24"/>
              </w:rPr>
            </w:pPr>
          </w:p>
        </w:tc>
      </w:tr>
      <w:tr w:rsidR="00AB563A" w14:paraId="18C5F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229CDB9"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4F597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D7BE00D" w14:textId="77777777" w:rsidR="00AB563A" w:rsidRDefault="004705E7">
            <w:pPr>
              <w:pStyle w:val="DoanVB"/>
              <w:widowControl w:val="0"/>
              <w:ind w:firstLine="0"/>
              <w:rPr>
                <w:rFonts w:eastAsiaTheme="majorEastAsia" w:cstheme="majorBidi"/>
                <w:b/>
                <w:i/>
                <w:szCs w:val="24"/>
              </w:rPr>
            </w:pPr>
            <w:r>
              <w:lastRenderedPageBreak/>
              <w:t>N/A</w:t>
            </w:r>
          </w:p>
        </w:tc>
      </w:tr>
    </w:tbl>
    <w:p w14:paraId="432734AB" w14:textId="77777777" w:rsidR="00AB563A" w:rsidRDefault="004705E7">
      <w:pPr>
        <w:pStyle w:val="Heading2"/>
        <w:rPr>
          <w:i/>
          <w:szCs w:val="24"/>
        </w:rPr>
      </w:pPr>
      <w:bookmarkStart w:id="70" w:name="_Toc81825913"/>
      <w:r>
        <w:t>Quản lý nhóm quyền</w:t>
      </w:r>
      <w:bookmarkEnd w:id="7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DCA320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C5E2F" w14:textId="77777777" w:rsidR="00AB563A" w:rsidRDefault="004705E7">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255617A7" w14:textId="77777777" w:rsidR="00AB563A" w:rsidRDefault="004705E7">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2D62EB1"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0A9B9F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0ED84B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094256"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542BFC5" w14:textId="77777777" w:rsidR="00AB563A" w:rsidRDefault="004705E7">
            <w:pPr>
              <w:pStyle w:val="Style-"/>
              <w:widowControl w:val="0"/>
            </w:pPr>
            <w:r>
              <w:t>Thêm mới nhóm quyền: Cho phép người dùng thêm mới một bản ghi nhóm quyền.</w:t>
            </w:r>
          </w:p>
          <w:p w14:paraId="1CC3E34D" w14:textId="77777777" w:rsidR="00AB563A" w:rsidRDefault="004705E7">
            <w:pPr>
              <w:pStyle w:val="Style-"/>
              <w:widowControl w:val="0"/>
            </w:pPr>
            <w:r>
              <w:t>Cập nhật nhóm quyền: Cho phép người dùng cập nhật một bản ghi nhóm quyền.</w:t>
            </w:r>
          </w:p>
          <w:p w14:paraId="21F3C8D5" w14:textId="77777777" w:rsidR="00AB563A" w:rsidRDefault="004705E7">
            <w:pPr>
              <w:pStyle w:val="Style-"/>
              <w:widowControl w:val="0"/>
            </w:pPr>
            <w:r>
              <w:t>Chỉ định các quyền có trong nhóm quyền đã thêm mới;</w:t>
            </w:r>
          </w:p>
          <w:p w14:paraId="206C4E46" w14:textId="77777777" w:rsidR="00AB563A" w:rsidRDefault="004705E7">
            <w:pPr>
              <w:pStyle w:val="Style-"/>
              <w:widowControl w:val="0"/>
            </w:pPr>
            <w:r>
              <w:t>Tìm kiếm nhóm quyền theo từ khóa: Cho phép người dùng nhập từ khóa để tìm kiếm.</w:t>
            </w:r>
          </w:p>
          <w:p w14:paraId="7603A46D" w14:textId="77777777" w:rsidR="00AB563A" w:rsidRDefault="004705E7">
            <w:pPr>
              <w:pStyle w:val="Style-"/>
              <w:widowControl w:val="0"/>
              <w:rPr>
                <w:rFonts w:eastAsiaTheme="majorEastAsia" w:cstheme="majorBidi"/>
                <w:b/>
                <w:i/>
                <w:szCs w:val="24"/>
              </w:rPr>
            </w:pPr>
            <w:r>
              <w:t>Chọn số lượng bản ghi hiển thị và phân trang.</w:t>
            </w:r>
          </w:p>
          <w:p w14:paraId="04C7D101" w14:textId="77777777" w:rsidR="00AB563A" w:rsidRDefault="00AB563A">
            <w:pPr>
              <w:pStyle w:val="DoanVB"/>
              <w:widowControl w:val="0"/>
              <w:ind w:firstLine="0"/>
              <w:rPr>
                <w:rFonts w:eastAsiaTheme="majorEastAsia" w:cstheme="majorBidi"/>
                <w:b/>
                <w:i/>
                <w:szCs w:val="24"/>
              </w:rPr>
            </w:pPr>
          </w:p>
        </w:tc>
      </w:tr>
      <w:tr w:rsidR="00AB563A" w14:paraId="75F8ADE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4F8E06" w14:textId="77777777" w:rsidR="00AB563A" w:rsidRDefault="004705E7">
            <w:pPr>
              <w:widowControl w:val="0"/>
              <w:rPr>
                <w:rFonts w:cs="Times New Roman"/>
                <w:b/>
              </w:rPr>
            </w:pPr>
            <w:r>
              <w:rPr>
                <w:rFonts w:cs="Times New Roman"/>
                <w:b/>
              </w:rPr>
              <w:t>Tác nhân</w:t>
            </w:r>
          </w:p>
          <w:p w14:paraId="2908417E"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CC53E6D"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8C5FF5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034786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FB8FBC" w14:textId="77777777" w:rsidR="00AB563A" w:rsidRDefault="004705E7">
            <w:pPr>
              <w:widowControl w:val="0"/>
              <w:rPr>
                <w:rFonts w:cs="Times New Roman"/>
              </w:rPr>
            </w:pPr>
            <w:r>
              <w:rPr>
                <w:rFonts w:cs="Times New Roman"/>
              </w:rPr>
              <w:t>Sau khi quản trị hệ thống đăng nhập và chọn chức năng quản lý nhóm quyền.</w:t>
            </w:r>
          </w:p>
        </w:tc>
      </w:tr>
      <w:tr w:rsidR="00AB563A" w14:paraId="75379CE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EE21AA8"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25554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45721E" w14:textId="77777777" w:rsidR="00AB563A" w:rsidRDefault="004705E7">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AB563A" w14:paraId="0B54C67F"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18AFFA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C7E198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CA75AD8" w14:textId="77777777" w:rsidR="00AB563A" w:rsidRDefault="004705E7">
            <w:pPr>
              <w:widowControl w:val="0"/>
              <w:rPr>
                <w:rFonts w:cs="Times New Roman"/>
              </w:rPr>
            </w:pPr>
            <w:r>
              <w:rPr>
                <w:rFonts w:cs="Times New Roman"/>
              </w:rPr>
              <w:t>Trạng thái hệ thống không thay đổi.</w:t>
            </w:r>
          </w:p>
        </w:tc>
      </w:tr>
      <w:tr w:rsidR="00AB563A" w14:paraId="60F420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4FA830" w14:textId="77777777" w:rsidR="00AB563A" w:rsidRDefault="004705E7">
            <w:pPr>
              <w:widowControl w:val="0"/>
              <w:rPr>
                <w:rFonts w:cs="Times New Roman"/>
                <w:b/>
              </w:rPr>
            </w:pPr>
            <w:r>
              <w:rPr>
                <w:rFonts w:cs="Times New Roman"/>
                <w:b/>
              </w:rPr>
              <w:t>ĐẶC TẢ CHỨC NĂNG</w:t>
            </w:r>
          </w:p>
        </w:tc>
      </w:tr>
      <w:tr w:rsidR="00AB563A" w14:paraId="03FB3FD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82C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EBB593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CBF6DD"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23CA5022" w14:textId="77777777" w:rsidR="00AB563A" w:rsidRDefault="004705E7">
            <w:pPr>
              <w:pStyle w:val="Style-"/>
              <w:widowControl w:val="0"/>
              <w:rPr>
                <w:rFonts w:eastAsiaTheme="majorEastAsia" w:cstheme="majorBidi"/>
                <w:b/>
                <w:i/>
                <w:szCs w:val="24"/>
              </w:rPr>
            </w:pPr>
            <w:r>
              <w:t>Danh sách nhóm quyền:</w:t>
            </w:r>
          </w:p>
          <w:p w14:paraId="2370E5A5"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D26B4BF" w14:textId="77777777" w:rsidR="00AB563A" w:rsidRDefault="004705E7">
            <w:pPr>
              <w:pStyle w:val="Style-"/>
              <w:widowControl w:val="0"/>
              <w:rPr>
                <w:rFonts w:eastAsiaTheme="majorEastAsia" w:cstheme="majorBidi"/>
                <w:b/>
                <w:i/>
                <w:szCs w:val="24"/>
              </w:rPr>
            </w:pPr>
            <w:r>
              <w:t>Nút chức năng:</w:t>
            </w:r>
          </w:p>
          <w:p w14:paraId="10F0DA02" w14:textId="77777777" w:rsidR="00AB563A" w:rsidRDefault="004705E7">
            <w:pPr>
              <w:pStyle w:val="Style"/>
              <w:widowControl w:val="0"/>
            </w:pPr>
            <w:r>
              <w:lastRenderedPageBreak/>
              <w:t>Thêm mới;</w:t>
            </w:r>
          </w:p>
          <w:p w14:paraId="02E8314F" w14:textId="77777777" w:rsidR="00AB563A" w:rsidRDefault="004705E7">
            <w:pPr>
              <w:pStyle w:val="Style"/>
              <w:widowControl w:val="0"/>
            </w:pPr>
            <w:r>
              <w:t>Quyền</w:t>
            </w:r>
          </w:p>
          <w:p w14:paraId="20B8481E" w14:textId="77777777" w:rsidR="00AB563A" w:rsidRDefault="004705E7">
            <w:pPr>
              <w:pStyle w:val="Style"/>
              <w:widowControl w:val="0"/>
            </w:pPr>
            <w:r>
              <w:t>Cập nhật.</w:t>
            </w:r>
          </w:p>
          <w:p w14:paraId="58B36504" w14:textId="77777777" w:rsidR="00AB563A" w:rsidRDefault="004705E7">
            <w:pPr>
              <w:pStyle w:val="Style"/>
              <w:widowControl w:val="0"/>
              <w:numPr>
                <w:ilvl w:val="0"/>
                <w:numId w:val="0"/>
              </w:numPr>
              <w:rPr>
                <w:b/>
                <w:bCs/>
              </w:rPr>
            </w:pPr>
            <w:r>
              <w:rPr>
                <w:b/>
                <w:bCs/>
              </w:rPr>
              <w:t>Luồng 1 – Thực hiện thêm mới nhóm quyền:</w:t>
            </w:r>
          </w:p>
          <w:p w14:paraId="75372B2F" w14:textId="77777777" w:rsidR="00AB563A" w:rsidRDefault="004705E7">
            <w:pPr>
              <w:pStyle w:val="Style-"/>
              <w:widowControl w:val="0"/>
              <w:rPr>
                <w:rFonts w:eastAsiaTheme="majorEastAsia" w:cstheme="majorBidi"/>
                <w:b/>
                <w:i/>
                <w:szCs w:val="24"/>
              </w:rPr>
            </w:pPr>
            <w:r>
              <w:t>Tại màn hình quản lý nhóm quyền, người dùng click vào nút “Thêm mới”, hệ thống sẽ hiện thị màn hình thêm mới.</w:t>
            </w:r>
          </w:p>
          <w:p w14:paraId="60809705" w14:textId="77777777" w:rsidR="00AB563A" w:rsidRDefault="004705E7">
            <w:pPr>
              <w:pStyle w:val="Style-"/>
              <w:widowControl w:val="0"/>
              <w:rPr>
                <w:rFonts w:eastAsiaTheme="majorEastAsia" w:cstheme="majorBidi"/>
                <w:b/>
                <w:i/>
                <w:szCs w:val="24"/>
              </w:rPr>
            </w:pPr>
            <w:r>
              <w:t>Trên màn hình thêm mới nhóm quyền người dùng cần nhập đúng thông tin theo yêu cầu:</w:t>
            </w:r>
          </w:p>
          <w:p w14:paraId="402E78DA" w14:textId="77777777" w:rsidR="00AB563A" w:rsidRDefault="004705E7">
            <w:pPr>
              <w:pStyle w:val="Style"/>
              <w:widowControl w:val="0"/>
            </w:pPr>
            <w:r>
              <w:t>Tên nhóm quyền;</w:t>
            </w:r>
          </w:p>
          <w:p w14:paraId="51DF1B76" w14:textId="77777777" w:rsidR="00AB563A" w:rsidRDefault="004705E7">
            <w:pPr>
              <w:pStyle w:val="Style"/>
              <w:widowControl w:val="0"/>
            </w:pPr>
            <w:r>
              <w:t xml:space="preserve">Chọn để “Mặc định”, “Công khai”; </w:t>
            </w:r>
          </w:p>
          <w:p w14:paraId="772D56A7" w14:textId="77777777" w:rsidR="00AB563A" w:rsidRDefault="004705E7">
            <w:pPr>
              <w:pStyle w:val="Style"/>
              <w:widowControl w:val="0"/>
            </w:pPr>
            <w:r>
              <w:t>Nhấn “Lưu” để hoàn tất thêm mới;</w:t>
            </w:r>
          </w:p>
          <w:p w14:paraId="21624E3D" w14:textId="77777777" w:rsidR="00AB563A" w:rsidRDefault="004705E7">
            <w:pPr>
              <w:pStyle w:val="Style"/>
              <w:widowControl w:val="0"/>
              <w:rPr>
                <w:rFonts w:eastAsiaTheme="majorEastAsia" w:cstheme="majorBidi"/>
                <w:b/>
                <w:i/>
                <w:szCs w:val="24"/>
              </w:rPr>
            </w:pPr>
            <w:r>
              <w:t>Nhấn “Hủy bỏ”;</w:t>
            </w:r>
          </w:p>
          <w:p w14:paraId="53604084" w14:textId="77777777" w:rsidR="00AB563A" w:rsidRDefault="004705E7">
            <w:pPr>
              <w:pStyle w:val="Style-"/>
              <w:widowControl w:val="0"/>
              <w:numPr>
                <w:ilvl w:val="0"/>
                <w:numId w:val="0"/>
              </w:numPr>
              <w:rPr>
                <w:b/>
                <w:bCs/>
              </w:rPr>
            </w:pPr>
            <w:r>
              <w:rPr>
                <w:b/>
                <w:bCs/>
              </w:rPr>
              <w:t>Luồng 2 – Thực hiện cập nhật nhóm quyền:</w:t>
            </w:r>
          </w:p>
          <w:p w14:paraId="2E97F74C" w14:textId="77777777" w:rsidR="00AB563A" w:rsidRDefault="004705E7">
            <w:pPr>
              <w:pStyle w:val="Style-"/>
              <w:widowControl w:val="0"/>
            </w:pPr>
            <w:r>
              <w:t>Tại màn hình quản lý nhóm quyền, người dùng click nút “Cập nhật”, hệ thống sẽ hiển thị màn hình cập nhật nhóm quyền.</w:t>
            </w:r>
          </w:p>
          <w:p w14:paraId="16F6F54E" w14:textId="77777777" w:rsidR="00AB563A" w:rsidRDefault="004705E7">
            <w:pPr>
              <w:pStyle w:val="Style-"/>
              <w:widowControl w:val="0"/>
            </w:pPr>
            <w:r>
              <w:t>Trên màn hình cập nhật nhóm quyền người dùng cần nhập đúng thông tin theo yêu cầu (quy tắc nhập giống màn hình thêm mới).</w:t>
            </w:r>
          </w:p>
          <w:p w14:paraId="1B2D6AE2" w14:textId="77777777" w:rsidR="00AB563A" w:rsidRDefault="004705E7">
            <w:pPr>
              <w:pStyle w:val="Style-"/>
              <w:widowControl w:val="0"/>
            </w:pPr>
            <w:r>
              <w:t>Nhấn “Lưu” để hoàn tất cập nhật.</w:t>
            </w:r>
          </w:p>
          <w:p w14:paraId="386A26C2" w14:textId="77777777" w:rsidR="00AB563A" w:rsidRDefault="004705E7">
            <w:pPr>
              <w:pStyle w:val="Style-"/>
              <w:widowControl w:val="0"/>
              <w:rPr>
                <w:rFonts w:eastAsiaTheme="majorEastAsia" w:cstheme="majorBidi"/>
                <w:b/>
                <w:i/>
                <w:szCs w:val="24"/>
              </w:rPr>
            </w:pPr>
            <w:r>
              <w:t>Nhấn “Hủy bỏ”.</w:t>
            </w:r>
          </w:p>
          <w:p w14:paraId="5B5DC554" w14:textId="77777777" w:rsidR="00AB563A" w:rsidRDefault="004705E7">
            <w:pPr>
              <w:pStyle w:val="Style"/>
              <w:widowControl w:val="0"/>
              <w:numPr>
                <w:ilvl w:val="0"/>
                <w:numId w:val="0"/>
              </w:numPr>
              <w:rPr>
                <w:b/>
                <w:bCs/>
              </w:rPr>
            </w:pPr>
            <w:r>
              <w:rPr>
                <w:b/>
                <w:bCs/>
              </w:rPr>
              <w:t>Luồng 3 – Thực hiện chỉ định các quyền thuộc nhóm quyền đã thêm mới:</w:t>
            </w:r>
          </w:p>
          <w:p w14:paraId="37681416" w14:textId="77777777" w:rsidR="00AB563A" w:rsidRDefault="004705E7">
            <w:pPr>
              <w:pStyle w:val="Style-"/>
              <w:widowControl w:val="0"/>
            </w:pPr>
            <w:r>
              <w:t>Tại màn hình quản lý nhóm quyền, người dùng sẽ click vào nút “Quyền” hệ thống sẽ hiện thị màn hình danh sách các quyền để người dùng chọn;</w:t>
            </w:r>
          </w:p>
          <w:p w14:paraId="2ED77166" w14:textId="77777777" w:rsidR="00AB563A" w:rsidRDefault="004705E7">
            <w:pPr>
              <w:pStyle w:val="Style-"/>
              <w:widowControl w:val="0"/>
            </w:pPr>
            <w:r>
              <w:t>Nhấn “Lưu” hoàn tất;</w:t>
            </w:r>
          </w:p>
          <w:p w14:paraId="1A2634FE" w14:textId="77777777" w:rsidR="00AB563A" w:rsidRDefault="004705E7">
            <w:pPr>
              <w:pStyle w:val="Style-"/>
              <w:widowControl w:val="0"/>
              <w:rPr>
                <w:rFonts w:eastAsiaTheme="majorEastAsia" w:cstheme="majorBidi"/>
                <w:b/>
                <w:i/>
                <w:szCs w:val="24"/>
              </w:rPr>
            </w:pPr>
            <w:r>
              <w:t>Nhấn “Hủy bỏ” để trở lại.</w:t>
            </w:r>
          </w:p>
          <w:p w14:paraId="46CBAD12" w14:textId="77777777" w:rsidR="00AB563A" w:rsidRDefault="00AB563A">
            <w:pPr>
              <w:pStyle w:val="Style-"/>
              <w:widowControl w:val="0"/>
              <w:numPr>
                <w:ilvl w:val="0"/>
                <w:numId w:val="0"/>
              </w:numPr>
              <w:rPr>
                <w:rFonts w:eastAsiaTheme="majorEastAsia" w:cstheme="majorBidi"/>
                <w:b/>
                <w:i/>
                <w:szCs w:val="24"/>
              </w:rPr>
            </w:pPr>
          </w:p>
        </w:tc>
      </w:tr>
      <w:tr w:rsidR="00AB563A" w14:paraId="009FC0C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45B60DC"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4FF3D0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B23DA6" w14:textId="77777777" w:rsidR="00AB563A" w:rsidRDefault="004705E7">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AB563A" w14:paraId="747B61C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83C076" w14:textId="77777777" w:rsidR="00AB563A" w:rsidRDefault="004705E7">
            <w:pPr>
              <w:widowControl w:val="0"/>
              <w:rPr>
                <w:rFonts w:cs="Times New Roman"/>
              </w:rPr>
            </w:pPr>
            <w:r>
              <w:rPr>
                <w:rFonts w:cs="Times New Roman"/>
                <w:b/>
              </w:rPr>
              <w:t>Giao diện minh họa</w:t>
            </w:r>
          </w:p>
        </w:tc>
      </w:tr>
      <w:tr w:rsidR="00AB563A" w14:paraId="4CE68B6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640E1A"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F2E7BF" wp14:editId="61B17562">
                  <wp:extent cx="5983605" cy="1233805"/>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0"/>
                          <pic:cNvPicPr>
                            <a:picLocks noChangeAspect="1" noChangeArrowheads="1"/>
                          </pic:cNvPicPr>
                        </pic:nvPicPr>
                        <pic:blipFill>
                          <a:blip r:embed="rId36"/>
                          <a:stretch>
                            <a:fillRect/>
                          </a:stretch>
                        </pic:blipFill>
                        <pic:spPr bwMode="auto">
                          <a:xfrm>
                            <a:off x="0" y="0"/>
                            <a:ext cx="5983605" cy="1233805"/>
                          </a:xfrm>
                          <a:prstGeom prst="rect">
                            <a:avLst/>
                          </a:prstGeom>
                        </pic:spPr>
                      </pic:pic>
                    </a:graphicData>
                  </a:graphic>
                </wp:inline>
              </w:drawing>
            </w:r>
          </w:p>
          <w:p w14:paraId="657DD56F" w14:textId="6A26612B" w:rsidR="00AB563A" w:rsidRDefault="004705E7">
            <w:pPr>
              <w:pStyle w:val="Caption"/>
              <w:widowControl w:val="0"/>
              <w:rPr>
                <w:rFonts w:eastAsiaTheme="majorEastAsia" w:cstheme="majorBidi"/>
                <w:b/>
                <w:szCs w:val="24"/>
              </w:rPr>
            </w:pPr>
            <w:bookmarkStart w:id="71" w:name="_Toc75610667"/>
            <w:bookmarkStart w:id="72" w:name="_Toc76419685"/>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8</w:t>
            </w:r>
            <w:r w:rsidR="00DF5741">
              <w:rPr>
                <w:noProof/>
              </w:rPr>
              <w:fldChar w:fldCharType="end"/>
            </w:r>
            <w:r>
              <w:t>. Giao diện màn hình danh sách nhóm quyền</w:t>
            </w:r>
            <w:bookmarkEnd w:id="71"/>
            <w:bookmarkEnd w:id="72"/>
          </w:p>
          <w:p w14:paraId="2771E2EF" w14:textId="77777777" w:rsidR="00AB563A" w:rsidRDefault="004705E7">
            <w:pPr>
              <w:keepNext/>
              <w:widowControl w:val="0"/>
              <w:jc w:val="center"/>
              <w:rPr>
                <w:rFonts w:eastAsiaTheme="majorEastAsia" w:cstheme="majorBidi"/>
                <w:b/>
                <w:i/>
                <w:szCs w:val="24"/>
              </w:rPr>
            </w:pPr>
            <w:r>
              <w:rPr>
                <w:noProof/>
              </w:rPr>
              <w:drawing>
                <wp:inline distT="0" distB="0" distL="0" distR="0" wp14:anchorId="6FF11920" wp14:editId="0F5DC961">
                  <wp:extent cx="4304665" cy="2877185"/>
                  <wp:effectExtent l="0" t="0" r="0" b="0"/>
                  <wp:docPr id="1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1"/>
                          <pic:cNvPicPr>
                            <a:picLocks noChangeAspect="1" noChangeArrowheads="1"/>
                          </pic:cNvPicPr>
                        </pic:nvPicPr>
                        <pic:blipFill>
                          <a:blip r:embed="rId37"/>
                          <a:stretch>
                            <a:fillRect/>
                          </a:stretch>
                        </pic:blipFill>
                        <pic:spPr bwMode="auto">
                          <a:xfrm>
                            <a:off x="0" y="0"/>
                            <a:ext cx="4304665" cy="2877185"/>
                          </a:xfrm>
                          <a:prstGeom prst="rect">
                            <a:avLst/>
                          </a:prstGeom>
                        </pic:spPr>
                      </pic:pic>
                    </a:graphicData>
                  </a:graphic>
                </wp:inline>
              </w:drawing>
            </w:r>
          </w:p>
          <w:p w14:paraId="571BBBF8" w14:textId="3250976B" w:rsidR="00AB563A" w:rsidRDefault="004705E7">
            <w:pPr>
              <w:pStyle w:val="Caption"/>
              <w:widowControl w:val="0"/>
              <w:rPr>
                <w:rFonts w:eastAsiaTheme="majorEastAsia" w:cstheme="majorBidi"/>
                <w:b/>
                <w:szCs w:val="24"/>
              </w:rPr>
            </w:pPr>
            <w:bookmarkStart w:id="73" w:name="_Toc75610668"/>
            <w:bookmarkStart w:id="74" w:name="_Toc76419686"/>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9</w:t>
            </w:r>
            <w:r w:rsidR="00DF5741">
              <w:rPr>
                <w:noProof/>
              </w:rPr>
              <w:fldChar w:fldCharType="end"/>
            </w:r>
            <w:r>
              <w:t>. Giao diện màn hình cập nhật nhóm quyền</w:t>
            </w:r>
            <w:bookmarkEnd w:id="73"/>
            <w:bookmarkEnd w:id="74"/>
          </w:p>
          <w:p w14:paraId="5E070E6E" w14:textId="77777777" w:rsidR="00AB563A" w:rsidRDefault="004705E7">
            <w:pPr>
              <w:keepNext/>
              <w:widowControl w:val="0"/>
              <w:jc w:val="center"/>
              <w:rPr>
                <w:rFonts w:eastAsiaTheme="majorEastAsia" w:cstheme="majorBidi"/>
                <w:b/>
                <w:i/>
                <w:szCs w:val="24"/>
              </w:rPr>
            </w:pPr>
            <w:r>
              <w:rPr>
                <w:noProof/>
              </w:rPr>
              <w:drawing>
                <wp:inline distT="0" distB="0" distL="0" distR="0" wp14:anchorId="1C033F52" wp14:editId="43A0DF4A">
                  <wp:extent cx="5983605" cy="3618865"/>
                  <wp:effectExtent l="0" t="0" r="0" b="0"/>
                  <wp:docPr id="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2"/>
                          <pic:cNvPicPr>
                            <a:picLocks noChangeAspect="1" noChangeArrowheads="1"/>
                          </pic:cNvPicPr>
                        </pic:nvPicPr>
                        <pic:blipFill>
                          <a:blip r:embed="rId38"/>
                          <a:stretch>
                            <a:fillRect/>
                          </a:stretch>
                        </pic:blipFill>
                        <pic:spPr bwMode="auto">
                          <a:xfrm>
                            <a:off x="0" y="0"/>
                            <a:ext cx="5983605" cy="3618865"/>
                          </a:xfrm>
                          <a:prstGeom prst="rect">
                            <a:avLst/>
                          </a:prstGeom>
                        </pic:spPr>
                      </pic:pic>
                    </a:graphicData>
                  </a:graphic>
                </wp:inline>
              </w:drawing>
            </w:r>
          </w:p>
          <w:p w14:paraId="4FC17D08" w14:textId="1E4D88EC" w:rsidR="00AB563A" w:rsidRDefault="004705E7">
            <w:pPr>
              <w:pStyle w:val="Caption"/>
              <w:widowControl w:val="0"/>
              <w:rPr>
                <w:rFonts w:eastAsiaTheme="majorEastAsia" w:cstheme="majorBidi"/>
                <w:b/>
                <w:szCs w:val="24"/>
              </w:rPr>
            </w:pPr>
            <w:bookmarkStart w:id="75" w:name="_Toc75610669"/>
            <w:bookmarkStart w:id="76" w:name="_Toc76419687"/>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0</w:t>
            </w:r>
            <w:r w:rsidR="00DF5741">
              <w:rPr>
                <w:noProof/>
              </w:rPr>
              <w:fldChar w:fldCharType="end"/>
            </w:r>
            <w:r>
              <w:t>. Giao diện màn hình chọn quyền cho nhóm quyền</w:t>
            </w:r>
            <w:bookmarkEnd w:id="75"/>
            <w:bookmarkEnd w:id="76"/>
          </w:p>
        </w:tc>
      </w:tr>
    </w:tbl>
    <w:p w14:paraId="437EACAF" w14:textId="77777777" w:rsidR="00AB563A" w:rsidRDefault="004705E7">
      <w:pPr>
        <w:pStyle w:val="Heading2"/>
        <w:rPr>
          <w:i/>
          <w:szCs w:val="24"/>
        </w:rPr>
      </w:pPr>
      <w:bookmarkStart w:id="77" w:name="_Toc81825914"/>
      <w:r>
        <w:lastRenderedPageBreak/>
        <w:t>Quản lý người dùng</w:t>
      </w:r>
      <w:bookmarkEnd w:id="77"/>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F75A2A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38D3D" w14:textId="77777777" w:rsidR="00AB563A" w:rsidRDefault="004705E7">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1C3E4AEF" w14:textId="77777777" w:rsidR="00AB563A" w:rsidRDefault="004705E7">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1CCD6A5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AF060A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EE0E6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DAC4E0D"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563B3C7C" w14:textId="77777777" w:rsidR="00AB563A" w:rsidRDefault="004705E7">
            <w:pPr>
              <w:pStyle w:val="Style-"/>
              <w:widowControl w:val="0"/>
            </w:pPr>
            <w:r>
              <w:t>Thêm mới người dùng: Cho phép người dùng thêm mới một bản ghi người dùng.</w:t>
            </w:r>
          </w:p>
          <w:p w14:paraId="398C5350" w14:textId="77777777" w:rsidR="00AB563A" w:rsidRDefault="004705E7">
            <w:pPr>
              <w:pStyle w:val="Style-"/>
              <w:widowControl w:val="0"/>
            </w:pPr>
            <w:r>
              <w:t>Cập nhật người dùng: Cho phép người dùng cập nhật một bản ghi người dùng.</w:t>
            </w:r>
          </w:p>
          <w:p w14:paraId="5764FDFA" w14:textId="77777777" w:rsidR="00AB563A" w:rsidRDefault="004705E7">
            <w:pPr>
              <w:pStyle w:val="Style-"/>
              <w:widowControl w:val="0"/>
            </w:pPr>
            <w:r>
              <w:t>Xóa người dùng: Cho phép người dùng xóa một bản ghi người dùng.</w:t>
            </w:r>
          </w:p>
          <w:p w14:paraId="58703876" w14:textId="77777777" w:rsidR="00AB563A" w:rsidRDefault="004705E7">
            <w:pPr>
              <w:pStyle w:val="Style-"/>
              <w:widowControl w:val="0"/>
            </w:pPr>
            <w:r>
              <w:t>Tìm kiếm người dùng theo từ khóa: Cho phép người dùng nhập từ khóa để tìm kiếm.</w:t>
            </w:r>
          </w:p>
          <w:p w14:paraId="6432DC22" w14:textId="77777777" w:rsidR="00AB563A" w:rsidRDefault="004705E7">
            <w:pPr>
              <w:pStyle w:val="Style-"/>
              <w:widowControl w:val="0"/>
              <w:rPr>
                <w:rFonts w:eastAsiaTheme="majorEastAsia" w:cstheme="majorBidi"/>
                <w:b/>
                <w:i/>
                <w:szCs w:val="24"/>
              </w:rPr>
            </w:pPr>
            <w:r>
              <w:t>Chọn số lượng bản ghi hiển thị và phân trang.</w:t>
            </w:r>
          </w:p>
          <w:p w14:paraId="0E33F951" w14:textId="77777777" w:rsidR="00AB563A" w:rsidRDefault="00AB563A">
            <w:pPr>
              <w:pStyle w:val="DoanVB"/>
              <w:widowControl w:val="0"/>
              <w:ind w:firstLine="0"/>
              <w:rPr>
                <w:rFonts w:eastAsiaTheme="majorEastAsia" w:cstheme="majorBidi"/>
                <w:b/>
                <w:i/>
                <w:szCs w:val="24"/>
              </w:rPr>
            </w:pPr>
          </w:p>
        </w:tc>
      </w:tr>
      <w:tr w:rsidR="00AB563A" w14:paraId="5FBE8A4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2B8EAC4" w14:textId="77777777" w:rsidR="00AB563A" w:rsidRDefault="004705E7">
            <w:pPr>
              <w:widowControl w:val="0"/>
              <w:rPr>
                <w:rFonts w:cs="Times New Roman"/>
                <w:b/>
              </w:rPr>
            </w:pPr>
            <w:r>
              <w:rPr>
                <w:rFonts w:cs="Times New Roman"/>
                <w:b/>
              </w:rPr>
              <w:t>Tác nhân</w:t>
            </w:r>
          </w:p>
          <w:p w14:paraId="3B13440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25D739"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D1CBA1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CAFD30"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5FF3E7" w14:textId="77777777" w:rsidR="00AB563A" w:rsidRDefault="004705E7">
            <w:pPr>
              <w:widowControl w:val="0"/>
              <w:rPr>
                <w:rFonts w:cs="Times New Roman"/>
              </w:rPr>
            </w:pPr>
            <w:r>
              <w:rPr>
                <w:rFonts w:cs="Times New Roman"/>
              </w:rPr>
              <w:t>Sau khi quản trị hệ thống đăng nhập và chọn chức năng quản lý người dùng.</w:t>
            </w:r>
          </w:p>
        </w:tc>
      </w:tr>
      <w:tr w:rsidR="00AB563A" w14:paraId="13D8073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21CB22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1EBE7FA"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2F18D1" w14:textId="77777777" w:rsidR="00AB563A" w:rsidRDefault="004705E7">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AB563A" w14:paraId="29E70B4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61994AB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D3BC0C"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5E1FE56" w14:textId="77777777" w:rsidR="00AB563A" w:rsidRDefault="004705E7">
            <w:pPr>
              <w:widowControl w:val="0"/>
              <w:rPr>
                <w:rFonts w:cs="Times New Roman"/>
              </w:rPr>
            </w:pPr>
            <w:r>
              <w:rPr>
                <w:rFonts w:cs="Times New Roman"/>
              </w:rPr>
              <w:t>Trạng thái hệ thống không thay đổi.</w:t>
            </w:r>
          </w:p>
        </w:tc>
      </w:tr>
      <w:tr w:rsidR="00AB563A" w14:paraId="73228F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FA76035" w14:textId="77777777" w:rsidR="00AB563A" w:rsidRDefault="004705E7">
            <w:pPr>
              <w:widowControl w:val="0"/>
              <w:rPr>
                <w:rFonts w:cs="Times New Roman"/>
                <w:b/>
              </w:rPr>
            </w:pPr>
            <w:r>
              <w:rPr>
                <w:rFonts w:cs="Times New Roman"/>
                <w:b/>
              </w:rPr>
              <w:t>ĐẶC TẢ CHỨC NĂNG</w:t>
            </w:r>
          </w:p>
        </w:tc>
      </w:tr>
      <w:tr w:rsidR="00AB563A" w14:paraId="7FC6F9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E5D91D"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D5C5F6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F50981F"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21E8A006" w14:textId="77777777" w:rsidR="00AB563A" w:rsidRDefault="004705E7">
            <w:pPr>
              <w:pStyle w:val="Style-"/>
              <w:widowControl w:val="0"/>
              <w:rPr>
                <w:rFonts w:eastAsiaTheme="majorEastAsia" w:cstheme="majorBidi"/>
                <w:b/>
                <w:i/>
                <w:szCs w:val="24"/>
              </w:rPr>
            </w:pPr>
            <w:r>
              <w:t>Danh sách người dùng:</w:t>
            </w:r>
          </w:p>
          <w:p w14:paraId="744FD9F2"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6691BF7" w14:textId="77777777" w:rsidR="00AB563A" w:rsidRDefault="004705E7">
            <w:pPr>
              <w:pStyle w:val="Style"/>
              <w:widowControl w:val="0"/>
              <w:rPr>
                <w:rFonts w:eastAsiaTheme="majorEastAsia" w:cstheme="majorBidi"/>
                <w:b/>
                <w:i/>
                <w:szCs w:val="24"/>
              </w:rPr>
            </w:pPr>
            <w:r>
              <w:t>Có ô nhập điều kiện tìm kiếm trên danh sách.</w:t>
            </w:r>
          </w:p>
          <w:p w14:paraId="7962A0BA" w14:textId="77777777" w:rsidR="00AB563A" w:rsidRDefault="004705E7">
            <w:pPr>
              <w:pStyle w:val="Style-"/>
              <w:widowControl w:val="0"/>
              <w:rPr>
                <w:rFonts w:eastAsiaTheme="majorEastAsia" w:cstheme="majorBidi"/>
                <w:b/>
                <w:i/>
                <w:szCs w:val="24"/>
              </w:rPr>
            </w:pPr>
            <w:r>
              <w:t>Nút chức năng:</w:t>
            </w:r>
          </w:p>
          <w:p w14:paraId="57BD0325" w14:textId="77777777" w:rsidR="00AB563A" w:rsidRDefault="004705E7">
            <w:pPr>
              <w:pStyle w:val="Style"/>
              <w:widowControl w:val="0"/>
            </w:pPr>
            <w:r>
              <w:t>Thêm mới;</w:t>
            </w:r>
          </w:p>
          <w:p w14:paraId="092E7AC9" w14:textId="77777777" w:rsidR="00AB563A" w:rsidRDefault="004705E7">
            <w:pPr>
              <w:pStyle w:val="Style"/>
              <w:widowControl w:val="0"/>
            </w:pPr>
            <w:r>
              <w:lastRenderedPageBreak/>
              <w:t>Cập nhật.</w:t>
            </w:r>
          </w:p>
          <w:p w14:paraId="57292A6A" w14:textId="77777777" w:rsidR="00AB563A" w:rsidRDefault="004705E7">
            <w:pPr>
              <w:pStyle w:val="Style"/>
              <w:widowControl w:val="0"/>
            </w:pPr>
            <w:r>
              <w:t>Xóa</w:t>
            </w:r>
          </w:p>
          <w:p w14:paraId="614D0397" w14:textId="77777777" w:rsidR="00AB563A" w:rsidRDefault="004705E7">
            <w:pPr>
              <w:pStyle w:val="Style"/>
              <w:widowControl w:val="0"/>
            </w:pPr>
            <w:r>
              <w:t>Quyền</w:t>
            </w:r>
          </w:p>
          <w:p w14:paraId="628FA4F3" w14:textId="77777777" w:rsidR="00AB563A" w:rsidRDefault="004705E7">
            <w:pPr>
              <w:pStyle w:val="Style"/>
              <w:widowControl w:val="0"/>
              <w:numPr>
                <w:ilvl w:val="0"/>
                <w:numId w:val="0"/>
              </w:numPr>
              <w:rPr>
                <w:b/>
                <w:bCs/>
              </w:rPr>
            </w:pPr>
            <w:r>
              <w:rPr>
                <w:b/>
                <w:bCs/>
              </w:rPr>
              <w:t>Luồng 1 – Thực hiện thêm mới người dùng:</w:t>
            </w:r>
          </w:p>
          <w:p w14:paraId="3BB7EA1A" w14:textId="77777777" w:rsidR="00AB563A" w:rsidRDefault="004705E7">
            <w:pPr>
              <w:pStyle w:val="Style-"/>
              <w:widowControl w:val="0"/>
            </w:pPr>
            <w:r>
              <w:t>Tại màn hình quản lý người dùng, người dùng click vào nút “Thêm mới”, hệ thống sẽ hiện thị màn hình thêm mới.</w:t>
            </w:r>
          </w:p>
          <w:p w14:paraId="199CA989" w14:textId="77777777" w:rsidR="00AB563A" w:rsidRDefault="004705E7">
            <w:pPr>
              <w:pStyle w:val="Style-"/>
              <w:widowControl w:val="0"/>
              <w:rPr>
                <w:rFonts w:eastAsiaTheme="majorEastAsia" w:cstheme="majorBidi"/>
                <w:b/>
                <w:i/>
                <w:szCs w:val="24"/>
              </w:rPr>
            </w:pPr>
            <w:r>
              <w:t>Trên màn hình thêm mới người dùng người dùng cần nhập đúng thông tin theo yêu cầu:</w:t>
            </w:r>
          </w:p>
          <w:p w14:paraId="2A20A830" w14:textId="77777777" w:rsidR="00AB563A" w:rsidRDefault="004705E7">
            <w:pPr>
              <w:pStyle w:val="Style"/>
              <w:widowControl w:val="0"/>
            </w:pPr>
            <w:r>
              <w:t>Tên đăng nhập;</w:t>
            </w:r>
          </w:p>
          <w:p w14:paraId="41E114DA" w14:textId="77777777" w:rsidR="00AB563A" w:rsidRDefault="004705E7">
            <w:pPr>
              <w:pStyle w:val="Style"/>
              <w:widowControl w:val="0"/>
            </w:pPr>
            <w:r>
              <w:t>Tên người dùng;</w:t>
            </w:r>
          </w:p>
          <w:p w14:paraId="72E9B9BF" w14:textId="77777777" w:rsidR="00AB563A" w:rsidRDefault="004705E7">
            <w:pPr>
              <w:pStyle w:val="Style"/>
              <w:widowControl w:val="0"/>
            </w:pPr>
            <w:r>
              <w:t>Họ;</w:t>
            </w:r>
          </w:p>
          <w:p w14:paraId="0B87CA54" w14:textId="77777777" w:rsidR="00AB563A" w:rsidRDefault="004705E7">
            <w:pPr>
              <w:pStyle w:val="Style"/>
              <w:widowControl w:val="0"/>
            </w:pPr>
            <w:r>
              <w:t>Mật khẩu;</w:t>
            </w:r>
          </w:p>
          <w:p w14:paraId="7369A864" w14:textId="77777777" w:rsidR="00AB563A" w:rsidRDefault="004705E7">
            <w:pPr>
              <w:pStyle w:val="Style"/>
              <w:widowControl w:val="0"/>
            </w:pPr>
            <w:r>
              <w:t>Địa chỉ email;</w:t>
            </w:r>
          </w:p>
          <w:p w14:paraId="376E0727" w14:textId="77777777" w:rsidR="00AB563A" w:rsidRDefault="004705E7">
            <w:pPr>
              <w:pStyle w:val="Style"/>
              <w:widowControl w:val="0"/>
            </w:pPr>
            <w:r>
              <w:t xml:space="preserve">Số điện thoại; </w:t>
            </w:r>
          </w:p>
          <w:p w14:paraId="131542B4" w14:textId="77777777" w:rsidR="00AB563A" w:rsidRDefault="004705E7">
            <w:pPr>
              <w:pStyle w:val="Style"/>
              <w:widowControl w:val="0"/>
            </w:pPr>
            <w:r>
              <w:t>Nhấn “Lưu” để hoàn tất thêm mới;</w:t>
            </w:r>
          </w:p>
          <w:p w14:paraId="31ACBD92" w14:textId="77777777" w:rsidR="00AB563A" w:rsidRDefault="004705E7">
            <w:pPr>
              <w:pStyle w:val="Style"/>
              <w:widowControl w:val="0"/>
            </w:pPr>
            <w:r>
              <w:t>Nhấn “Hủy bỏ”;</w:t>
            </w:r>
          </w:p>
          <w:p w14:paraId="4AF15D22" w14:textId="77777777" w:rsidR="00AB563A" w:rsidRDefault="004705E7">
            <w:pPr>
              <w:pStyle w:val="Style-"/>
              <w:widowControl w:val="0"/>
              <w:numPr>
                <w:ilvl w:val="0"/>
                <w:numId w:val="0"/>
              </w:numPr>
              <w:rPr>
                <w:b/>
                <w:bCs/>
              </w:rPr>
            </w:pPr>
            <w:r>
              <w:rPr>
                <w:b/>
                <w:bCs/>
              </w:rPr>
              <w:t>Luồng 2 – Thực hiện cập nhật người dùng:</w:t>
            </w:r>
          </w:p>
          <w:p w14:paraId="288ECC0D" w14:textId="77777777" w:rsidR="00AB563A" w:rsidRDefault="004705E7">
            <w:pPr>
              <w:pStyle w:val="Style-"/>
              <w:widowControl w:val="0"/>
            </w:pPr>
            <w:r>
              <w:t>Tại màn hình quản lý người dùng, người dùng click nút “Cập nhật”, hệ thống sẽ hiển thị màn hình cập nhật người dùng.</w:t>
            </w:r>
          </w:p>
          <w:p w14:paraId="0936DB61" w14:textId="77777777" w:rsidR="00AB563A" w:rsidRDefault="004705E7">
            <w:pPr>
              <w:pStyle w:val="Style-"/>
              <w:widowControl w:val="0"/>
            </w:pPr>
            <w:r>
              <w:t>Trên màn hình cập nhật người dùng người dùng cần nhập đúng thông tin theo yêu cầu (quy tắc nhập giống màn hình thêm mới).</w:t>
            </w:r>
          </w:p>
          <w:p w14:paraId="188AC4C0" w14:textId="77777777" w:rsidR="00AB563A" w:rsidRDefault="004705E7">
            <w:pPr>
              <w:pStyle w:val="Style-"/>
              <w:widowControl w:val="0"/>
            </w:pPr>
            <w:r>
              <w:t>Nhấn “Lưu” để hoàn tất cập nhật.</w:t>
            </w:r>
          </w:p>
          <w:p w14:paraId="1EAAA92F" w14:textId="77777777" w:rsidR="00AB563A" w:rsidRDefault="004705E7">
            <w:pPr>
              <w:pStyle w:val="Style-"/>
              <w:widowControl w:val="0"/>
              <w:rPr>
                <w:rFonts w:eastAsiaTheme="majorEastAsia" w:cstheme="majorBidi"/>
                <w:b/>
                <w:i/>
                <w:szCs w:val="24"/>
              </w:rPr>
            </w:pPr>
            <w:r>
              <w:t>Nhấn “Hủy bỏ”.</w:t>
            </w:r>
          </w:p>
          <w:p w14:paraId="142922BB" w14:textId="77777777" w:rsidR="00AB563A" w:rsidRDefault="004705E7">
            <w:pPr>
              <w:pStyle w:val="Style"/>
              <w:widowControl w:val="0"/>
              <w:numPr>
                <w:ilvl w:val="0"/>
                <w:numId w:val="0"/>
              </w:numPr>
              <w:rPr>
                <w:b/>
                <w:bCs/>
              </w:rPr>
            </w:pPr>
            <w:r>
              <w:rPr>
                <w:b/>
                <w:bCs/>
              </w:rPr>
              <w:t>Luồng 3 – Thực hiện xóa người dùng:</w:t>
            </w:r>
          </w:p>
          <w:p w14:paraId="09260B52" w14:textId="77777777" w:rsidR="00AB563A" w:rsidRDefault="004705E7">
            <w:pPr>
              <w:pStyle w:val="Style-"/>
              <w:widowControl w:val="0"/>
            </w:pPr>
            <w:r>
              <w:t>Tại màn hình quản lý người dùng, người dùng sẽ click vào nút “Xóa” trên một bản ghi người dùng. Hệ thống sẽ hiển thị một thông báo xác nhận xóa;</w:t>
            </w:r>
          </w:p>
          <w:p w14:paraId="138D02C9" w14:textId="77777777" w:rsidR="00AB563A" w:rsidRDefault="004705E7">
            <w:pPr>
              <w:pStyle w:val="Style-"/>
              <w:widowControl w:val="0"/>
            </w:pPr>
            <w:r>
              <w:t>Nhấn “Đồng ý” để xóa bản ghi vừa chọn;</w:t>
            </w:r>
          </w:p>
          <w:p w14:paraId="23B0A320" w14:textId="77777777" w:rsidR="00AB563A" w:rsidRDefault="004705E7">
            <w:pPr>
              <w:pStyle w:val="Style-"/>
              <w:widowControl w:val="0"/>
              <w:rPr>
                <w:rFonts w:eastAsiaTheme="majorEastAsia" w:cstheme="majorBidi"/>
                <w:b/>
                <w:i/>
                <w:szCs w:val="24"/>
              </w:rPr>
            </w:pPr>
            <w:r>
              <w:t>Nhần “Đóng” để trở lại.</w:t>
            </w:r>
          </w:p>
          <w:p w14:paraId="4A6ECEC0" w14:textId="77777777" w:rsidR="00AB563A" w:rsidRDefault="004705E7">
            <w:pPr>
              <w:pStyle w:val="Style"/>
              <w:widowControl w:val="0"/>
              <w:numPr>
                <w:ilvl w:val="0"/>
                <w:numId w:val="0"/>
              </w:numPr>
              <w:rPr>
                <w:b/>
                <w:bCs/>
              </w:rPr>
            </w:pPr>
            <w:r>
              <w:rPr>
                <w:b/>
                <w:bCs/>
              </w:rPr>
              <w:t>Luồng 4 – Thực hiện tìm kiếm theo điều kiện nhập vào:</w:t>
            </w:r>
          </w:p>
          <w:p w14:paraId="17FE8A92" w14:textId="77777777" w:rsidR="00AB563A" w:rsidRDefault="004705E7">
            <w:pPr>
              <w:pStyle w:val="Style-"/>
              <w:widowControl w:val="0"/>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1B16CF52" w14:textId="77777777" w:rsidR="00AB563A" w:rsidRDefault="004705E7">
            <w:pPr>
              <w:pStyle w:val="Style"/>
              <w:widowControl w:val="0"/>
              <w:numPr>
                <w:ilvl w:val="0"/>
                <w:numId w:val="0"/>
              </w:numPr>
              <w:rPr>
                <w:b/>
                <w:bCs/>
              </w:rPr>
            </w:pPr>
            <w:r>
              <w:rPr>
                <w:b/>
                <w:bCs/>
              </w:rPr>
              <w:t>Luồng 5 – Thực hiện chỉ định các quyền ngoài nhóm quyền đã gắn cho người dùng:</w:t>
            </w:r>
          </w:p>
          <w:p w14:paraId="551C2CD1" w14:textId="77777777" w:rsidR="00AB563A" w:rsidRDefault="004705E7">
            <w:pPr>
              <w:pStyle w:val="Style-"/>
              <w:widowControl w:val="0"/>
            </w:pPr>
            <w:r>
              <w:t>Tại màn hình quản lý người dùng, người dùng sẽ click vào nút “Quyền” hệ thống sẽ hiện thị màn hình danh sách các quyền để người dùng chọn;</w:t>
            </w:r>
          </w:p>
          <w:p w14:paraId="34F03853" w14:textId="77777777" w:rsidR="00AB563A" w:rsidRDefault="004705E7">
            <w:pPr>
              <w:pStyle w:val="Style-"/>
              <w:widowControl w:val="0"/>
            </w:pPr>
            <w:r>
              <w:lastRenderedPageBreak/>
              <w:t>Nhấn “Lưu” hoàn tất;</w:t>
            </w:r>
          </w:p>
          <w:p w14:paraId="7EAD9F4A" w14:textId="77777777" w:rsidR="00AB563A" w:rsidRDefault="004705E7">
            <w:pPr>
              <w:pStyle w:val="Style-"/>
              <w:widowControl w:val="0"/>
              <w:rPr>
                <w:rFonts w:eastAsiaTheme="majorEastAsia" w:cstheme="majorBidi"/>
                <w:b/>
                <w:i/>
                <w:szCs w:val="24"/>
              </w:rPr>
            </w:pPr>
            <w:r>
              <w:t>Nhấn “Hủy bỏ” để trở lại.</w:t>
            </w:r>
          </w:p>
          <w:p w14:paraId="65C4E399" w14:textId="77777777" w:rsidR="00AB563A" w:rsidRDefault="00AB563A">
            <w:pPr>
              <w:pStyle w:val="Style-"/>
              <w:widowControl w:val="0"/>
              <w:numPr>
                <w:ilvl w:val="0"/>
                <w:numId w:val="0"/>
              </w:numPr>
              <w:rPr>
                <w:rFonts w:eastAsiaTheme="majorEastAsia" w:cstheme="majorBidi"/>
                <w:b/>
                <w:i/>
                <w:szCs w:val="24"/>
              </w:rPr>
            </w:pPr>
          </w:p>
        </w:tc>
      </w:tr>
      <w:tr w:rsidR="00AB563A" w14:paraId="64F14B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C44E00"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99F750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7ECAD01" w14:textId="77777777" w:rsidR="00AB563A" w:rsidRDefault="004705E7">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6DB5C319" w14:textId="77777777" w:rsidR="00AB563A" w:rsidRDefault="004705E7">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710A77B6" w14:textId="77777777" w:rsidR="00AB563A" w:rsidRDefault="00AB563A">
            <w:pPr>
              <w:pStyle w:val="DoanVB"/>
              <w:widowControl w:val="0"/>
              <w:rPr>
                <w:rFonts w:cs="Times New Roman"/>
                <w:color w:val="000000"/>
                <w:szCs w:val="26"/>
              </w:rPr>
            </w:pPr>
          </w:p>
        </w:tc>
      </w:tr>
      <w:tr w:rsidR="00AB563A" w14:paraId="479FAA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598DBF" w14:textId="77777777" w:rsidR="00AB563A" w:rsidRDefault="004705E7">
            <w:pPr>
              <w:widowControl w:val="0"/>
              <w:rPr>
                <w:rFonts w:cs="Times New Roman"/>
              </w:rPr>
            </w:pPr>
            <w:r>
              <w:rPr>
                <w:rFonts w:cs="Times New Roman"/>
                <w:b/>
              </w:rPr>
              <w:t>Giao diện minh họa</w:t>
            </w:r>
          </w:p>
        </w:tc>
      </w:tr>
      <w:tr w:rsidR="00AB563A" w14:paraId="7252BB5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34BDAD6"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0DA3040F" wp14:editId="41DF75B0">
                  <wp:extent cx="5983605" cy="1316990"/>
                  <wp:effectExtent l="0" t="0" r="0" b="0"/>
                  <wp:docPr id="2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6"/>
                          <pic:cNvPicPr>
                            <a:picLocks noChangeAspect="1" noChangeArrowheads="1"/>
                          </pic:cNvPicPr>
                        </pic:nvPicPr>
                        <pic:blipFill>
                          <a:blip r:embed="rId39"/>
                          <a:stretch>
                            <a:fillRect/>
                          </a:stretch>
                        </pic:blipFill>
                        <pic:spPr bwMode="auto">
                          <a:xfrm>
                            <a:off x="0" y="0"/>
                            <a:ext cx="5983605" cy="1316990"/>
                          </a:xfrm>
                          <a:prstGeom prst="rect">
                            <a:avLst/>
                          </a:prstGeom>
                        </pic:spPr>
                      </pic:pic>
                    </a:graphicData>
                  </a:graphic>
                </wp:inline>
              </w:drawing>
            </w:r>
          </w:p>
          <w:p w14:paraId="20173855" w14:textId="06EB9B80" w:rsidR="00AB563A" w:rsidRDefault="004705E7">
            <w:pPr>
              <w:pStyle w:val="Caption"/>
              <w:widowControl w:val="0"/>
              <w:rPr>
                <w:rFonts w:eastAsiaTheme="majorEastAsia" w:cstheme="majorBidi"/>
                <w:b/>
                <w:szCs w:val="24"/>
              </w:rPr>
            </w:pPr>
            <w:bookmarkStart w:id="78" w:name="_Toc75610670"/>
            <w:bookmarkStart w:id="79" w:name="_Toc76419688"/>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1</w:t>
            </w:r>
            <w:r w:rsidR="00DF5741">
              <w:rPr>
                <w:noProof/>
              </w:rPr>
              <w:fldChar w:fldCharType="end"/>
            </w:r>
            <w:r>
              <w:t>. Giao diện màn hình danh sách người dùng</w:t>
            </w:r>
            <w:bookmarkEnd w:id="78"/>
            <w:bookmarkEnd w:id="79"/>
          </w:p>
          <w:p w14:paraId="35D8E0A2" w14:textId="77777777" w:rsidR="00AB563A" w:rsidRDefault="004705E7">
            <w:pPr>
              <w:keepNext/>
              <w:widowControl w:val="0"/>
              <w:jc w:val="center"/>
              <w:rPr>
                <w:rFonts w:eastAsiaTheme="majorEastAsia" w:cstheme="majorBidi"/>
                <w:b/>
                <w:i/>
                <w:szCs w:val="24"/>
              </w:rPr>
            </w:pPr>
            <w:r>
              <w:rPr>
                <w:noProof/>
              </w:rPr>
              <w:drawing>
                <wp:inline distT="0" distB="0" distL="0" distR="0" wp14:anchorId="34B2AA4B" wp14:editId="453BD26B">
                  <wp:extent cx="4326890" cy="6735445"/>
                  <wp:effectExtent l="0" t="0" r="0" b="0"/>
                  <wp:docPr id="2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8"/>
                          <pic:cNvPicPr>
                            <a:picLocks noChangeAspect="1" noChangeArrowheads="1"/>
                          </pic:cNvPicPr>
                        </pic:nvPicPr>
                        <pic:blipFill>
                          <a:blip r:embed="rId40"/>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23041E2D" wp14:editId="70066CE0">
                  <wp:extent cx="4315460" cy="2654300"/>
                  <wp:effectExtent l="0" t="0" r="0" b="0"/>
                  <wp:docPr id="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7"/>
                          <pic:cNvPicPr>
                            <a:picLocks noChangeAspect="1" noChangeArrowheads="1"/>
                          </pic:cNvPicPr>
                        </pic:nvPicPr>
                        <pic:blipFill>
                          <a:blip r:embed="rId41"/>
                          <a:stretch>
                            <a:fillRect/>
                          </a:stretch>
                        </pic:blipFill>
                        <pic:spPr bwMode="auto">
                          <a:xfrm>
                            <a:off x="0" y="0"/>
                            <a:ext cx="4315460" cy="2654300"/>
                          </a:xfrm>
                          <a:prstGeom prst="rect">
                            <a:avLst/>
                          </a:prstGeom>
                        </pic:spPr>
                      </pic:pic>
                    </a:graphicData>
                  </a:graphic>
                </wp:inline>
              </w:drawing>
            </w:r>
          </w:p>
          <w:p w14:paraId="5C2E72D4" w14:textId="2CC1AA8B" w:rsidR="00AB563A" w:rsidRDefault="004705E7">
            <w:pPr>
              <w:pStyle w:val="Caption"/>
              <w:widowControl w:val="0"/>
              <w:rPr>
                <w:rFonts w:eastAsiaTheme="majorEastAsia" w:cstheme="majorBidi"/>
                <w:b/>
                <w:szCs w:val="24"/>
              </w:rPr>
            </w:pPr>
            <w:bookmarkStart w:id="80" w:name="_Toc75610671"/>
            <w:bookmarkStart w:id="81" w:name="_Toc76419689"/>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2</w:t>
            </w:r>
            <w:r w:rsidR="00DF5741">
              <w:rPr>
                <w:noProof/>
              </w:rPr>
              <w:fldChar w:fldCharType="end"/>
            </w:r>
            <w:r>
              <w:t>. Giao diện màn hình thêm mới người dùng</w:t>
            </w:r>
            <w:bookmarkEnd w:id="80"/>
            <w:bookmarkEnd w:id="81"/>
          </w:p>
          <w:p w14:paraId="7CF80FE5"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418BC6FC" wp14:editId="2A5D83E5">
                  <wp:extent cx="4304665" cy="6713220"/>
                  <wp:effectExtent l="0" t="0" r="0" b="0"/>
                  <wp:docPr id="2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0"/>
                          <pic:cNvPicPr>
                            <a:picLocks noChangeAspect="1" noChangeArrowheads="1"/>
                          </pic:cNvPicPr>
                        </pic:nvPicPr>
                        <pic:blipFill>
                          <a:blip r:embed="rId42"/>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6099B391" wp14:editId="038AB78B">
                  <wp:extent cx="4304665" cy="2654300"/>
                  <wp:effectExtent l="0" t="0" r="0" b="0"/>
                  <wp:docPr id="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9"/>
                          <pic:cNvPicPr>
                            <a:picLocks noChangeAspect="1" noChangeArrowheads="1"/>
                          </pic:cNvPicPr>
                        </pic:nvPicPr>
                        <pic:blipFill>
                          <a:blip r:embed="rId43"/>
                          <a:stretch>
                            <a:fillRect/>
                          </a:stretch>
                        </pic:blipFill>
                        <pic:spPr bwMode="auto">
                          <a:xfrm>
                            <a:off x="0" y="0"/>
                            <a:ext cx="4304665" cy="2654300"/>
                          </a:xfrm>
                          <a:prstGeom prst="rect">
                            <a:avLst/>
                          </a:prstGeom>
                        </pic:spPr>
                      </pic:pic>
                    </a:graphicData>
                  </a:graphic>
                </wp:inline>
              </w:drawing>
            </w:r>
          </w:p>
          <w:p w14:paraId="5386BF13" w14:textId="5B566B2B" w:rsidR="00AB563A" w:rsidRDefault="004705E7">
            <w:pPr>
              <w:pStyle w:val="Caption"/>
              <w:widowControl w:val="0"/>
              <w:rPr>
                <w:rFonts w:eastAsiaTheme="majorEastAsia" w:cstheme="majorBidi"/>
                <w:b/>
                <w:szCs w:val="24"/>
              </w:rPr>
            </w:pPr>
            <w:bookmarkStart w:id="82" w:name="_Toc75610672"/>
            <w:bookmarkStart w:id="83" w:name="_Toc76419690"/>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3</w:t>
            </w:r>
            <w:r w:rsidR="00DF5741">
              <w:rPr>
                <w:noProof/>
              </w:rPr>
              <w:fldChar w:fldCharType="end"/>
            </w:r>
            <w:r>
              <w:t>. Giao diện màn hình cập nhật người dùng</w:t>
            </w:r>
            <w:bookmarkEnd w:id="82"/>
            <w:bookmarkEnd w:id="83"/>
          </w:p>
          <w:p w14:paraId="735D118B" w14:textId="77777777" w:rsidR="00AB563A" w:rsidRDefault="004705E7">
            <w:pPr>
              <w:keepNext/>
              <w:widowControl w:val="0"/>
              <w:rPr>
                <w:rFonts w:eastAsiaTheme="majorEastAsia" w:cstheme="majorBidi"/>
                <w:b/>
                <w:i/>
                <w:szCs w:val="24"/>
              </w:rPr>
            </w:pPr>
            <w:r>
              <w:rPr>
                <w:noProof/>
              </w:rPr>
              <w:drawing>
                <wp:inline distT="0" distB="0" distL="0" distR="0" wp14:anchorId="7BAFF841" wp14:editId="28D3CEA0">
                  <wp:extent cx="5983605" cy="3388360"/>
                  <wp:effectExtent l="0" t="0" r="0" b="0"/>
                  <wp:docPr id="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
                          <pic:cNvPicPr>
                            <a:picLocks noChangeAspect="1" noChangeArrowheads="1"/>
                          </pic:cNvPicPr>
                        </pic:nvPicPr>
                        <pic:blipFill>
                          <a:blip r:embed="rId44"/>
                          <a:stretch>
                            <a:fillRect/>
                          </a:stretch>
                        </pic:blipFill>
                        <pic:spPr bwMode="auto">
                          <a:xfrm>
                            <a:off x="0" y="0"/>
                            <a:ext cx="5983605" cy="3388360"/>
                          </a:xfrm>
                          <a:prstGeom prst="rect">
                            <a:avLst/>
                          </a:prstGeom>
                        </pic:spPr>
                      </pic:pic>
                    </a:graphicData>
                  </a:graphic>
                </wp:inline>
              </w:drawing>
            </w:r>
          </w:p>
          <w:p w14:paraId="5476F2F0" w14:textId="2E722669" w:rsidR="00AB563A" w:rsidRDefault="004705E7">
            <w:pPr>
              <w:pStyle w:val="Caption"/>
              <w:widowControl w:val="0"/>
              <w:rPr>
                <w:rFonts w:eastAsiaTheme="majorEastAsia" w:cstheme="majorBidi"/>
                <w:b/>
                <w:szCs w:val="24"/>
              </w:rPr>
            </w:pPr>
            <w:bookmarkStart w:id="84" w:name="_Toc75610673"/>
            <w:bookmarkStart w:id="85" w:name="_Toc76419691"/>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4</w:t>
            </w:r>
            <w:r w:rsidR="00DF5741">
              <w:rPr>
                <w:noProof/>
              </w:rPr>
              <w:fldChar w:fldCharType="end"/>
            </w:r>
            <w:r>
              <w:t>. Giao diện màn hình chọn quyền cho người dùng</w:t>
            </w:r>
            <w:bookmarkEnd w:id="84"/>
            <w:bookmarkEnd w:id="85"/>
          </w:p>
        </w:tc>
      </w:tr>
    </w:tbl>
    <w:p w14:paraId="6AE94CB2" w14:textId="77777777" w:rsidR="00AB563A" w:rsidRDefault="004705E7">
      <w:pPr>
        <w:pStyle w:val="Heading2"/>
        <w:rPr>
          <w:i/>
          <w:szCs w:val="24"/>
        </w:rPr>
      </w:pPr>
      <w:bookmarkStart w:id="86" w:name="_Toc81825915"/>
      <w:r>
        <w:lastRenderedPageBreak/>
        <w:t>Đăng nhập</w:t>
      </w:r>
      <w:bookmarkEnd w:id="8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7186546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303816" w14:textId="77777777" w:rsidR="00AB563A" w:rsidRDefault="004705E7">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3BE45B5D" w14:textId="77777777" w:rsidR="00AB563A" w:rsidRDefault="004705E7">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4291E18A"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052A63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60FB7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9CBEDB" w14:textId="77777777" w:rsidR="00AB563A" w:rsidRDefault="004705E7">
            <w:pPr>
              <w:pStyle w:val="DoanVB"/>
              <w:widowControl w:val="0"/>
              <w:rPr>
                <w:rFonts w:eastAsiaTheme="majorEastAsia" w:cstheme="majorBidi"/>
                <w:b/>
                <w:i/>
                <w:szCs w:val="24"/>
              </w:rPr>
            </w:pPr>
            <w:r>
              <w:t>Trước khi thực hiện các thao tác bên trong hệ thống kiểm soát trạng thái và ứng dụng biên dịch script kết nối với hệ thống kiểm soát trạng thái người dùng cần đăng nhập vào cả hai hệ thống.</w:t>
            </w:r>
          </w:p>
        </w:tc>
      </w:tr>
      <w:tr w:rsidR="00AB563A" w14:paraId="5D59D310"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DC01B00" w14:textId="77777777" w:rsidR="00AB563A" w:rsidRDefault="004705E7">
            <w:pPr>
              <w:widowControl w:val="0"/>
              <w:rPr>
                <w:rFonts w:cs="Times New Roman"/>
                <w:b/>
              </w:rPr>
            </w:pPr>
            <w:r>
              <w:rPr>
                <w:rFonts w:cs="Times New Roman"/>
                <w:b/>
              </w:rPr>
              <w:lastRenderedPageBreak/>
              <w:t>Tác nhân</w:t>
            </w:r>
          </w:p>
          <w:p w14:paraId="6DD8824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09B462"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1A3DF6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03073E"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CE15" w14:textId="77777777" w:rsidR="00AB563A" w:rsidRDefault="004705E7">
            <w:pPr>
              <w:widowControl w:val="0"/>
              <w:rPr>
                <w:rFonts w:cs="Times New Roman"/>
              </w:rPr>
            </w:pPr>
            <w:r>
              <w:rPr>
                <w:rFonts w:cs="Times New Roman"/>
              </w:rPr>
              <w:t>Cần có tài khoản đăng nhập.</w:t>
            </w:r>
          </w:p>
        </w:tc>
      </w:tr>
      <w:tr w:rsidR="00AB563A" w14:paraId="5E88C1BE"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6BF7D1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B2DC38D"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5B3D1EA" w14:textId="77777777" w:rsidR="00AB563A" w:rsidRDefault="004705E7">
            <w:pPr>
              <w:pStyle w:val="Style-"/>
              <w:widowControl w:val="0"/>
              <w:numPr>
                <w:ilvl w:val="0"/>
                <w:numId w:val="0"/>
              </w:numPr>
              <w:rPr>
                <w:rFonts w:eastAsiaTheme="majorEastAsia" w:cstheme="majorBidi"/>
                <w:b/>
                <w:i/>
                <w:szCs w:val="24"/>
              </w:rPr>
            </w:pPr>
            <w:r>
              <w:t>Hệ thống điều hướng đến màn hình trang chủ.</w:t>
            </w:r>
          </w:p>
        </w:tc>
      </w:tr>
      <w:tr w:rsidR="00AB563A" w14:paraId="792CA80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F7D77A8"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B643582"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658F05" w14:textId="77777777" w:rsidR="00AB563A" w:rsidRDefault="004705E7">
            <w:pPr>
              <w:widowControl w:val="0"/>
              <w:rPr>
                <w:rFonts w:cs="Times New Roman"/>
              </w:rPr>
            </w:pPr>
            <w:r>
              <w:rPr>
                <w:rFonts w:cs="Times New Roman"/>
              </w:rPr>
              <w:t>Trạng thái hệ thống không thay đổi.</w:t>
            </w:r>
          </w:p>
        </w:tc>
      </w:tr>
      <w:tr w:rsidR="00AB563A" w14:paraId="5163FEF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1360B80" w14:textId="77777777" w:rsidR="00AB563A" w:rsidRDefault="004705E7">
            <w:pPr>
              <w:widowControl w:val="0"/>
              <w:rPr>
                <w:rFonts w:cs="Times New Roman"/>
                <w:b/>
              </w:rPr>
            </w:pPr>
            <w:r>
              <w:rPr>
                <w:rFonts w:cs="Times New Roman"/>
                <w:b/>
              </w:rPr>
              <w:t>ĐẶC TẢ CHỨC NĂNG</w:t>
            </w:r>
          </w:p>
        </w:tc>
      </w:tr>
      <w:tr w:rsidR="00AB563A" w14:paraId="04E4376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3874C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3BF5F0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22F4197" w14:textId="77777777" w:rsidR="00AB563A" w:rsidRDefault="004705E7">
            <w:pPr>
              <w:pStyle w:val="Style-"/>
              <w:widowControl w:val="0"/>
            </w:pPr>
            <w:r>
              <w:t>Tại màn hình đăng nhập của cả hai hệ thống, người dùng nhập đầy đủ thông tin đăng nhập bao gồm: Tài khoản, mật khẩu.</w:t>
            </w:r>
          </w:p>
          <w:p w14:paraId="29F41466" w14:textId="77777777" w:rsidR="00AB563A" w:rsidRDefault="004705E7">
            <w:pPr>
              <w:pStyle w:val="Style-"/>
              <w:widowControl w:val="0"/>
              <w:rPr>
                <w:rFonts w:eastAsiaTheme="majorEastAsia" w:cstheme="majorBidi"/>
                <w:b/>
                <w:i/>
                <w:szCs w:val="24"/>
              </w:rPr>
            </w:pPr>
            <w:r>
              <w:t>Hệ thống kiểm tra thông tin đăng nhập, nếu thành công sẽ chuyển hướng đến trang chủ.</w:t>
            </w:r>
          </w:p>
        </w:tc>
      </w:tr>
      <w:tr w:rsidR="00AB563A" w14:paraId="290CF92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FAD5E72"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51251CE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1BF40C8" w14:textId="77777777" w:rsidR="00AB563A" w:rsidRDefault="004705E7">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AB563A" w14:paraId="129A142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7D2F1FC" w14:textId="77777777" w:rsidR="00AB563A" w:rsidRDefault="004705E7">
            <w:pPr>
              <w:widowControl w:val="0"/>
              <w:rPr>
                <w:rFonts w:cs="Times New Roman"/>
              </w:rPr>
            </w:pPr>
            <w:r>
              <w:rPr>
                <w:rFonts w:cs="Times New Roman"/>
                <w:b/>
              </w:rPr>
              <w:t>Giao diện minh họa</w:t>
            </w:r>
          </w:p>
        </w:tc>
      </w:tr>
      <w:tr w:rsidR="00AB563A" w14:paraId="40DC477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03300C"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AA9116" wp14:editId="0A8CE558">
                  <wp:extent cx="3579495" cy="3635375"/>
                  <wp:effectExtent l="0" t="0" r="0" b="0"/>
                  <wp:docPr id="2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
                          <pic:cNvPicPr>
                            <a:picLocks noChangeAspect="1" noChangeArrowheads="1"/>
                          </pic:cNvPicPr>
                        </pic:nvPicPr>
                        <pic:blipFill>
                          <a:blip r:embed="rId45"/>
                          <a:stretch>
                            <a:fillRect/>
                          </a:stretch>
                        </pic:blipFill>
                        <pic:spPr bwMode="auto">
                          <a:xfrm>
                            <a:off x="0" y="0"/>
                            <a:ext cx="3579495" cy="3635375"/>
                          </a:xfrm>
                          <a:prstGeom prst="rect">
                            <a:avLst/>
                          </a:prstGeom>
                        </pic:spPr>
                      </pic:pic>
                    </a:graphicData>
                  </a:graphic>
                </wp:inline>
              </w:drawing>
            </w:r>
          </w:p>
          <w:p w14:paraId="61571213" w14:textId="0D2049D6" w:rsidR="00AB563A" w:rsidRDefault="004705E7">
            <w:pPr>
              <w:pStyle w:val="Caption"/>
              <w:widowControl w:val="0"/>
              <w:rPr>
                <w:rFonts w:eastAsiaTheme="majorEastAsia" w:cstheme="majorBidi"/>
                <w:b/>
                <w:szCs w:val="24"/>
              </w:rPr>
            </w:pPr>
            <w:bookmarkStart w:id="87" w:name="_Toc75610674"/>
            <w:bookmarkStart w:id="88" w:name="_Toc76419692"/>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5</w:t>
            </w:r>
            <w:r w:rsidR="00DF5741">
              <w:rPr>
                <w:noProof/>
              </w:rPr>
              <w:fldChar w:fldCharType="end"/>
            </w:r>
            <w:r>
              <w:t>. Giao diện màn hình đăng nhập hệ thống kiểm soát trạng thái</w:t>
            </w:r>
            <w:bookmarkEnd w:id="87"/>
            <w:bookmarkEnd w:id="88"/>
          </w:p>
          <w:p w14:paraId="645D5B4F" w14:textId="77777777" w:rsidR="00AB563A" w:rsidRDefault="004705E7">
            <w:pPr>
              <w:keepNext/>
              <w:widowControl w:val="0"/>
              <w:jc w:val="center"/>
              <w:rPr>
                <w:rFonts w:eastAsiaTheme="majorEastAsia" w:cstheme="majorBidi"/>
                <w:b/>
                <w:i/>
                <w:szCs w:val="24"/>
              </w:rPr>
            </w:pPr>
            <w:r>
              <w:rPr>
                <w:noProof/>
              </w:rPr>
              <w:drawing>
                <wp:inline distT="0" distB="0" distL="0" distR="0" wp14:anchorId="5A47071B" wp14:editId="71E8821A">
                  <wp:extent cx="4739005" cy="2508885"/>
                  <wp:effectExtent l="0" t="0" r="0" b="0"/>
                  <wp:docPr id="2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0"/>
                          <pic:cNvPicPr>
                            <a:picLocks noChangeAspect="1" noChangeArrowheads="1"/>
                          </pic:cNvPicPr>
                        </pic:nvPicPr>
                        <pic:blipFill>
                          <a:blip r:embed="rId46"/>
                          <a:stretch>
                            <a:fillRect/>
                          </a:stretch>
                        </pic:blipFill>
                        <pic:spPr bwMode="auto">
                          <a:xfrm>
                            <a:off x="0" y="0"/>
                            <a:ext cx="4739005" cy="2508885"/>
                          </a:xfrm>
                          <a:prstGeom prst="rect">
                            <a:avLst/>
                          </a:prstGeom>
                        </pic:spPr>
                      </pic:pic>
                    </a:graphicData>
                  </a:graphic>
                </wp:inline>
              </w:drawing>
            </w:r>
          </w:p>
          <w:p w14:paraId="6C84E1EE" w14:textId="3ED1E21F" w:rsidR="00AB563A" w:rsidRDefault="004705E7">
            <w:pPr>
              <w:pStyle w:val="Caption"/>
              <w:widowControl w:val="0"/>
              <w:rPr>
                <w:rFonts w:eastAsiaTheme="majorEastAsia" w:cstheme="majorBidi"/>
                <w:b/>
                <w:szCs w:val="24"/>
              </w:rPr>
            </w:pPr>
            <w:bookmarkStart w:id="89" w:name="_Toc75610675"/>
            <w:bookmarkStart w:id="90" w:name="_Toc76419693"/>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6</w:t>
            </w:r>
            <w:r w:rsidR="00DF5741">
              <w:rPr>
                <w:noProof/>
              </w:rPr>
              <w:fldChar w:fldCharType="end"/>
            </w:r>
            <w:r>
              <w:t>. Giao diện màn hình đăng nhập Ứng dụng biên dịch script</w:t>
            </w:r>
            <w:bookmarkEnd w:id="89"/>
            <w:bookmarkEnd w:id="90"/>
          </w:p>
        </w:tc>
      </w:tr>
    </w:tbl>
    <w:p w14:paraId="5DADAE1D" w14:textId="77777777" w:rsidR="00AB563A" w:rsidRDefault="00AB563A">
      <w:pPr>
        <w:rPr>
          <w:rFonts w:eastAsiaTheme="majorEastAsia" w:cstheme="majorBidi"/>
          <w:b/>
          <w:i/>
          <w:szCs w:val="24"/>
        </w:rPr>
      </w:pPr>
    </w:p>
    <w:p w14:paraId="6AFD763C" w14:textId="77777777" w:rsidR="00AB563A" w:rsidRDefault="004705E7">
      <w:pPr>
        <w:pStyle w:val="Heading2"/>
        <w:rPr>
          <w:i/>
          <w:szCs w:val="24"/>
        </w:rPr>
      </w:pPr>
      <w:bookmarkStart w:id="91" w:name="_Toc81825916"/>
      <w:r>
        <w:t>Đăng xuất</w:t>
      </w:r>
      <w:bookmarkEnd w:id="9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2B7323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8ADC4A0" w14:textId="77777777" w:rsidR="00AB563A" w:rsidRDefault="004705E7">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5D5CE618" w14:textId="77777777" w:rsidR="00AB563A" w:rsidRDefault="004705E7">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4FF41ADB"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A996F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90EBFC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5DFED91" w14:textId="77777777" w:rsidR="00AB563A" w:rsidRDefault="004705E7">
            <w:pPr>
              <w:pStyle w:val="DoanVB"/>
              <w:widowControl w:val="0"/>
              <w:ind w:firstLine="0"/>
              <w:rPr>
                <w:rFonts w:eastAsiaTheme="majorEastAsia" w:cstheme="majorBidi"/>
                <w:b/>
                <w:i/>
                <w:szCs w:val="24"/>
              </w:rPr>
            </w:pPr>
            <w:r>
              <w:t>Chức năng cho phép người dùng đăng xuất khỏi hệ thống.</w:t>
            </w:r>
          </w:p>
        </w:tc>
      </w:tr>
      <w:tr w:rsidR="00AB563A" w14:paraId="010DD96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11398E" w14:textId="77777777" w:rsidR="00AB563A" w:rsidRDefault="004705E7">
            <w:pPr>
              <w:widowControl w:val="0"/>
              <w:rPr>
                <w:rFonts w:cs="Times New Roman"/>
                <w:b/>
              </w:rPr>
            </w:pPr>
            <w:r>
              <w:rPr>
                <w:rFonts w:cs="Times New Roman"/>
                <w:b/>
              </w:rPr>
              <w:t>Tác nhân</w:t>
            </w:r>
          </w:p>
          <w:p w14:paraId="3AD9BC6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E1E7225"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1AF8DEE2"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59DD5F"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18E4BA6" w14:textId="77777777" w:rsidR="00AB563A" w:rsidRDefault="004705E7">
            <w:pPr>
              <w:widowControl w:val="0"/>
              <w:rPr>
                <w:rFonts w:cs="Times New Roman"/>
              </w:rPr>
            </w:pPr>
            <w:r>
              <w:rPr>
                <w:rFonts w:cs="Times New Roman"/>
              </w:rPr>
              <w:t>Tài khoản người dùng đang đăng nhập.</w:t>
            </w:r>
          </w:p>
        </w:tc>
      </w:tr>
      <w:tr w:rsidR="00AB563A" w14:paraId="6DC02A0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88B4F71"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373813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132324B" w14:textId="77777777" w:rsidR="00AB563A" w:rsidRDefault="004705E7">
            <w:pPr>
              <w:pStyle w:val="Style-"/>
              <w:widowControl w:val="0"/>
              <w:numPr>
                <w:ilvl w:val="0"/>
                <w:numId w:val="0"/>
              </w:numPr>
              <w:rPr>
                <w:rFonts w:eastAsiaTheme="majorEastAsia" w:cstheme="majorBidi"/>
                <w:b/>
                <w:i/>
                <w:szCs w:val="24"/>
              </w:rPr>
            </w:pPr>
            <w:r>
              <w:t>Hiển thị giao diện đăng nhập.</w:t>
            </w:r>
          </w:p>
        </w:tc>
      </w:tr>
      <w:tr w:rsidR="00AB563A" w14:paraId="35430F6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0186280"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2877EF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1EF252" w14:textId="77777777" w:rsidR="00AB563A" w:rsidRDefault="004705E7">
            <w:pPr>
              <w:widowControl w:val="0"/>
              <w:rPr>
                <w:rFonts w:cs="Times New Roman"/>
              </w:rPr>
            </w:pPr>
            <w:r>
              <w:rPr>
                <w:rFonts w:cs="Times New Roman"/>
              </w:rPr>
              <w:t>Trạng thái hệ thống không thay đổi.</w:t>
            </w:r>
          </w:p>
        </w:tc>
      </w:tr>
      <w:tr w:rsidR="00AB563A" w14:paraId="4F430AA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8B3A80E" w14:textId="77777777" w:rsidR="00AB563A" w:rsidRDefault="004705E7">
            <w:pPr>
              <w:widowControl w:val="0"/>
              <w:rPr>
                <w:rFonts w:cs="Times New Roman"/>
                <w:b/>
              </w:rPr>
            </w:pPr>
            <w:r>
              <w:rPr>
                <w:rFonts w:cs="Times New Roman"/>
                <w:b/>
              </w:rPr>
              <w:t>ĐẶC TẢ CHỨC NĂNG</w:t>
            </w:r>
          </w:p>
        </w:tc>
      </w:tr>
      <w:tr w:rsidR="00AB563A" w14:paraId="524266F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9FCCC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50930A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7614CF" w14:textId="77777777" w:rsidR="00AB563A" w:rsidRDefault="004705E7">
            <w:pPr>
              <w:pStyle w:val="Style-"/>
              <w:widowControl w:val="0"/>
              <w:rPr>
                <w:rFonts w:eastAsiaTheme="majorEastAsia" w:cstheme="majorBidi"/>
                <w:b/>
                <w:i/>
                <w:szCs w:val="24"/>
              </w:rPr>
            </w:pPr>
            <w:r>
              <w:t>Người dùng click vào nút “Đăng xuất”, hệ thống sẽ thực hiện đăng xuất tài khoản và hiển thị màn hình đăng nhập.</w:t>
            </w:r>
          </w:p>
        </w:tc>
      </w:tr>
      <w:tr w:rsidR="00AB563A" w14:paraId="0564B9D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9D30C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67C0D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439BFB4" w14:textId="77777777" w:rsidR="00AB563A" w:rsidRDefault="004705E7">
            <w:pPr>
              <w:pStyle w:val="DoanVB"/>
              <w:widowControl w:val="0"/>
              <w:ind w:firstLine="0"/>
              <w:rPr>
                <w:rFonts w:cs="Times New Roman"/>
                <w:color w:val="000000"/>
                <w:szCs w:val="26"/>
              </w:rPr>
            </w:pPr>
            <w:r>
              <w:rPr>
                <w:rFonts w:cs="Times New Roman"/>
                <w:color w:val="000000"/>
                <w:szCs w:val="26"/>
              </w:rPr>
              <w:t>N/A</w:t>
            </w:r>
          </w:p>
        </w:tc>
      </w:tr>
    </w:tbl>
    <w:p w14:paraId="500C4E3C" w14:textId="77777777" w:rsidR="00AB563A" w:rsidRDefault="00AB563A">
      <w:pPr>
        <w:rPr>
          <w:rFonts w:eastAsiaTheme="majorEastAsia" w:cstheme="majorBidi"/>
          <w:b/>
          <w:i/>
          <w:szCs w:val="24"/>
        </w:rPr>
      </w:pPr>
    </w:p>
    <w:p w14:paraId="03223056" w14:textId="77777777" w:rsidR="00AB563A" w:rsidRDefault="004705E7">
      <w:pPr>
        <w:pStyle w:val="Heading2"/>
        <w:rPr>
          <w:i/>
          <w:szCs w:val="24"/>
        </w:rPr>
      </w:pPr>
      <w:bookmarkStart w:id="92" w:name="_Toc81825917"/>
      <w:r>
        <w:t>Kết nối với hệ thống kiểm soát trạng thái</w:t>
      </w:r>
      <w:bookmarkEnd w:id="9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F88E75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1A5133B" w14:textId="77777777" w:rsidR="00AB563A" w:rsidRDefault="004705E7">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44DF9CEC" w14:textId="77777777" w:rsidR="00AB563A" w:rsidRDefault="004705E7">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193D61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569D04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2204DF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5C20FA" w14:textId="77777777" w:rsidR="00AB563A" w:rsidRDefault="004705E7">
            <w:pPr>
              <w:pStyle w:val="Style-"/>
              <w:widowControl w:val="0"/>
              <w:numPr>
                <w:ilvl w:val="0"/>
                <w:numId w:val="0"/>
              </w:numPr>
              <w:rPr>
                <w:rFonts w:eastAsiaTheme="majorEastAsia" w:cstheme="majorBidi"/>
                <w:b/>
                <w:i/>
                <w:szCs w:val="24"/>
              </w:rPr>
            </w:pPr>
            <w:r>
              <w:t>Hệ thống kiếm soát trạng thái cho phép ứng dụng biên dịch script giữ kết nối liên tục với hệ thống.</w:t>
            </w:r>
          </w:p>
        </w:tc>
      </w:tr>
      <w:tr w:rsidR="00AB563A" w14:paraId="4DDA584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7688CF0" w14:textId="77777777" w:rsidR="00AB563A" w:rsidRDefault="004705E7">
            <w:pPr>
              <w:widowControl w:val="0"/>
              <w:rPr>
                <w:rFonts w:cs="Times New Roman"/>
                <w:b/>
              </w:rPr>
            </w:pPr>
            <w:r>
              <w:rPr>
                <w:rFonts w:cs="Times New Roman"/>
                <w:b/>
              </w:rPr>
              <w:t>Tác nhân</w:t>
            </w:r>
          </w:p>
          <w:p w14:paraId="20F395C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BC69F4E"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07F1437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78F5E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7D9606" w14:textId="77777777" w:rsidR="00AB563A" w:rsidRDefault="004705E7">
            <w:pPr>
              <w:widowControl w:val="0"/>
              <w:rPr>
                <w:rFonts w:cs="Times New Roman"/>
              </w:rPr>
            </w:pPr>
            <w:r>
              <w:rPr>
                <w:rFonts w:cs="Times New Roman"/>
              </w:rPr>
              <w:t xml:space="preserve">Quản trị hệ thống đăng nhập thành công trên </w:t>
            </w:r>
            <w:r>
              <w:t xml:space="preserve">ứng </w:t>
            </w:r>
            <w:r>
              <w:rPr>
                <w:rFonts w:cs="Times New Roman"/>
              </w:rPr>
              <w:t>dụng biên dịch script bằng tài khoản mà hệ thống kiểm soát trạng thái cấp.</w:t>
            </w:r>
          </w:p>
        </w:tc>
      </w:tr>
      <w:tr w:rsidR="00AB563A" w14:paraId="4B395DC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DB6EE0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DD721D1"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3880"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1CF53C0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2CFFFA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905BE7"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226E7B"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2E71EB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0D90A0" w14:textId="77777777" w:rsidR="00AB563A" w:rsidRDefault="004705E7">
            <w:pPr>
              <w:widowControl w:val="0"/>
              <w:rPr>
                <w:rFonts w:cs="Times New Roman"/>
                <w:b/>
              </w:rPr>
            </w:pPr>
            <w:r>
              <w:rPr>
                <w:rFonts w:cs="Times New Roman"/>
                <w:b/>
              </w:rPr>
              <w:t>ĐẶC TẢ CHỨC NĂNG</w:t>
            </w:r>
          </w:p>
        </w:tc>
      </w:tr>
      <w:tr w:rsidR="00AB563A" w14:paraId="39B880E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36BCD86"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86347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6369F25" w14:textId="77777777" w:rsidR="00AB563A" w:rsidRDefault="004705E7">
            <w:pPr>
              <w:pStyle w:val="DoanVB"/>
              <w:widowControl w:val="0"/>
              <w:rPr>
                <w:rFonts w:eastAsiaTheme="majorEastAsia" w:cstheme="majorBidi"/>
                <w:b/>
                <w:i/>
                <w:szCs w:val="24"/>
              </w:rPr>
            </w:pPr>
            <w:r>
              <w:t xml:space="preserve">Hệ thống kiểm soát trạng thái sẽ cấp cho mỗi ứng dụng biên dịch script được cài trên các máy client một tài khoản khác nhau. Tài khoản chỉ được phép thực hiện cập nhật thông tin của máy client và thực thi script. </w:t>
            </w:r>
          </w:p>
          <w:p w14:paraId="28843E3C" w14:textId="77777777" w:rsidR="00AB563A" w:rsidRDefault="004705E7">
            <w:pPr>
              <w:pStyle w:val="DoanVB"/>
              <w:widowControl w:val="0"/>
              <w:rPr>
                <w:rFonts w:eastAsiaTheme="majorEastAsia" w:cstheme="majorBidi"/>
                <w:b/>
                <w:i/>
                <w:szCs w:val="24"/>
              </w:rPr>
            </w:pPr>
            <w:r>
              <w:t>Sau khi người dùng sử dụng tài khoản được cấp đăng nhập thành công thì ứng dụng biên dịch script hiển thị như sau:</w:t>
            </w:r>
          </w:p>
          <w:p w14:paraId="74545DEF" w14:textId="77777777" w:rsidR="00AB563A" w:rsidRDefault="004705E7">
            <w:pPr>
              <w:pStyle w:val="Style-"/>
              <w:widowControl w:val="0"/>
            </w:pPr>
            <w:r>
              <w:lastRenderedPageBreak/>
              <w:t>Nội dung ghi log.</w:t>
            </w:r>
          </w:p>
          <w:p w14:paraId="63A4875E" w14:textId="77777777" w:rsidR="00AB563A" w:rsidRDefault="004705E7">
            <w:pPr>
              <w:pStyle w:val="Style-"/>
              <w:widowControl w:val="0"/>
              <w:rPr>
                <w:rFonts w:eastAsiaTheme="majorEastAsia" w:cstheme="majorBidi"/>
                <w:b/>
                <w:i/>
                <w:szCs w:val="24"/>
              </w:rPr>
            </w:pPr>
            <w:r>
              <w:t>Nút chức năng:</w:t>
            </w:r>
          </w:p>
          <w:p w14:paraId="39EA1091" w14:textId="77777777" w:rsidR="00AB563A" w:rsidRDefault="004705E7">
            <w:pPr>
              <w:pStyle w:val="Style-"/>
              <w:widowControl w:val="0"/>
              <w:rPr>
                <w:rFonts w:eastAsiaTheme="majorEastAsia" w:cstheme="majorBidi"/>
                <w:b/>
                <w:i/>
                <w:szCs w:val="24"/>
              </w:rPr>
            </w:pPr>
            <w:r>
              <w:t>Kết nối;</w:t>
            </w:r>
          </w:p>
          <w:p w14:paraId="638A6856" w14:textId="77777777" w:rsidR="00AB563A" w:rsidRDefault="004705E7">
            <w:pPr>
              <w:pStyle w:val="Style-"/>
              <w:widowControl w:val="0"/>
              <w:rPr>
                <w:rFonts w:eastAsiaTheme="majorEastAsia" w:cstheme="majorBidi"/>
                <w:b/>
                <w:i/>
                <w:szCs w:val="24"/>
              </w:rPr>
            </w:pPr>
            <w:r>
              <w:t>Ngắt kết nối;</w:t>
            </w:r>
          </w:p>
          <w:p w14:paraId="4FD18707" w14:textId="77777777" w:rsidR="00AB563A" w:rsidRDefault="004705E7">
            <w:pPr>
              <w:pStyle w:val="Style-"/>
              <w:widowControl w:val="0"/>
              <w:rPr>
                <w:rFonts w:eastAsiaTheme="majorEastAsia" w:cstheme="majorBidi"/>
                <w:b/>
                <w:i/>
                <w:szCs w:val="24"/>
              </w:rPr>
            </w:pPr>
            <w:r>
              <w:t>Mở file log.</w:t>
            </w:r>
          </w:p>
          <w:p w14:paraId="343604F0" w14:textId="77777777" w:rsidR="00AB563A" w:rsidRDefault="004705E7">
            <w:pPr>
              <w:pStyle w:val="Style"/>
              <w:widowControl w:val="0"/>
              <w:numPr>
                <w:ilvl w:val="0"/>
                <w:numId w:val="0"/>
              </w:numPr>
              <w:rPr>
                <w:b/>
                <w:bCs/>
              </w:rPr>
            </w:pPr>
            <w:r>
              <w:rPr>
                <w:b/>
                <w:bCs/>
              </w:rPr>
              <w:t>Luồng 1 – Thực hiện kết nối:</w:t>
            </w:r>
          </w:p>
          <w:p w14:paraId="17684C86" w14:textId="77777777" w:rsidR="00AB563A" w:rsidRDefault="004705E7">
            <w:pPr>
              <w:pStyle w:val="Style-"/>
              <w:widowControl w:val="0"/>
            </w:pPr>
            <w:r>
              <w:t>Khi người dùng đăng nhập thành công hệ thống tự kết nối đến hệ thống kiểm soát trạng thái và hiển thị trên màn hình ứng dụng nội dung “Đã kết nối thành công”.</w:t>
            </w:r>
          </w:p>
          <w:p w14:paraId="174C6249" w14:textId="77777777" w:rsidR="00AB563A" w:rsidRDefault="004705E7">
            <w:pPr>
              <w:pStyle w:val="Style-"/>
              <w:widowControl w:val="0"/>
              <w:rPr>
                <w:rFonts w:eastAsiaTheme="majorEastAsia" w:cstheme="majorBidi"/>
                <w:b/>
                <w:i/>
                <w:szCs w:val="24"/>
              </w:rPr>
            </w:pPr>
            <w:r>
              <w:t>Nếu bị ngắt kết nối mà không cần đăng nhập lại người dùng có thể click vào nút “Kết nối” trên thanh menu.</w:t>
            </w:r>
          </w:p>
        </w:tc>
      </w:tr>
      <w:tr w:rsidR="00AB563A" w14:paraId="136E9B5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B86103"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1D5856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492322" w14:textId="77777777" w:rsidR="00AB563A" w:rsidRDefault="004705E7">
            <w:pPr>
              <w:pStyle w:val="DoanVB"/>
              <w:widowControl w:val="0"/>
              <w:rPr>
                <w:rFonts w:eastAsiaTheme="majorEastAsia" w:cstheme="majorBidi"/>
                <w:b/>
                <w:i/>
                <w:szCs w:val="24"/>
              </w:rPr>
            </w:pPr>
            <w:r>
              <w:t>Đăng nhập không thành công do hệ thống kiểm soát trạng thái chưa hoạt động.</w:t>
            </w:r>
          </w:p>
        </w:tc>
      </w:tr>
      <w:tr w:rsidR="00AB563A" w14:paraId="7D94D9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6A8C4A" w14:textId="77777777" w:rsidR="00AB563A" w:rsidRDefault="004705E7">
            <w:pPr>
              <w:widowControl w:val="0"/>
              <w:rPr>
                <w:rFonts w:cs="Times New Roman"/>
              </w:rPr>
            </w:pPr>
            <w:r>
              <w:rPr>
                <w:rFonts w:cs="Times New Roman"/>
                <w:b/>
              </w:rPr>
              <w:t>Giao diện minh họa</w:t>
            </w:r>
          </w:p>
        </w:tc>
      </w:tr>
      <w:tr w:rsidR="00AB563A" w14:paraId="216B67F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26D10A2" w14:textId="77777777" w:rsidR="00AB563A" w:rsidRDefault="004705E7">
            <w:pPr>
              <w:keepNext/>
              <w:widowControl w:val="0"/>
              <w:rPr>
                <w:rFonts w:eastAsiaTheme="majorEastAsia" w:cstheme="majorBidi"/>
                <w:b/>
                <w:i/>
                <w:szCs w:val="24"/>
              </w:rPr>
            </w:pPr>
            <w:r>
              <w:rPr>
                <w:noProof/>
              </w:rPr>
              <w:drawing>
                <wp:inline distT="0" distB="0" distL="0" distR="0" wp14:anchorId="7FD423D7" wp14:editId="086FEDD0">
                  <wp:extent cx="5983605" cy="3304540"/>
                  <wp:effectExtent l="0" t="0" r="0" b="0"/>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6"/>
                          <pic:cNvPicPr>
                            <a:picLocks noChangeAspect="1" noChangeArrowheads="1"/>
                          </pic:cNvPicPr>
                        </pic:nvPicPr>
                        <pic:blipFill>
                          <a:blip r:embed="rId47"/>
                          <a:stretch>
                            <a:fillRect/>
                          </a:stretch>
                        </pic:blipFill>
                        <pic:spPr bwMode="auto">
                          <a:xfrm>
                            <a:off x="0" y="0"/>
                            <a:ext cx="5983605" cy="3304540"/>
                          </a:xfrm>
                          <a:prstGeom prst="rect">
                            <a:avLst/>
                          </a:prstGeom>
                        </pic:spPr>
                      </pic:pic>
                    </a:graphicData>
                  </a:graphic>
                </wp:inline>
              </w:drawing>
            </w:r>
          </w:p>
          <w:p w14:paraId="3D240479" w14:textId="48A7EF74" w:rsidR="00AB563A" w:rsidRDefault="004705E7">
            <w:pPr>
              <w:pStyle w:val="Caption"/>
              <w:widowControl w:val="0"/>
              <w:rPr>
                <w:rFonts w:eastAsiaTheme="majorEastAsia" w:cstheme="majorBidi"/>
                <w:b/>
                <w:szCs w:val="24"/>
              </w:rPr>
            </w:pPr>
            <w:bookmarkStart w:id="93" w:name="_Toc75610676"/>
            <w:bookmarkStart w:id="94" w:name="_Toc76419694"/>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7</w:t>
            </w:r>
            <w:r w:rsidR="00DF5741">
              <w:rPr>
                <w:noProof/>
              </w:rPr>
              <w:fldChar w:fldCharType="end"/>
            </w:r>
            <w:r>
              <w:t>. Giao diện màn hình thông báo đã kết nối</w:t>
            </w:r>
            <w:bookmarkEnd w:id="93"/>
            <w:bookmarkEnd w:id="94"/>
          </w:p>
          <w:p w14:paraId="29CC65D5" w14:textId="77777777" w:rsidR="00AB563A" w:rsidRDefault="00AB563A">
            <w:pPr>
              <w:keepNext/>
              <w:widowControl w:val="0"/>
              <w:spacing w:before="0" w:after="200" w:line="240" w:lineRule="auto"/>
              <w:rPr>
                <w:rFonts w:cs="Times New Roman"/>
                <w:bCs/>
                <w:iCs/>
                <w:szCs w:val="18"/>
              </w:rPr>
            </w:pPr>
          </w:p>
        </w:tc>
      </w:tr>
    </w:tbl>
    <w:p w14:paraId="3080EC97" w14:textId="77777777" w:rsidR="00AB563A" w:rsidRDefault="004705E7">
      <w:pPr>
        <w:pStyle w:val="Heading2"/>
        <w:rPr>
          <w:i/>
          <w:szCs w:val="24"/>
        </w:rPr>
      </w:pPr>
      <w:bookmarkStart w:id="95" w:name="_Toc81825918"/>
      <w:r>
        <w:t>Ngắt kết nối với hệ thống kiểm soát trạng thái</w:t>
      </w:r>
      <w:bookmarkEnd w:id="9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ED3DEA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011F9D" w14:textId="77777777" w:rsidR="00AB563A" w:rsidRDefault="004705E7">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0F26C42C" w14:textId="77777777" w:rsidR="00AB563A" w:rsidRDefault="004705E7">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D40824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E4D03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110765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F99D09D" w14:textId="77777777" w:rsidR="00AB563A" w:rsidRDefault="004705E7">
            <w:pPr>
              <w:pStyle w:val="Style-"/>
              <w:widowControl w:val="0"/>
              <w:numPr>
                <w:ilvl w:val="0"/>
                <w:numId w:val="0"/>
              </w:numPr>
              <w:rPr>
                <w:rFonts w:eastAsiaTheme="majorEastAsia" w:cstheme="majorBidi"/>
                <w:b/>
                <w:i/>
                <w:szCs w:val="24"/>
              </w:rPr>
            </w:pPr>
            <w:r>
              <w:t xml:space="preserve">Ứng dụng biên dịch script cho phép người dùng thực hiện thao tác ngắt </w:t>
            </w:r>
            <w:r>
              <w:lastRenderedPageBreak/>
              <w:t>kết nối với hệ thống kiểm soát trạng thái.</w:t>
            </w:r>
          </w:p>
        </w:tc>
      </w:tr>
      <w:tr w:rsidR="00AB563A" w14:paraId="20C51C7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7144B6E" w14:textId="77777777" w:rsidR="00AB563A" w:rsidRDefault="004705E7">
            <w:pPr>
              <w:widowControl w:val="0"/>
              <w:rPr>
                <w:rFonts w:cs="Times New Roman"/>
                <w:b/>
              </w:rPr>
            </w:pPr>
            <w:r>
              <w:rPr>
                <w:rFonts w:cs="Times New Roman"/>
                <w:b/>
              </w:rPr>
              <w:lastRenderedPageBreak/>
              <w:t>Tác nhân</w:t>
            </w:r>
          </w:p>
          <w:p w14:paraId="109EB49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3821750"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4F27131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E2219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22EF984"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7B805E5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91561C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4540C9E"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74EBA2"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76ECCFE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6B05487"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5A76A9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B077B2"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19A603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5F02AC7" w14:textId="77777777" w:rsidR="00AB563A" w:rsidRDefault="004705E7">
            <w:pPr>
              <w:widowControl w:val="0"/>
              <w:rPr>
                <w:rFonts w:cs="Times New Roman"/>
                <w:b/>
              </w:rPr>
            </w:pPr>
            <w:r>
              <w:rPr>
                <w:rFonts w:cs="Times New Roman"/>
                <w:b/>
              </w:rPr>
              <w:t>ĐẶC TẢ CHỨC NĂNG</w:t>
            </w:r>
          </w:p>
        </w:tc>
      </w:tr>
      <w:tr w:rsidR="00AB563A" w14:paraId="6C5050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D23BE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238BC19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03994EE"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1C13460E" w14:textId="77777777" w:rsidR="00AB563A" w:rsidRDefault="004705E7">
            <w:pPr>
              <w:pStyle w:val="Style-"/>
              <w:widowControl w:val="0"/>
              <w:numPr>
                <w:ilvl w:val="0"/>
                <w:numId w:val="0"/>
              </w:numPr>
              <w:rPr>
                <w:b/>
                <w:bCs/>
              </w:rPr>
            </w:pPr>
            <w:r>
              <w:rPr>
                <w:b/>
                <w:bCs/>
              </w:rPr>
              <w:t>Luồng 1 – Thực hiện ngắt kết nối:</w:t>
            </w:r>
          </w:p>
          <w:p w14:paraId="2A734787" w14:textId="77777777" w:rsidR="00AB563A" w:rsidRDefault="004705E7">
            <w:pPr>
              <w:pStyle w:val="Style-"/>
              <w:widowControl w:val="0"/>
              <w:rPr>
                <w:rFonts w:eastAsiaTheme="majorEastAsia" w:cstheme="majorBidi"/>
                <w:b/>
                <w:i/>
                <w:szCs w:val="24"/>
              </w:rPr>
            </w:pPr>
            <w:r>
              <w:t>Quản trị hệ thống click vào nút “Ngắt kết nối” trên thanh menu để thực hiện ngắt kết nối giữa hai hệ thống.</w:t>
            </w:r>
          </w:p>
        </w:tc>
      </w:tr>
      <w:tr w:rsidR="00AB563A" w14:paraId="6F70137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8F670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0623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9A89919" w14:textId="77777777" w:rsidR="00AB563A" w:rsidRDefault="004705E7">
            <w:pPr>
              <w:pStyle w:val="Style-"/>
              <w:widowControl w:val="0"/>
              <w:rPr>
                <w:rFonts w:eastAsiaTheme="majorEastAsia" w:cstheme="majorBidi"/>
                <w:b/>
                <w:i/>
                <w:szCs w:val="24"/>
              </w:rPr>
            </w:pPr>
            <w:r>
              <w:t>Kết nối đã được ngắt.</w:t>
            </w:r>
          </w:p>
        </w:tc>
      </w:tr>
      <w:tr w:rsidR="00AB563A" w14:paraId="760E46E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E9B07" w14:textId="77777777" w:rsidR="00AB563A" w:rsidRDefault="004705E7">
            <w:pPr>
              <w:widowControl w:val="0"/>
              <w:rPr>
                <w:rFonts w:cs="Times New Roman"/>
              </w:rPr>
            </w:pPr>
            <w:r>
              <w:rPr>
                <w:rFonts w:cs="Times New Roman"/>
                <w:b/>
              </w:rPr>
              <w:t>Giao diện minh họa</w:t>
            </w:r>
          </w:p>
        </w:tc>
      </w:tr>
      <w:tr w:rsidR="00AB563A" w14:paraId="55AD2E0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CC36403"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902FE08" wp14:editId="12D85EF6">
                  <wp:extent cx="5983605" cy="3311525"/>
                  <wp:effectExtent l="0" t="0" r="0" b="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7"/>
                          <pic:cNvPicPr>
                            <a:picLocks noChangeAspect="1" noChangeArrowheads="1"/>
                          </pic:cNvPicPr>
                        </pic:nvPicPr>
                        <pic:blipFill>
                          <a:blip r:embed="rId48"/>
                          <a:stretch>
                            <a:fillRect/>
                          </a:stretch>
                        </pic:blipFill>
                        <pic:spPr bwMode="auto">
                          <a:xfrm>
                            <a:off x="0" y="0"/>
                            <a:ext cx="5983605" cy="3311525"/>
                          </a:xfrm>
                          <a:prstGeom prst="rect">
                            <a:avLst/>
                          </a:prstGeom>
                        </pic:spPr>
                      </pic:pic>
                    </a:graphicData>
                  </a:graphic>
                </wp:inline>
              </w:drawing>
            </w:r>
          </w:p>
          <w:p w14:paraId="0EE09B3D" w14:textId="2AEC2D85" w:rsidR="00AB563A" w:rsidRDefault="004705E7">
            <w:pPr>
              <w:pStyle w:val="Caption"/>
              <w:widowControl w:val="0"/>
              <w:rPr>
                <w:rFonts w:eastAsiaTheme="majorEastAsia" w:cstheme="majorBidi"/>
                <w:b/>
                <w:szCs w:val="24"/>
              </w:rPr>
            </w:pPr>
            <w:bookmarkStart w:id="96" w:name="_Toc75610677"/>
            <w:bookmarkStart w:id="97" w:name="_Toc76419695"/>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8</w:t>
            </w:r>
            <w:r w:rsidR="00DF5741">
              <w:rPr>
                <w:noProof/>
              </w:rPr>
              <w:fldChar w:fldCharType="end"/>
            </w:r>
            <w:r>
              <w:t>. Giao diện màn hình thông báo ngắt kết nối</w:t>
            </w:r>
            <w:bookmarkEnd w:id="96"/>
            <w:bookmarkEnd w:id="97"/>
          </w:p>
          <w:p w14:paraId="59B025F6" w14:textId="77777777" w:rsidR="00AB563A" w:rsidRDefault="00AB563A">
            <w:pPr>
              <w:keepNext/>
              <w:widowControl w:val="0"/>
              <w:spacing w:before="0" w:after="200" w:line="240" w:lineRule="auto"/>
              <w:rPr>
                <w:rFonts w:cs="Times New Roman"/>
                <w:bCs/>
                <w:iCs/>
                <w:szCs w:val="18"/>
              </w:rPr>
            </w:pPr>
          </w:p>
        </w:tc>
      </w:tr>
    </w:tbl>
    <w:p w14:paraId="6FCC80D6" w14:textId="77777777" w:rsidR="00AB563A" w:rsidRDefault="004705E7">
      <w:pPr>
        <w:pStyle w:val="Heading2"/>
        <w:rPr>
          <w:i/>
          <w:szCs w:val="24"/>
        </w:rPr>
      </w:pPr>
      <w:bookmarkStart w:id="98" w:name="_Toc81825919"/>
      <w:r>
        <w:t>Hiển thị nội dung file log</w:t>
      </w:r>
      <w:bookmarkEnd w:id="98"/>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EA5E6D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7782F6"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AE7DC86"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5C03F39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A97AD4D"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94A16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012FE8" w14:textId="77777777" w:rsidR="00AB563A" w:rsidRDefault="004705E7">
            <w:pPr>
              <w:pStyle w:val="Style-"/>
              <w:widowControl w:val="0"/>
              <w:numPr>
                <w:ilvl w:val="0"/>
                <w:numId w:val="0"/>
              </w:numPr>
              <w:rPr>
                <w:rFonts w:eastAsiaTheme="majorEastAsia" w:cstheme="majorBidi"/>
                <w:b/>
                <w:i/>
                <w:szCs w:val="24"/>
              </w:rPr>
            </w:pPr>
            <w:r>
              <w:t>Ứng dụng biên dịch script cho phép người dùng thực hiện thao tác mởi file ngay tại màn hình chính của ứng dụng.</w:t>
            </w:r>
          </w:p>
        </w:tc>
      </w:tr>
      <w:tr w:rsidR="00AB563A" w14:paraId="17CA3A0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7E02A87" w14:textId="77777777" w:rsidR="00AB563A" w:rsidRDefault="004705E7">
            <w:pPr>
              <w:widowControl w:val="0"/>
              <w:rPr>
                <w:rFonts w:cs="Times New Roman"/>
                <w:b/>
              </w:rPr>
            </w:pPr>
            <w:r>
              <w:rPr>
                <w:rFonts w:cs="Times New Roman"/>
                <w:b/>
              </w:rPr>
              <w:t>Tác nhân</w:t>
            </w:r>
          </w:p>
          <w:p w14:paraId="6DCC68C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DCEF03"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2AF8D1D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20122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6446B2"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4BAE4F2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695E66A"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FB53FC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75CBC3D" w14:textId="77777777" w:rsidR="00AB563A" w:rsidRDefault="004705E7">
            <w:pPr>
              <w:pStyle w:val="Style-"/>
              <w:widowControl w:val="0"/>
              <w:numPr>
                <w:ilvl w:val="0"/>
                <w:numId w:val="0"/>
              </w:numPr>
              <w:rPr>
                <w:rFonts w:eastAsiaTheme="majorEastAsia" w:cstheme="majorBidi"/>
                <w:b/>
                <w:i/>
                <w:szCs w:val="24"/>
              </w:rPr>
            </w:pPr>
            <w:r>
              <w:t>Mở thành công file log.</w:t>
            </w:r>
          </w:p>
        </w:tc>
      </w:tr>
      <w:tr w:rsidR="00AB563A" w14:paraId="12C484E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9200AB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D49315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64BBD"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5128AD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82B5355" w14:textId="77777777" w:rsidR="00AB563A" w:rsidRDefault="004705E7">
            <w:pPr>
              <w:widowControl w:val="0"/>
              <w:rPr>
                <w:rFonts w:cs="Times New Roman"/>
                <w:b/>
              </w:rPr>
            </w:pPr>
            <w:r>
              <w:rPr>
                <w:rFonts w:cs="Times New Roman"/>
                <w:b/>
              </w:rPr>
              <w:t>ĐẶC TẢ CHỨC NĂNG</w:t>
            </w:r>
          </w:p>
        </w:tc>
      </w:tr>
      <w:tr w:rsidR="00AB563A" w14:paraId="70EDC44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08D89D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713F73A"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C9013C9"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6E53FC2E" w14:textId="77777777" w:rsidR="00AB563A" w:rsidRDefault="004705E7">
            <w:pPr>
              <w:pStyle w:val="Style-"/>
              <w:widowControl w:val="0"/>
              <w:numPr>
                <w:ilvl w:val="0"/>
                <w:numId w:val="0"/>
              </w:numPr>
              <w:rPr>
                <w:b/>
                <w:bCs/>
              </w:rPr>
            </w:pPr>
            <w:r>
              <w:rPr>
                <w:b/>
                <w:bCs/>
              </w:rPr>
              <w:lastRenderedPageBreak/>
              <w:t>Luồng 1 – Thực hiện mở file log:</w:t>
            </w:r>
          </w:p>
          <w:p w14:paraId="26FE5BC9" w14:textId="77777777" w:rsidR="00AB563A" w:rsidRDefault="004705E7">
            <w:pPr>
              <w:pStyle w:val="Style-"/>
              <w:widowControl w:val="0"/>
              <w:rPr>
                <w:rFonts w:eastAsiaTheme="majorEastAsia" w:cstheme="majorBidi"/>
                <w:b/>
                <w:i/>
                <w:szCs w:val="24"/>
              </w:rPr>
            </w:pPr>
            <w:r>
              <w:t>Quản trị hệ thống click vào nút “Mở file log” trên thanh menu để thực hiện mở file log của hệ thống.</w:t>
            </w:r>
          </w:p>
        </w:tc>
      </w:tr>
      <w:tr w:rsidR="00AB563A" w14:paraId="367050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400314E"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40DD796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DDBB5E3" w14:textId="77777777" w:rsidR="00AB563A" w:rsidRDefault="004705E7">
            <w:pPr>
              <w:pStyle w:val="Style-"/>
              <w:widowControl w:val="0"/>
              <w:numPr>
                <w:ilvl w:val="0"/>
                <w:numId w:val="0"/>
              </w:numPr>
              <w:rPr>
                <w:rFonts w:eastAsiaTheme="majorEastAsia" w:cstheme="majorBidi"/>
                <w:b/>
                <w:i/>
                <w:szCs w:val="24"/>
              </w:rPr>
            </w:pPr>
            <w:r>
              <w:t>N/A</w:t>
            </w:r>
          </w:p>
        </w:tc>
      </w:tr>
      <w:tr w:rsidR="00AB563A" w14:paraId="4C77EA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B86C673" w14:textId="77777777" w:rsidR="00AB563A" w:rsidRDefault="004705E7">
            <w:pPr>
              <w:widowControl w:val="0"/>
              <w:rPr>
                <w:rFonts w:cs="Times New Roman"/>
              </w:rPr>
            </w:pPr>
            <w:r>
              <w:rPr>
                <w:rFonts w:cs="Times New Roman"/>
                <w:b/>
              </w:rPr>
              <w:t>Giao diện minh họa</w:t>
            </w:r>
          </w:p>
        </w:tc>
      </w:tr>
      <w:tr w:rsidR="00AB563A" w14:paraId="376928B5"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69C186" w14:textId="77777777" w:rsidR="00AB563A" w:rsidRDefault="004705E7">
            <w:pPr>
              <w:keepNext/>
              <w:widowControl w:val="0"/>
              <w:rPr>
                <w:rFonts w:eastAsiaTheme="majorEastAsia" w:cstheme="majorBidi"/>
                <w:b/>
                <w:i/>
                <w:szCs w:val="24"/>
              </w:rPr>
            </w:pPr>
            <w:r>
              <w:rPr>
                <w:noProof/>
              </w:rPr>
              <w:drawing>
                <wp:inline distT="0" distB="0" distL="0" distR="0" wp14:anchorId="11BFC5FB" wp14:editId="051AF405">
                  <wp:extent cx="5980430" cy="2999740"/>
                  <wp:effectExtent l="0" t="0" r="0" b="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8"/>
                          <pic:cNvPicPr>
                            <a:picLocks noChangeAspect="1" noChangeArrowheads="1"/>
                          </pic:cNvPicPr>
                        </pic:nvPicPr>
                        <pic:blipFill>
                          <a:blip r:embed="rId49"/>
                          <a:stretch>
                            <a:fillRect/>
                          </a:stretch>
                        </pic:blipFill>
                        <pic:spPr bwMode="auto">
                          <a:xfrm>
                            <a:off x="0" y="0"/>
                            <a:ext cx="5980430" cy="2999740"/>
                          </a:xfrm>
                          <a:prstGeom prst="rect">
                            <a:avLst/>
                          </a:prstGeom>
                        </pic:spPr>
                      </pic:pic>
                    </a:graphicData>
                  </a:graphic>
                </wp:inline>
              </w:drawing>
            </w:r>
          </w:p>
          <w:p w14:paraId="07320EAB" w14:textId="21ED672E" w:rsidR="00AB563A" w:rsidRDefault="004705E7">
            <w:pPr>
              <w:pStyle w:val="Caption"/>
              <w:widowControl w:val="0"/>
              <w:rPr>
                <w:rFonts w:eastAsiaTheme="majorEastAsia" w:cstheme="majorBidi"/>
                <w:b/>
                <w:szCs w:val="24"/>
              </w:rPr>
            </w:pPr>
            <w:bookmarkStart w:id="99" w:name="_Toc75610678"/>
            <w:bookmarkStart w:id="100" w:name="_Toc76419696"/>
            <w:r>
              <w:t xml:space="preserve">Hình </w:t>
            </w:r>
            <w:r w:rsidR="00DF5741">
              <w:fldChar w:fldCharType="begin"/>
            </w:r>
            <w:r w:rsidR="00DF5741">
              <w:instrText xml:space="preserve"> STYLEREF 1 \s </w:instrText>
            </w:r>
            <w:r w:rsidR="00DF5741">
              <w:fldChar w:fldCharType="separate"/>
            </w:r>
            <w:r w:rsidR="00E004A8">
              <w:rPr>
                <w:noProof/>
              </w:rPr>
              <w:t>3</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9</w:t>
            </w:r>
            <w:r w:rsidR="00DF5741">
              <w:rPr>
                <w:noProof/>
              </w:rPr>
              <w:fldChar w:fldCharType="end"/>
            </w:r>
            <w:r>
              <w:t>. Giao diện màn hình mở file log</w:t>
            </w:r>
            <w:bookmarkEnd w:id="99"/>
            <w:bookmarkEnd w:id="100"/>
          </w:p>
          <w:p w14:paraId="2669798F" w14:textId="77777777" w:rsidR="00AB563A" w:rsidRDefault="00AB563A">
            <w:pPr>
              <w:keepNext/>
              <w:widowControl w:val="0"/>
              <w:spacing w:before="0" w:after="200" w:line="240" w:lineRule="auto"/>
              <w:rPr>
                <w:rFonts w:cs="Times New Roman"/>
                <w:bCs/>
                <w:iCs/>
                <w:szCs w:val="18"/>
              </w:rPr>
            </w:pPr>
          </w:p>
        </w:tc>
      </w:tr>
    </w:tbl>
    <w:p w14:paraId="584B85B6" w14:textId="77777777" w:rsidR="00AB563A" w:rsidRDefault="004705E7">
      <w:pPr>
        <w:pStyle w:val="Heading2"/>
        <w:rPr>
          <w:i/>
          <w:szCs w:val="24"/>
        </w:rPr>
      </w:pPr>
      <w:bookmarkStart w:id="101" w:name="_Toc81825920"/>
      <w:r>
        <w:t>Gửi email danh sách ứng dụng ngừng hoạt động</w:t>
      </w:r>
      <w:bookmarkEnd w:id="10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2AB8916"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558EC7"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41534534"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292BEB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7DDD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B6EE94"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EB7897" w14:textId="77777777" w:rsidR="00AB563A" w:rsidRDefault="004705E7">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AB563A" w14:paraId="44338EC5"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ACE3E6" w14:textId="77777777" w:rsidR="00AB563A" w:rsidRDefault="004705E7">
            <w:pPr>
              <w:widowControl w:val="0"/>
              <w:rPr>
                <w:rFonts w:cs="Times New Roman"/>
                <w:b/>
              </w:rPr>
            </w:pPr>
            <w:r>
              <w:rPr>
                <w:rFonts w:cs="Times New Roman"/>
                <w:b/>
              </w:rPr>
              <w:t>Tác nhân</w:t>
            </w:r>
          </w:p>
          <w:p w14:paraId="6FAFCA0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5E6D985" w14:textId="77777777" w:rsidR="00AB563A" w:rsidRDefault="004705E7">
            <w:pPr>
              <w:pStyle w:val="Style-"/>
              <w:widowControl w:val="0"/>
              <w:numPr>
                <w:ilvl w:val="0"/>
                <w:numId w:val="0"/>
              </w:numPr>
              <w:rPr>
                <w:rFonts w:eastAsiaTheme="majorEastAsia" w:cstheme="majorBidi"/>
                <w:b/>
                <w:i/>
                <w:szCs w:val="24"/>
              </w:rPr>
            </w:pPr>
            <w:r>
              <w:t>Hệ thống kiểm soát trạng thái</w:t>
            </w:r>
          </w:p>
        </w:tc>
      </w:tr>
      <w:tr w:rsidR="00AB563A" w14:paraId="6CB2667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F8F20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16A0E46" w14:textId="77777777" w:rsidR="00AB563A" w:rsidRDefault="004705E7">
            <w:pPr>
              <w:widowControl w:val="0"/>
              <w:rPr>
                <w:rFonts w:cs="Times New Roman"/>
              </w:rPr>
            </w:pPr>
            <w:r>
              <w:rPr>
                <w:rFonts w:cs="Times New Roman"/>
              </w:rPr>
              <w:t>Đã đến thời điểm gửi email và có ứng dụng tự ngừng hoạt động.</w:t>
            </w:r>
          </w:p>
        </w:tc>
      </w:tr>
      <w:tr w:rsidR="00AB563A" w14:paraId="7E30225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3112D83" w14:textId="77777777" w:rsidR="00AB563A" w:rsidRDefault="004705E7">
            <w:pPr>
              <w:widowControl w:val="0"/>
              <w:rPr>
                <w:rFonts w:cs="Times New Roman"/>
                <w:b/>
              </w:rPr>
            </w:pPr>
            <w:r>
              <w:rPr>
                <w:rFonts w:cs="Times New Roman"/>
                <w:b/>
              </w:rPr>
              <w:t xml:space="preserve">Hậu điều </w:t>
            </w:r>
            <w:r>
              <w:rPr>
                <w:rFonts w:cs="Times New Roman"/>
                <w:b/>
              </w:rPr>
              <w:lastRenderedPageBreak/>
              <w:t>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50BA514" w14:textId="77777777" w:rsidR="00AB563A" w:rsidRDefault="004705E7">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AC8A35D" w14:textId="77777777" w:rsidR="00AB563A" w:rsidRDefault="004705E7">
            <w:pPr>
              <w:pStyle w:val="Style-"/>
              <w:widowControl w:val="0"/>
              <w:numPr>
                <w:ilvl w:val="0"/>
                <w:numId w:val="0"/>
              </w:numPr>
              <w:rPr>
                <w:rFonts w:eastAsiaTheme="majorEastAsia" w:cstheme="majorBidi"/>
                <w:b/>
                <w:i/>
                <w:szCs w:val="24"/>
              </w:rPr>
            </w:pPr>
            <w:r>
              <w:t>Gửi email thành công đến người dùng</w:t>
            </w:r>
          </w:p>
        </w:tc>
      </w:tr>
      <w:tr w:rsidR="00AB563A" w14:paraId="72127F7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A251AE"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242D3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BE883BC" w14:textId="77777777" w:rsidR="00AB563A" w:rsidRDefault="004705E7">
            <w:pPr>
              <w:widowControl w:val="0"/>
              <w:rPr>
                <w:rFonts w:cs="Times New Roman"/>
              </w:rPr>
            </w:pPr>
            <w:r>
              <w:rPr>
                <w:rFonts w:cs="Times New Roman"/>
              </w:rPr>
              <w:t>Trạng thái hệ thống không thay đổi.</w:t>
            </w:r>
          </w:p>
        </w:tc>
      </w:tr>
      <w:tr w:rsidR="00AB563A" w14:paraId="7BA5F7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B0CC99" w14:textId="77777777" w:rsidR="00AB563A" w:rsidRDefault="004705E7">
            <w:pPr>
              <w:widowControl w:val="0"/>
              <w:rPr>
                <w:rFonts w:cs="Times New Roman"/>
                <w:b/>
              </w:rPr>
            </w:pPr>
            <w:r>
              <w:rPr>
                <w:rFonts w:cs="Times New Roman"/>
                <w:b/>
              </w:rPr>
              <w:t>ĐẶC TẢ CHỨC NĂNG</w:t>
            </w:r>
          </w:p>
        </w:tc>
      </w:tr>
      <w:tr w:rsidR="00AB563A" w14:paraId="585F5B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92054B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3DA7AAA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36039A" w14:textId="77777777" w:rsidR="00AB563A" w:rsidRDefault="004705E7">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7C351604" w14:textId="77777777" w:rsidR="00AB563A" w:rsidRDefault="004705E7">
            <w:pPr>
              <w:pStyle w:val="DoanVB"/>
              <w:widowControl w:val="0"/>
              <w:ind w:firstLine="0"/>
              <w:rPr>
                <w:b/>
                <w:bCs/>
              </w:rPr>
            </w:pPr>
            <w:r>
              <w:rPr>
                <w:b/>
                <w:bCs/>
              </w:rPr>
              <w:t>Luồng 1 – Thực hiện lấy danh sách ứng dụng tự ngừng hoạt động:</w:t>
            </w:r>
          </w:p>
          <w:p w14:paraId="1B9A86F3" w14:textId="77777777" w:rsidR="00AB563A" w:rsidRDefault="004705E7">
            <w:pPr>
              <w:pStyle w:val="Style-"/>
              <w:widowControl w:val="0"/>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237D68C" w14:textId="77777777" w:rsidR="00AB563A" w:rsidRDefault="004705E7">
            <w:pPr>
              <w:pStyle w:val="Style"/>
              <w:widowControl w:val="0"/>
            </w:pPr>
            <w:r>
              <w:t>Trạng thái của ứng dụng: Ngừng hoạt động;</w:t>
            </w:r>
          </w:p>
          <w:p w14:paraId="032E6A2B" w14:textId="77777777" w:rsidR="00AB563A" w:rsidRDefault="004705E7">
            <w:pPr>
              <w:pStyle w:val="Style"/>
              <w:widowControl w:val="0"/>
              <w:rPr>
                <w:rFonts w:eastAsiaTheme="majorEastAsia" w:cstheme="majorBidi"/>
                <w:b/>
                <w:i/>
                <w:szCs w:val="24"/>
              </w:rPr>
            </w:pPr>
            <w:r>
              <w:t>Trạng thái gửi email của ứng dụng: Chưa được gửi email;</w:t>
            </w:r>
          </w:p>
          <w:p w14:paraId="26AB94AB" w14:textId="77777777" w:rsidR="00AB563A" w:rsidRDefault="004705E7">
            <w:pPr>
              <w:pStyle w:val="Style-"/>
              <w:widowControl w:val="0"/>
              <w:rPr>
                <w:rFonts w:eastAsiaTheme="majorEastAsia" w:cstheme="majorBidi"/>
                <w:b/>
                <w:i/>
                <w:szCs w:val="24"/>
              </w:rPr>
            </w:pPr>
            <w:r>
              <w:t>Danh sách gửi gồm các thông tin sau:</w:t>
            </w:r>
          </w:p>
          <w:p w14:paraId="1F731B93" w14:textId="77777777" w:rsidR="00AB563A" w:rsidRDefault="004705E7">
            <w:pPr>
              <w:pStyle w:val="Style"/>
              <w:widowControl w:val="0"/>
            </w:pPr>
            <w:r>
              <w:t>IP LAN của máy client;</w:t>
            </w:r>
          </w:p>
          <w:p w14:paraId="1DF58A68" w14:textId="77777777" w:rsidR="00AB563A" w:rsidRDefault="004705E7">
            <w:pPr>
              <w:pStyle w:val="Style"/>
              <w:widowControl w:val="0"/>
            </w:pPr>
            <w:r>
              <w:t>IP Public của máy client;</w:t>
            </w:r>
          </w:p>
          <w:p w14:paraId="6FCB6D81" w14:textId="77777777" w:rsidR="00AB563A" w:rsidRDefault="004705E7">
            <w:pPr>
              <w:pStyle w:val="Style"/>
              <w:widowControl w:val="0"/>
            </w:pPr>
            <w:r>
              <w:t>Số ứng dụng ngừng hoạt động;</w:t>
            </w:r>
          </w:p>
          <w:p w14:paraId="6A34D0C4" w14:textId="77777777" w:rsidR="00AB563A" w:rsidRDefault="004705E7">
            <w:pPr>
              <w:pStyle w:val="Style"/>
              <w:widowControl w:val="0"/>
              <w:rPr>
                <w:rFonts w:eastAsiaTheme="majorEastAsia" w:cstheme="majorBidi"/>
                <w:b/>
                <w:i/>
                <w:szCs w:val="24"/>
              </w:rPr>
            </w:pPr>
            <w:r>
              <w:t>Tổng số ứng dụng hiện tại trên máy client;</w:t>
            </w:r>
          </w:p>
          <w:p w14:paraId="0739E66B" w14:textId="77777777" w:rsidR="00AB563A" w:rsidRDefault="004705E7">
            <w:pPr>
              <w:pStyle w:val="Style-"/>
              <w:widowControl w:val="0"/>
              <w:numPr>
                <w:ilvl w:val="0"/>
                <w:numId w:val="0"/>
              </w:numPr>
              <w:rPr>
                <w:b/>
                <w:bCs/>
              </w:rPr>
            </w:pPr>
            <w:r>
              <w:rPr>
                <w:b/>
                <w:bCs/>
              </w:rPr>
              <w:t>Luồng 2 – Thực hiện gửi email đến người dùng:</w:t>
            </w:r>
          </w:p>
          <w:p w14:paraId="534949F9" w14:textId="77777777" w:rsidR="00AB563A" w:rsidRDefault="004705E7">
            <w:pPr>
              <w:pStyle w:val="Style-"/>
              <w:widowControl w:val="0"/>
              <w:rPr>
                <w:rFonts w:eastAsiaTheme="majorEastAsia" w:cstheme="majorBidi"/>
                <w:b/>
                <w:i/>
                <w:szCs w:val="24"/>
              </w:rPr>
            </w:pPr>
            <w:r>
              <w:t>Luồng 2 xảy ra khi luồng 1 thực hiện thành công.</w:t>
            </w:r>
          </w:p>
        </w:tc>
      </w:tr>
      <w:tr w:rsidR="00AB563A" w14:paraId="1B8EA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44A904C"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024DD6D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A8F9B83" w14:textId="77777777" w:rsidR="00AB563A" w:rsidRDefault="004705E7">
            <w:pPr>
              <w:pStyle w:val="Style-"/>
              <w:widowControl w:val="0"/>
              <w:numPr>
                <w:ilvl w:val="0"/>
                <w:numId w:val="0"/>
              </w:numPr>
              <w:rPr>
                <w:rFonts w:eastAsiaTheme="majorEastAsia" w:cstheme="majorBidi"/>
                <w:b/>
                <w:i/>
                <w:szCs w:val="24"/>
              </w:rPr>
            </w:pPr>
            <w:r>
              <w:t>N/A</w:t>
            </w:r>
          </w:p>
        </w:tc>
      </w:tr>
    </w:tbl>
    <w:p w14:paraId="7F38DA29" w14:textId="77777777" w:rsidR="00AB563A" w:rsidRDefault="00AB563A">
      <w:pPr>
        <w:rPr>
          <w:rFonts w:eastAsiaTheme="majorEastAsia" w:cstheme="majorBidi"/>
          <w:b/>
          <w:i/>
          <w:szCs w:val="24"/>
        </w:rPr>
      </w:pPr>
    </w:p>
    <w:p w14:paraId="43165D18" w14:textId="77777777" w:rsidR="00AB563A" w:rsidRDefault="004705E7">
      <w:pPr>
        <w:pStyle w:val="Heading1"/>
        <w:rPr>
          <w:i/>
          <w:szCs w:val="24"/>
        </w:rPr>
      </w:pPr>
      <w:bookmarkStart w:id="102" w:name="_Toc70948028"/>
      <w:bookmarkStart w:id="103" w:name="_Toc81825921"/>
      <w:r>
        <w:lastRenderedPageBreak/>
        <w:t>PHÂN TÍCH THIẾT KẾ CHỨC NĂNG CHÍNH</w:t>
      </w:r>
      <w:bookmarkEnd w:id="102"/>
      <w:bookmarkEnd w:id="103"/>
    </w:p>
    <w:p w14:paraId="4BFE3869" w14:textId="77777777" w:rsidR="00AB563A" w:rsidRDefault="004705E7">
      <w:pPr>
        <w:pStyle w:val="Heading2"/>
        <w:rPr>
          <w:i/>
          <w:szCs w:val="24"/>
        </w:rPr>
      </w:pPr>
      <w:bookmarkStart w:id="104" w:name="_Toc81825922"/>
      <w:r>
        <w:t>Quản lý máy client</w:t>
      </w:r>
      <w:bookmarkEnd w:id="104"/>
    </w:p>
    <w:p w14:paraId="72C6F40D" w14:textId="77777777" w:rsidR="00AB563A" w:rsidRDefault="004705E7">
      <w:pPr>
        <w:pStyle w:val="Heading3"/>
      </w:pPr>
      <w:bookmarkStart w:id="105" w:name="_Toc81825923"/>
      <w:r>
        <w:t>Sơ đồ lớp phân tích</w:t>
      </w:r>
      <w:bookmarkEnd w:id="105"/>
    </w:p>
    <w:p w14:paraId="558D83BE" w14:textId="77777777" w:rsidR="00AB563A" w:rsidRDefault="004705E7">
      <w:pPr>
        <w:keepNext/>
        <w:jc w:val="center"/>
      </w:pPr>
      <w:r>
        <w:rPr>
          <w:noProof/>
        </w:rPr>
        <w:drawing>
          <wp:inline distT="0" distB="0" distL="0" distR="0" wp14:anchorId="76102261" wp14:editId="6403D6C7">
            <wp:extent cx="5372100" cy="2076450"/>
            <wp:effectExtent l="0" t="0" r="0" b="0"/>
            <wp:docPr id="3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3"/>
                    <pic:cNvPicPr>
                      <a:picLocks noChangeAspect="1" noChangeArrowheads="1"/>
                    </pic:cNvPicPr>
                  </pic:nvPicPr>
                  <pic:blipFill>
                    <a:blip r:embed="rId50"/>
                    <a:stretch>
                      <a:fillRect/>
                    </a:stretch>
                  </pic:blipFill>
                  <pic:spPr bwMode="auto">
                    <a:xfrm>
                      <a:off x="0" y="0"/>
                      <a:ext cx="5372100" cy="2076450"/>
                    </a:xfrm>
                    <a:prstGeom prst="rect">
                      <a:avLst/>
                    </a:prstGeom>
                  </pic:spPr>
                </pic:pic>
              </a:graphicData>
            </a:graphic>
          </wp:inline>
        </w:drawing>
      </w:r>
    </w:p>
    <w:p w14:paraId="3103F4F4" w14:textId="421C7896" w:rsidR="00AB563A" w:rsidRDefault="004705E7">
      <w:pPr>
        <w:pStyle w:val="Caption"/>
      </w:pPr>
      <w:bookmarkStart w:id="106" w:name="_Toc75610679"/>
      <w:bookmarkStart w:id="107" w:name="_Toc76419697"/>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w:t>
      </w:r>
      <w:r w:rsidR="00DF5741">
        <w:rPr>
          <w:noProof/>
        </w:rPr>
        <w:fldChar w:fldCharType="end"/>
      </w:r>
      <w:r>
        <w:t>. Sơ đồ lớp phân tích chức năng quản lý máy client</w:t>
      </w:r>
      <w:bookmarkEnd w:id="106"/>
      <w:bookmarkEnd w:id="107"/>
    </w:p>
    <w:p w14:paraId="7FD901D0" w14:textId="77777777" w:rsidR="00AB563A" w:rsidRDefault="004705E7">
      <w:pPr>
        <w:pStyle w:val="Heading3"/>
      </w:pPr>
      <w:bookmarkStart w:id="108" w:name="_Toc81825924"/>
      <w:r>
        <w:t>Sơ đồ trình tự</w:t>
      </w:r>
      <w:bookmarkEnd w:id="108"/>
    </w:p>
    <w:p w14:paraId="43278C36" w14:textId="77777777" w:rsidR="00AB563A" w:rsidRDefault="004705E7">
      <w:pPr>
        <w:keepNext/>
      </w:pPr>
      <w:r>
        <w:rPr>
          <w:noProof/>
        </w:rPr>
        <w:drawing>
          <wp:inline distT="0" distB="0" distL="0" distR="0" wp14:anchorId="02536DBC" wp14:editId="55A565D1">
            <wp:extent cx="5760085" cy="2747645"/>
            <wp:effectExtent l="0" t="0" r="0" b="0"/>
            <wp:docPr id="3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3"/>
                    <pic:cNvPicPr>
                      <a:picLocks noChangeAspect="1" noChangeArrowheads="1"/>
                    </pic:cNvPicPr>
                  </pic:nvPicPr>
                  <pic:blipFill>
                    <a:blip r:embed="rId51"/>
                    <a:stretch>
                      <a:fillRect/>
                    </a:stretch>
                  </pic:blipFill>
                  <pic:spPr bwMode="auto">
                    <a:xfrm>
                      <a:off x="0" y="0"/>
                      <a:ext cx="5760085" cy="2747645"/>
                    </a:xfrm>
                    <a:prstGeom prst="rect">
                      <a:avLst/>
                    </a:prstGeom>
                  </pic:spPr>
                </pic:pic>
              </a:graphicData>
            </a:graphic>
          </wp:inline>
        </w:drawing>
      </w:r>
    </w:p>
    <w:p w14:paraId="5F3AD300" w14:textId="6F15B198" w:rsidR="00AB563A" w:rsidRDefault="004705E7">
      <w:pPr>
        <w:pStyle w:val="Caption"/>
      </w:pPr>
      <w:bookmarkStart w:id="109" w:name="_Toc75610680"/>
      <w:bookmarkStart w:id="110" w:name="_Toc76419698"/>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2</w:t>
      </w:r>
      <w:r w:rsidR="00DF5741">
        <w:rPr>
          <w:noProof/>
        </w:rPr>
        <w:fldChar w:fldCharType="end"/>
      </w:r>
      <w:r>
        <w:t>. Sơ đồ trình tự chức năng quản lý máy client</w:t>
      </w:r>
      <w:bookmarkEnd w:id="109"/>
      <w:bookmarkEnd w:id="110"/>
    </w:p>
    <w:p w14:paraId="6EBD899A" w14:textId="77777777" w:rsidR="00AB563A" w:rsidRDefault="004705E7">
      <w:pPr>
        <w:pStyle w:val="Heading2"/>
      </w:pPr>
      <w:bookmarkStart w:id="111" w:name="_Toc81825925"/>
      <w:r>
        <w:lastRenderedPageBreak/>
        <w:t>Quản lý script</w:t>
      </w:r>
      <w:bookmarkEnd w:id="111"/>
    </w:p>
    <w:p w14:paraId="7854DAA5" w14:textId="77777777" w:rsidR="00AB563A" w:rsidRDefault="004705E7">
      <w:pPr>
        <w:pStyle w:val="Heading3"/>
      </w:pPr>
      <w:bookmarkStart w:id="112" w:name="_Toc81825926"/>
      <w:r>
        <w:t>Sơ đồ lớp phân tích</w:t>
      </w:r>
      <w:bookmarkEnd w:id="112"/>
    </w:p>
    <w:p w14:paraId="6A54D5F6" w14:textId="77777777" w:rsidR="00AB563A" w:rsidRDefault="004705E7">
      <w:pPr>
        <w:keepNext/>
        <w:jc w:val="center"/>
      </w:pPr>
      <w:r>
        <w:rPr>
          <w:noProof/>
        </w:rPr>
        <w:drawing>
          <wp:inline distT="0" distB="0" distL="0" distR="0" wp14:anchorId="453FD653" wp14:editId="3D0DFF00">
            <wp:extent cx="5760085" cy="2186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52"/>
                    <a:stretch>
                      <a:fillRect/>
                    </a:stretch>
                  </pic:blipFill>
                  <pic:spPr bwMode="auto">
                    <a:xfrm>
                      <a:off x="0" y="0"/>
                      <a:ext cx="5760085" cy="2186305"/>
                    </a:xfrm>
                    <a:prstGeom prst="rect">
                      <a:avLst/>
                    </a:prstGeom>
                  </pic:spPr>
                </pic:pic>
              </a:graphicData>
            </a:graphic>
          </wp:inline>
        </w:drawing>
      </w:r>
    </w:p>
    <w:p w14:paraId="53A13F78" w14:textId="0F27A4E9" w:rsidR="00AB563A" w:rsidRDefault="004705E7">
      <w:pPr>
        <w:pStyle w:val="Caption"/>
      </w:pPr>
      <w:bookmarkStart w:id="113" w:name="_Toc75610681"/>
      <w:bookmarkStart w:id="114" w:name="_Toc76419699"/>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3</w:t>
      </w:r>
      <w:r w:rsidR="00DF5741">
        <w:rPr>
          <w:noProof/>
        </w:rPr>
        <w:fldChar w:fldCharType="end"/>
      </w:r>
      <w:r>
        <w:t>. Sơ đồ lớp phân tích chức năng quản lý script</w:t>
      </w:r>
      <w:bookmarkEnd w:id="113"/>
      <w:bookmarkEnd w:id="114"/>
    </w:p>
    <w:p w14:paraId="6C0CB728" w14:textId="77777777" w:rsidR="00AB563A" w:rsidRDefault="004705E7">
      <w:pPr>
        <w:pStyle w:val="Heading3"/>
      </w:pPr>
      <w:bookmarkStart w:id="115" w:name="_Toc81825927"/>
      <w:r>
        <w:t>Sơ đồ trình tự</w:t>
      </w:r>
      <w:bookmarkEnd w:id="115"/>
    </w:p>
    <w:p w14:paraId="3EDB6E32" w14:textId="77777777" w:rsidR="00AB563A" w:rsidRDefault="004705E7">
      <w:pPr>
        <w:keepNext/>
      </w:pPr>
      <w:r>
        <w:rPr>
          <w:noProof/>
        </w:rPr>
        <w:drawing>
          <wp:inline distT="0" distB="0" distL="0" distR="0" wp14:anchorId="5CFC7C77" wp14:editId="5D3FB66C">
            <wp:extent cx="5760085" cy="3507740"/>
            <wp:effectExtent l="0" t="0" r="0" b="0"/>
            <wp:docPr id="3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4"/>
                    <pic:cNvPicPr>
                      <a:picLocks noChangeAspect="1" noChangeArrowheads="1"/>
                    </pic:cNvPicPr>
                  </pic:nvPicPr>
                  <pic:blipFill>
                    <a:blip r:embed="rId53"/>
                    <a:stretch>
                      <a:fillRect/>
                    </a:stretch>
                  </pic:blipFill>
                  <pic:spPr bwMode="auto">
                    <a:xfrm>
                      <a:off x="0" y="0"/>
                      <a:ext cx="5760085" cy="3507740"/>
                    </a:xfrm>
                    <a:prstGeom prst="rect">
                      <a:avLst/>
                    </a:prstGeom>
                  </pic:spPr>
                </pic:pic>
              </a:graphicData>
            </a:graphic>
          </wp:inline>
        </w:drawing>
      </w:r>
    </w:p>
    <w:p w14:paraId="031F46F7" w14:textId="3527047B" w:rsidR="00AB563A" w:rsidRDefault="004705E7">
      <w:pPr>
        <w:pStyle w:val="Caption"/>
      </w:pPr>
      <w:bookmarkStart w:id="116" w:name="_Toc75610682"/>
      <w:bookmarkStart w:id="117" w:name="_Toc76419700"/>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4</w:t>
      </w:r>
      <w:r w:rsidR="00DF5741">
        <w:rPr>
          <w:noProof/>
        </w:rPr>
        <w:fldChar w:fldCharType="end"/>
      </w:r>
      <w:r>
        <w:t>. Sơ đồ trình tự chức năng quản lý script</w:t>
      </w:r>
      <w:bookmarkEnd w:id="116"/>
      <w:bookmarkEnd w:id="117"/>
    </w:p>
    <w:p w14:paraId="61F21A31" w14:textId="77777777" w:rsidR="00AB563A" w:rsidRDefault="004705E7">
      <w:pPr>
        <w:keepNext/>
      </w:pPr>
      <w:r>
        <w:rPr>
          <w:noProof/>
        </w:rPr>
        <w:lastRenderedPageBreak/>
        <w:drawing>
          <wp:inline distT="0" distB="0" distL="0" distR="0" wp14:anchorId="70463B3A" wp14:editId="515B12C9">
            <wp:extent cx="5760085" cy="3176270"/>
            <wp:effectExtent l="0" t="0" r="0" b="0"/>
            <wp:docPr id="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6"/>
                    <pic:cNvPicPr>
                      <a:picLocks noChangeAspect="1" noChangeArrowheads="1"/>
                    </pic:cNvPicPr>
                  </pic:nvPicPr>
                  <pic:blipFill>
                    <a:blip r:embed="rId54"/>
                    <a:stretch>
                      <a:fillRect/>
                    </a:stretch>
                  </pic:blipFill>
                  <pic:spPr bwMode="auto">
                    <a:xfrm>
                      <a:off x="0" y="0"/>
                      <a:ext cx="5760085" cy="3176270"/>
                    </a:xfrm>
                    <a:prstGeom prst="rect">
                      <a:avLst/>
                    </a:prstGeom>
                  </pic:spPr>
                </pic:pic>
              </a:graphicData>
            </a:graphic>
          </wp:inline>
        </w:drawing>
      </w:r>
    </w:p>
    <w:p w14:paraId="1FE3A6F1" w14:textId="25901B5F" w:rsidR="00AB563A" w:rsidRDefault="004705E7">
      <w:pPr>
        <w:pStyle w:val="Caption"/>
      </w:pPr>
      <w:bookmarkStart w:id="118" w:name="_Toc75610683"/>
      <w:bookmarkStart w:id="119" w:name="_Toc76419701"/>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5</w:t>
      </w:r>
      <w:r w:rsidR="00DF5741">
        <w:rPr>
          <w:noProof/>
        </w:rPr>
        <w:fldChar w:fldCharType="end"/>
      </w:r>
      <w:r>
        <w:t>. Sơ đồ trình tự chức năng thêm mới script</w:t>
      </w:r>
      <w:bookmarkEnd w:id="118"/>
      <w:bookmarkEnd w:id="119"/>
    </w:p>
    <w:p w14:paraId="7B882D8F" w14:textId="77777777" w:rsidR="00AB563A" w:rsidRDefault="004705E7">
      <w:pPr>
        <w:keepNext/>
      </w:pPr>
      <w:r>
        <w:rPr>
          <w:noProof/>
        </w:rPr>
        <w:drawing>
          <wp:inline distT="0" distB="0" distL="0" distR="0" wp14:anchorId="2DEC8675" wp14:editId="65EEFD62">
            <wp:extent cx="5760085" cy="4097655"/>
            <wp:effectExtent l="0" t="0" r="0" b="0"/>
            <wp:docPr id="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5"/>
                    <pic:cNvPicPr>
                      <a:picLocks noChangeAspect="1" noChangeArrowheads="1"/>
                    </pic:cNvPicPr>
                  </pic:nvPicPr>
                  <pic:blipFill>
                    <a:blip r:embed="rId55"/>
                    <a:stretch>
                      <a:fillRect/>
                    </a:stretch>
                  </pic:blipFill>
                  <pic:spPr bwMode="auto">
                    <a:xfrm>
                      <a:off x="0" y="0"/>
                      <a:ext cx="5760085" cy="4097655"/>
                    </a:xfrm>
                    <a:prstGeom prst="rect">
                      <a:avLst/>
                    </a:prstGeom>
                  </pic:spPr>
                </pic:pic>
              </a:graphicData>
            </a:graphic>
          </wp:inline>
        </w:drawing>
      </w:r>
    </w:p>
    <w:p w14:paraId="3248C820" w14:textId="6224B96F" w:rsidR="00AB563A" w:rsidRDefault="004705E7">
      <w:pPr>
        <w:pStyle w:val="Caption"/>
      </w:pPr>
      <w:bookmarkStart w:id="120" w:name="_Toc75610684"/>
      <w:bookmarkStart w:id="121" w:name="_Toc76419702"/>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6</w:t>
      </w:r>
      <w:r w:rsidR="00DF5741">
        <w:rPr>
          <w:noProof/>
        </w:rPr>
        <w:fldChar w:fldCharType="end"/>
      </w:r>
      <w:r>
        <w:t>. Sơ đồ trình tự chức năng cập nhật script</w:t>
      </w:r>
      <w:bookmarkEnd w:id="120"/>
      <w:bookmarkEnd w:id="121"/>
    </w:p>
    <w:p w14:paraId="2D325329" w14:textId="77777777" w:rsidR="00AB563A" w:rsidRDefault="004705E7">
      <w:pPr>
        <w:pStyle w:val="Heading2"/>
      </w:pPr>
      <w:bookmarkStart w:id="122" w:name="_Toc81825928"/>
      <w:r>
        <w:lastRenderedPageBreak/>
        <w:t>Thực thi script</w:t>
      </w:r>
      <w:bookmarkEnd w:id="122"/>
    </w:p>
    <w:p w14:paraId="7EAD1612" w14:textId="77777777" w:rsidR="00AB563A" w:rsidRDefault="004705E7">
      <w:pPr>
        <w:pStyle w:val="Heading3"/>
      </w:pPr>
      <w:bookmarkStart w:id="123" w:name="_Toc81825929"/>
      <w:r>
        <w:t>Sơ đồ lớp phân tích</w:t>
      </w:r>
      <w:bookmarkEnd w:id="123"/>
    </w:p>
    <w:p w14:paraId="5134A9FF" w14:textId="77777777" w:rsidR="00AB563A" w:rsidRDefault="004705E7">
      <w:pPr>
        <w:keepNext/>
      </w:pPr>
      <w:r>
        <w:rPr>
          <w:noProof/>
        </w:rPr>
        <w:drawing>
          <wp:inline distT="0" distB="0" distL="0" distR="0" wp14:anchorId="1C7B925D" wp14:editId="4BAAB3A1">
            <wp:extent cx="5086350" cy="1866900"/>
            <wp:effectExtent l="0" t="0" r="0" b="0"/>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65"/>
                    <pic:cNvPicPr>
                      <a:picLocks noChangeAspect="1" noChangeArrowheads="1"/>
                    </pic:cNvPicPr>
                  </pic:nvPicPr>
                  <pic:blipFill>
                    <a:blip r:embed="rId56"/>
                    <a:stretch>
                      <a:fillRect/>
                    </a:stretch>
                  </pic:blipFill>
                  <pic:spPr bwMode="auto">
                    <a:xfrm>
                      <a:off x="0" y="0"/>
                      <a:ext cx="5086350" cy="1866900"/>
                    </a:xfrm>
                    <a:prstGeom prst="rect">
                      <a:avLst/>
                    </a:prstGeom>
                  </pic:spPr>
                </pic:pic>
              </a:graphicData>
            </a:graphic>
          </wp:inline>
        </w:drawing>
      </w:r>
    </w:p>
    <w:p w14:paraId="6C6A8668" w14:textId="6755F1BC" w:rsidR="00AB563A" w:rsidRDefault="004705E7">
      <w:pPr>
        <w:pStyle w:val="Caption"/>
      </w:pPr>
      <w:bookmarkStart w:id="124" w:name="_Toc75610685"/>
      <w:bookmarkStart w:id="125" w:name="_Toc76419703"/>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w:instrText>
      </w:r>
      <w:r w:rsidR="00DF5741">
        <w:instrText xml:space="preserve"> 1 </w:instrText>
      </w:r>
      <w:r w:rsidR="00DF5741">
        <w:fldChar w:fldCharType="separate"/>
      </w:r>
      <w:r w:rsidR="00E004A8">
        <w:rPr>
          <w:noProof/>
        </w:rPr>
        <w:t>7</w:t>
      </w:r>
      <w:r w:rsidR="00DF5741">
        <w:rPr>
          <w:noProof/>
        </w:rPr>
        <w:fldChar w:fldCharType="end"/>
      </w:r>
      <w:r>
        <w:t>. Sơ đồ lớp phân tích chức năng thực thi script</w:t>
      </w:r>
      <w:bookmarkEnd w:id="124"/>
      <w:bookmarkEnd w:id="125"/>
    </w:p>
    <w:p w14:paraId="4DB33DC4" w14:textId="77777777" w:rsidR="00AB563A" w:rsidRDefault="004705E7">
      <w:pPr>
        <w:pStyle w:val="Heading3"/>
      </w:pPr>
      <w:bookmarkStart w:id="126" w:name="_Toc81825930"/>
      <w:r>
        <w:t>Sơ đồ trình tự</w:t>
      </w:r>
      <w:bookmarkEnd w:id="126"/>
      <w:r>
        <w:t xml:space="preserve"> </w:t>
      </w:r>
    </w:p>
    <w:p w14:paraId="705556F3" w14:textId="77777777" w:rsidR="00AB563A" w:rsidRDefault="004705E7">
      <w:pPr>
        <w:keepNext/>
      </w:pPr>
      <w:r>
        <w:rPr>
          <w:noProof/>
        </w:rPr>
        <w:drawing>
          <wp:inline distT="0" distB="0" distL="0" distR="0" wp14:anchorId="6EBA0A04" wp14:editId="721F362F">
            <wp:extent cx="5760085" cy="2923540"/>
            <wp:effectExtent l="0" t="0" r="0" b="0"/>
            <wp:docPr id="3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7"/>
                    <pic:cNvPicPr>
                      <a:picLocks noChangeAspect="1" noChangeArrowheads="1"/>
                    </pic:cNvPicPr>
                  </pic:nvPicPr>
                  <pic:blipFill>
                    <a:blip r:embed="rId57"/>
                    <a:stretch>
                      <a:fillRect/>
                    </a:stretch>
                  </pic:blipFill>
                  <pic:spPr bwMode="auto">
                    <a:xfrm>
                      <a:off x="0" y="0"/>
                      <a:ext cx="5760085" cy="2923540"/>
                    </a:xfrm>
                    <a:prstGeom prst="rect">
                      <a:avLst/>
                    </a:prstGeom>
                  </pic:spPr>
                </pic:pic>
              </a:graphicData>
            </a:graphic>
          </wp:inline>
        </w:drawing>
      </w:r>
    </w:p>
    <w:p w14:paraId="14F5A4D0" w14:textId="497F1DB2" w:rsidR="00AB563A" w:rsidRDefault="004705E7">
      <w:pPr>
        <w:pStyle w:val="Caption"/>
      </w:pPr>
      <w:bookmarkStart w:id="127" w:name="_Toc75610686"/>
      <w:bookmarkStart w:id="128" w:name="_Toc76419704"/>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8</w:t>
      </w:r>
      <w:r w:rsidR="00DF5741">
        <w:rPr>
          <w:noProof/>
        </w:rPr>
        <w:fldChar w:fldCharType="end"/>
      </w:r>
      <w:r>
        <w:t>. Sơ đồ trình tự chức năng thực thi script</w:t>
      </w:r>
      <w:bookmarkEnd w:id="127"/>
      <w:bookmarkEnd w:id="128"/>
    </w:p>
    <w:p w14:paraId="2EC06ED8" w14:textId="77777777" w:rsidR="00AB563A" w:rsidRDefault="004705E7">
      <w:pPr>
        <w:pStyle w:val="Heading2"/>
      </w:pPr>
      <w:bookmarkStart w:id="129" w:name="_Toc81825931"/>
      <w:r>
        <w:t>Cập nhật máy client</w:t>
      </w:r>
      <w:bookmarkEnd w:id="129"/>
    </w:p>
    <w:p w14:paraId="27691F8C" w14:textId="77777777" w:rsidR="00AB563A" w:rsidRDefault="004705E7">
      <w:pPr>
        <w:pStyle w:val="Heading3"/>
      </w:pPr>
      <w:bookmarkStart w:id="130" w:name="_Toc81825932"/>
      <w:r>
        <w:t>Sơ đồ lớp phân tích</w:t>
      </w:r>
      <w:bookmarkEnd w:id="130"/>
    </w:p>
    <w:p w14:paraId="06EC17DA" w14:textId="77777777" w:rsidR="00AB563A" w:rsidRDefault="004705E7">
      <w:pPr>
        <w:keepNext/>
        <w:jc w:val="center"/>
      </w:pPr>
      <w:r>
        <w:rPr>
          <w:noProof/>
        </w:rPr>
        <w:drawing>
          <wp:inline distT="0" distB="0" distL="0" distR="0" wp14:anchorId="326E974B" wp14:editId="57AEF994">
            <wp:extent cx="4610100" cy="1800225"/>
            <wp:effectExtent l="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
                    <pic:cNvPicPr>
                      <a:picLocks noChangeAspect="1" noChangeArrowheads="1"/>
                    </pic:cNvPicPr>
                  </pic:nvPicPr>
                  <pic:blipFill>
                    <a:blip r:embed="rId58"/>
                    <a:stretch>
                      <a:fillRect/>
                    </a:stretch>
                  </pic:blipFill>
                  <pic:spPr bwMode="auto">
                    <a:xfrm>
                      <a:off x="0" y="0"/>
                      <a:ext cx="4610100" cy="1800225"/>
                    </a:xfrm>
                    <a:prstGeom prst="rect">
                      <a:avLst/>
                    </a:prstGeom>
                  </pic:spPr>
                </pic:pic>
              </a:graphicData>
            </a:graphic>
          </wp:inline>
        </w:drawing>
      </w:r>
    </w:p>
    <w:p w14:paraId="2A5BBF71" w14:textId="63555650" w:rsidR="00AB563A" w:rsidRDefault="004705E7">
      <w:pPr>
        <w:pStyle w:val="Caption"/>
      </w:pPr>
      <w:bookmarkStart w:id="131" w:name="_Toc75610687"/>
      <w:bookmarkStart w:id="132" w:name="_Toc76419705"/>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9</w:t>
      </w:r>
      <w:r w:rsidR="00DF5741">
        <w:rPr>
          <w:noProof/>
        </w:rPr>
        <w:fldChar w:fldCharType="end"/>
      </w:r>
      <w:r>
        <w:t>. Sơ đồ lớp phân tích cập nhật máy client</w:t>
      </w:r>
      <w:bookmarkEnd w:id="131"/>
      <w:bookmarkEnd w:id="132"/>
    </w:p>
    <w:p w14:paraId="1CCC2333" w14:textId="77777777" w:rsidR="00AB563A" w:rsidRDefault="004705E7">
      <w:pPr>
        <w:pStyle w:val="Heading3"/>
      </w:pPr>
      <w:bookmarkStart w:id="133" w:name="_Toc81825933"/>
      <w:r>
        <w:lastRenderedPageBreak/>
        <w:t>Sơ đồ trình tự</w:t>
      </w:r>
      <w:bookmarkEnd w:id="133"/>
    </w:p>
    <w:p w14:paraId="5E6F2A80" w14:textId="77777777" w:rsidR="00AB563A" w:rsidRDefault="004705E7">
      <w:pPr>
        <w:keepNext/>
      </w:pPr>
      <w:r>
        <w:rPr>
          <w:noProof/>
        </w:rPr>
        <w:drawing>
          <wp:inline distT="0" distB="0" distL="0" distR="0" wp14:anchorId="6EA97ABB" wp14:editId="76D63B36">
            <wp:extent cx="5760085" cy="3107055"/>
            <wp:effectExtent l="0" t="0" r="0" b="0"/>
            <wp:docPr id="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8"/>
                    <pic:cNvPicPr>
                      <a:picLocks noChangeAspect="1" noChangeArrowheads="1"/>
                    </pic:cNvPicPr>
                  </pic:nvPicPr>
                  <pic:blipFill>
                    <a:blip r:embed="rId59"/>
                    <a:stretch>
                      <a:fillRect/>
                    </a:stretch>
                  </pic:blipFill>
                  <pic:spPr bwMode="auto">
                    <a:xfrm>
                      <a:off x="0" y="0"/>
                      <a:ext cx="5760085" cy="3107055"/>
                    </a:xfrm>
                    <a:prstGeom prst="rect">
                      <a:avLst/>
                    </a:prstGeom>
                  </pic:spPr>
                </pic:pic>
              </a:graphicData>
            </a:graphic>
          </wp:inline>
        </w:drawing>
      </w:r>
    </w:p>
    <w:p w14:paraId="69BE5B92" w14:textId="6EBED3ED" w:rsidR="00AB563A" w:rsidRDefault="004705E7">
      <w:pPr>
        <w:pStyle w:val="Caption"/>
      </w:pPr>
      <w:bookmarkStart w:id="134" w:name="_Toc75610688"/>
      <w:bookmarkStart w:id="135" w:name="_Toc76419706"/>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0</w:t>
      </w:r>
      <w:r w:rsidR="00DF5741">
        <w:rPr>
          <w:noProof/>
        </w:rPr>
        <w:fldChar w:fldCharType="end"/>
      </w:r>
      <w:r>
        <w:t>. Sơ đồ trình tự chức năng cập nhật máy client</w:t>
      </w:r>
      <w:bookmarkEnd w:id="134"/>
      <w:bookmarkEnd w:id="135"/>
    </w:p>
    <w:p w14:paraId="46CBDF88" w14:textId="77777777" w:rsidR="00AB563A" w:rsidRDefault="004705E7">
      <w:pPr>
        <w:pStyle w:val="Heading2"/>
      </w:pPr>
      <w:bookmarkStart w:id="136" w:name="_Toc81825934"/>
      <w:r>
        <w:t>Quản lý ứng dụng</w:t>
      </w:r>
      <w:bookmarkEnd w:id="136"/>
    </w:p>
    <w:p w14:paraId="164B490A" w14:textId="77777777" w:rsidR="00AB563A" w:rsidRDefault="004705E7">
      <w:pPr>
        <w:pStyle w:val="Heading3"/>
      </w:pPr>
      <w:bookmarkStart w:id="137" w:name="_Toc81825935"/>
      <w:r>
        <w:t>Sơ đồ lớp phân tích</w:t>
      </w:r>
      <w:bookmarkEnd w:id="137"/>
    </w:p>
    <w:p w14:paraId="613DB5EF" w14:textId="77777777" w:rsidR="00AB563A" w:rsidRDefault="004705E7">
      <w:pPr>
        <w:keepNext/>
        <w:jc w:val="center"/>
      </w:pPr>
      <w:r>
        <w:rPr>
          <w:noProof/>
        </w:rPr>
        <w:drawing>
          <wp:inline distT="0" distB="0" distL="0" distR="0" wp14:anchorId="13AA7A62" wp14:editId="0E25CD82">
            <wp:extent cx="3971925" cy="1847850"/>
            <wp:effectExtent l="0" t="0" r="0" b="0"/>
            <wp:docPr id="4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
                    <pic:cNvPicPr>
                      <a:picLocks noChangeAspect="1" noChangeArrowheads="1"/>
                    </pic:cNvPicPr>
                  </pic:nvPicPr>
                  <pic:blipFill>
                    <a:blip r:embed="rId60"/>
                    <a:stretch>
                      <a:fillRect/>
                    </a:stretch>
                  </pic:blipFill>
                  <pic:spPr bwMode="auto">
                    <a:xfrm>
                      <a:off x="0" y="0"/>
                      <a:ext cx="3971925" cy="1847850"/>
                    </a:xfrm>
                    <a:prstGeom prst="rect">
                      <a:avLst/>
                    </a:prstGeom>
                  </pic:spPr>
                </pic:pic>
              </a:graphicData>
            </a:graphic>
          </wp:inline>
        </w:drawing>
      </w:r>
    </w:p>
    <w:p w14:paraId="17797F99" w14:textId="22FC083D" w:rsidR="00AB563A" w:rsidRDefault="004705E7">
      <w:pPr>
        <w:pStyle w:val="Caption"/>
      </w:pPr>
      <w:bookmarkStart w:id="138" w:name="_Toc75610689"/>
      <w:bookmarkStart w:id="139" w:name="_Toc76419707"/>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w:instrText>
      </w:r>
      <w:r w:rsidR="00DF5741">
        <w:instrText xml:space="preserve">EQ Hình \* ARABIC \s 1 </w:instrText>
      </w:r>
      <w:r w:rsidR="00DF5741">
        <w:fldChar w:fldCharType="separate"/>
      </w:r>
      <w:r w:rsidR="00E004A8">
        <w:rPr>
          <w:noProof/>
        </w:rPr>
        <w:t>11</w:t>
      </w:r>
      <w:r w:rsidR="00DF5741">
        <w:rPr>
          <w:noProof/>
        </w:rPr>
        <w:fldChar w:fldCharType="end"/>
      </w:r>
      <w:r>
        <w:t>. Sơ đồ lớp phân tích chức năng quản lý ứng dụng</w:t>
      </w:r>
      <w:bookmarkEnd w:id="138"/>
      <w:bookmarkEnd w:id="139"/>
    </w:p>
    <w:p w14:paraId="2B20C808" w14:textId="77777777" w:rsidR="00AB563A" w:rsidRDefault="004705E7">
      <w:pPr>
        <w:pStyle w:val="Heading3"/>
      </w:pPr>
      <w:bookmarkStart w:id="140" w:name="_Toc81825936"/>
      <w:r>
        <w:lastRenderedPageBreak/>
        <w:t>Sơ đồ trình tự</w:t>
      </w:r>
      <w:bookmarkEnd w:id="140"/>
    </w:p>
    <w:p w14:paraId="23A69E45" w14:textId="2456E600" w:rsidR="00AB563A" w:rsidRDefault="00D65CFF">
      <w:pPr>
        <w:keepNext/>
      </w:pPr>
      <w:r>
        <w:rPr>
          <w:noProof/>
        </w:rPr>
        <w:drawing>
          <wp:inline distT="0" distB="0" distL="0" distR="0" wp14:anchorId="34C26598" wp14:editId="28BE23DB">
            <wp:extent cx="5760085" cy="3086100"/>
            <wp:effectExtent l="0" t="0" r="0" b="0"/>
            <wp:docPr id="66" name="Picture 6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ab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086100"/>
                    </a:xfrm>
                    <a:prstGeom prst="rect">
                      <a:avLst/>
                    </a:prstGeom>
                  </pic:spPr>
                </pic:pic>
              </a:graphicData>
            </a:graphic>
          </wp:inline>
        </w:drawing>
      </w:r>
    </w:p>
    <w:p w14:paraId="4A127BDB" w14:textId="369FC7D3" w:rsidR="00AB563A" w:rsidRDefault="004705E7">
      <w:pPr>
        <w:pStyle w:val="Caption"/>
      </w:pPr>
      <w:bookmarkStart w:id="141" w:name="_Toc75610690"/>
      <w:bookmarkStart w:id="142" w:name="_Toc76419708"/>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2</w:t>
      </w:r>
      <w:r w:rsidR="00DF5741">
        <w:rPr>
          <w:noProof/>
        </w:rPr>
        <w:fldChar w:fldCharType="end"/>
      </w:r>
      <w:r>
        <w:t>. Sơ đồ trình tự chức năng quản lý ứng dụng</w:t>
      </w:r>
      <w:bookmarkEnd w:id="141"/>
      <w:bookmarkEnd w:id="142"/>
    </w:p>
    <w:p w14:paraId="422662A4" w14:textId="77777777" w:rsidR="00AB563A" w:rsidRDefault="004705E7">
      <w:pPr>
        <w:keepNext/>
      </w:pPr>
      <w:r>
        <w:rPr>
          <w:noProof/>
        </w:rPr>
        <w:drawing>
          <wp:inline distT="0" distB="0" distL="0" distR="0" wp14:anchorId="750B8717" wp14:editId="564A7251">
            <wp:extent cx="5760085" cy="3684905"/>
            <wp:effectExtent l="0" t="0" r="0" b="0"/>
            <wp:docPr id="4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4"/>
                    <pic:cNvPicPr>
                      <a:picLocks noChangeAspect="1" noChangeArrowheads="1"/>
                    </pic:cNvPicPr>
                  </pic:nvPicPr>
                  <pic:blipFill>
                    <a:blip r:embed="rId62"/>
                    <a:stretch>
                      <a:fillRect/>
                    </a:stretch>
                  </pic:blipFill>
                  <pic:spPr bwMode="auto">
                    <a:xfrm>
                      <a:off x="0" y="0"/>
                      <a:ext cx="5760085" cy="3684905"/>
                    </a:xfrm>
                    <a:prstGeom prst="rect">
                      <a:avLst/>
                    </a:prstGeom>
                  </pic:spPr>
                </pic:pic>
              </a:graphicData>
            </a:graphic>
          </wp:inline>
        </w:drawing>
      </w:r>
    </w:p>
    <w:p w14:paraId="55A2FE80" w14:textId="702AC450" w:rsidR="00AB563A" w:rsidRDefault="004705E7">
      <w:pPr>
        <w:pStyle w:val="Caption"/>
      </w:pPr>
      <w:bookmarkStart w:id="143" w:name="_Toc75610691"/>
      <w:bookmarkStart w:id="144" w:name="_Toc76419709"/>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3</w:t>
      </w:r>
      <w:r w:rsidR="00DF5741">
        <w:rPr>
          <w:noProof/>
        </w:rPr>
        <w:fldChar w:fldCharType="end"/>
      </w:r>
      <w:r>
        <w:t>. Sơ đồ trình tự tính năng bật/tắt ứng dụng</w:t>
      </w:r>
      <w:bookmarkEnd w:id="143"/>
      <w:bookmarkEnd w:id="144"/>
    </w:p>
    <w:p w14:paraId="690A54EE" w14:textId="77777777" w:rsidR="00AB563A" w:rsidRDefault="00AB563A"/>
    <w:p w14:paraId="4C6925E5" w14:textId="77777777" w:rsidR="00AB563A" w:rsidRDefault="004705E7">
      <w:pPr>
        <w:pStyle w:val="Heading2"/>
      </w:pPr>
      <w:bookmarkStart w:id="145" w:name="_Toc81825937"/>
      <w:r>
        <w:lastRenderedPageBreak/>
        <w:t>Cập nhật ứng dụng</w:t>
      </w:r>
      <w:bookmarkEnd w:id="145"/>
    </w:p>
    <w:p w14:paraId="78DFB08F" w14:textId="77777777" w:rsidR="00AB563A" w:rsidRDefault="004705E7">
      <w:pPr>
        <w:pStyle w:val="Heading3"/>
      </w:pPr>
      <w:bookmarkStart w:id="146" w:name="_Toc81825938"/>
      <w:r>
        <w:t>Sơ đồ lớp phân tích</w:t>
      </w:r>
      <w:bookmarkEnd w:id="146"/>
    </w:p>
    <w:p w14:paraId="38854D25" w14:textId="77777777" w:rsidR="00AB563A" w:rsidRDefault="004705E7">
      <w:pPr>
        <w:keepNext/>
        <w:jc w:val="center"/>
      </w:pPr>
      <w:r>
        <w:rPr>
          <w:noProof/>
        </w:rPr>
        <w:drawing>
          <wp:inline distT="0" distB="0" distL="0" distR="0" wp14:anchorId="01107C19" wp14:editId="7075896B">
            <wp:extent cx="5760085" cy="1726565"/>
            <wp:effectExtent l="0" t="0" r="0" b="0"/>
            <wp:docPr id="4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
                    <pic:cNvPicPr>
                      <a:picLocks noChangeAspect="1" noChangeArrowheads="1"/>
                    </pic:cNvPicPr>
                  </pic:nvPicPr>
                  <pic:blipFill>
                    <a:blip r:embed="rId63"/>
                    <a:stretch>
                      <a:fillRect/>
                    </a:stretch>
                  </pic:blipFill>
                  <pic:spPr bwMode="auto">
                    <a:xfrm>
                      <a:off x="0" y="0"/>
                      <a:ext cx="5760085" cy="1726565"/>
                    </a:xfrm>
                    <a:prstGeom prst="rect">
                      <a:avLst/>
                    </a:prstGeom>
                  </pic:spPr>
                </pic:pic>
              </a:graphicData>
            </a:graphic>
          </wp:inline>
        </w:drawing>
      </w:r>
    </w:p>
    <w:p w14:paraId="6CED4D32" w14:textId="4CEBDFA1" w:rsidR="00AB563A" w:rsidRDefault="004705E7">
      <w:pPr>
        <w:pStyle w:val="Caption"/>
      </w:pPr>
      <w:bookmarkStart w:id="147" w:name="_Toc75610692"/>
      <w:bookmarkStart w:id="148" w:name="_Toc76419710"/>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4</w:t>
      </w:r>
      <w:r w:rsidR="00DF5741">
        <w:rPr>
          <w:noProof/>
        </w:rPr>
        <w:fldChar w:fldCharType="end"/>
      </w:r>
      <w:r>
        <w:t>. Sơ đồ lớp phân tích chức năng cập nhật ứng dụng</w:t>
      </w:r>
      <w:bookmarkEnd w:id="147"/>
      <w:bookmarkEnd w:id="148"/>
    </w:p>
    <w:p w14:paraId="66B75F50" w14:textId="77777777" w:rsidR="00AB563A" w:rsidRDefault="004705E7">
      <w:pPr>
        <w:pStyle w:val="Heading3"/>
      </w:pPr>
      <w:bookmarkStart w:id="149" w:name="_Toc81825939"/>
      <w:r>
        <w:t>Sơ đồ trình tự</w:t>
      </w:r>
      <w:bookmarkEnd w:id="149"/>
    </w:p>
    <w:p w14:paraId="23D06C7C" w14:textId="2F1E2B21" w:rsidR="00AB563A" w:rsidRDefault="007B2731">
      <w:pPr>
        <w:keepNext/>
      </w:pPr>
      <w:r>
        <w:rPr>
          <w:noProof/>
        </w:rPr>
        <w:drawing>
          <wp:inline distT="0" distB="0" distL="0" distR="0" wp14:anchorId="336956AC" wp14:editId="383DAB33">
            <wp:extent cx="5760085" cy="24415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2441575"/>
                    </a:xfrm>
                    <a:prstGeom prst="rect">
                      <a:avLst/>
                    </a:prstGeom>
                  </pic:spPr>
                </pic:pic>
              </a:graphicData>
            </a:graphic>
          </wp:inline>
        </w:drawing>
      </w:r>
    </w:p>
    <w:p w14:paraId="0DDEA485" w14:textId="2EA0F89B" w:rsidR="00AB563A" w:rsidRDefault="004705E7">
      <w:pPr>
        <w:pStyle w:val="Caption"/>
      </w:pPr>
      <w:bookmarkStart w:id="150" w:name="_Toc75610693"/>
      <w:bookmarkStart w:id="151" w:name="_Toc76419711"/>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5</w:t>
      </w:r>
      <w:r w:rsidR="00DF5741">
        <w:rPr>
          <w:noProof/>
        </w:rPr>
        <w:fldChar w:fldCharType="end"/>
      </w:r>
      <w:r>
        <w:t>. Sơ đồ trình tự chức năng cập nhật ứng dụng</w:t>
      </w:r>
      <w:bookmarkEnd w:id="150"/>
      <w:bookmarkEnd w:id="151"/>
    </w:p>
    <w:p w14:paraId="315A4321" w14:textId="77777777" w:rsidR="00AB563A" w:rsidRDefault="004705E7">
      <w:pPr>
        <w:pStyle w:val="Heading2"/>
      </w:pPr>
      <w:bookmarkStart w:id="152" w:name="_Toc81825940"/>
      <w:r>
        <w:t>Kết nối hệ thống biên dịch hỗ trợ với hệ thống kiểm soát trạng thái</w:t>
      </w:r>
      <w:bookmarkEnd w:id="152"/>
    </w:p>
    <w:p w14:paraId="6ECE2765" w14:textId="77777777" w:rsidR="00AB563A" w:rsidRDefault="004705E7">
      <w:pPr>
        <w:pStyle w:val="Heading3"/>
      </w:pPr>
      <w:bookmarkStart w:id="153" w:name="_Toc81825941"/>
      <w:r>
        <w:t>Sơ đồ lớp phân tích</w:t>
      </w:r>
      <w:bookmarkEnd w:id="153"/>
    </w:p>
    <w:p w14:paraId="75CA48CC" w14:textId="77777777" w:rsidR="00AB563A" w:rsidRDefault="004705E7">
      <w:pPr>
        <w:keepNext/>
        <w:jc w:val="center"/>
      </w:pPr>
      <w:r>
        <w:rPr>
          <w:noProof/>
        </w:rPr>
        <w:drawing>
          <wp:inline distT="0" distB="0" distL="0" distR="0" wp14:anchorId="6825D2DE" wp14:editId="0E1783EA">
            <wp:extent cx="5760085" cy="1249680"/>
            <wp:effectExtent l="0" t="0" r="0" b="0"/>
            <wp:docPr id="4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
                    <pic:cNvPicPr>
                      <a:picLocks noChangeAspect="1" noChangeArrowheads="1"/>
                    </pic:cNvPicPr>
                  </pic:nvPicPr>
                  <pic:blipFill>
                    <a:blip r:embed="rId65"/>
                    <a:stretch>
                      <a:fillRect/>
                    </a:stretch>
                  </pic:blipFill>
                  <pic:spPr bwMode="auto">
                    <a:xfrm>
                      <a:off x="0" y="0"/>
                      <a:ext cx="5760085" cy="1249680"/>
                    </a:xfrm>
                    <a:prstGeom prst="rect">
                      <a:avLst/>
                    </a:prstGeom>
                  </pic:spPr>
                </pic:pic>
              </a:graphicData>
            </a:graphic>
          </wp:inline>
        </w:drawing>
      </w:r>
    </w:p>
    <w:p w14:paraId="6C57A4BB" w14:textId="180070AD" w:rsidR="00AB563A" w:rsidRDefault="004705E7">
      <w:pPr>
        <w:pStyle w:val="Caption"/>
      </w:pPr>
      <w:bookmarkStart w:id="154" w:name="_Toc75610694"/>
      <w:bookmarkStart w:id="155" w:name="_Toc76419712"/>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6</w:t>
      </w:r>
      <w:r w:rsidR="00DF5741">
        <w:rPr>
          <w:noProof/>
        </w:rPr>
        <w:fldChar w:fldCharType="end"/>
      </w:r>
      <w:r>
        <w:t>. Sơ đồ lớp phân tích chức năng kết nối với hệ thống kiểm soát trạng thái</w:t>
      </w:r>
      <w:bookmarkEnd w:id="154"/>
      <w:bookmarkEnd w:id="155"/>
    </w:p>
    <w:p w14:paraId="7957860D" w14:textId="77777777" w:rsidR="00AB563A" w:rsidRDefault="004705E7">
      <w:pPr>
        <w:pStyle w:val="Heading3"/>
      </w:pPr>
      <w:bookmarkStart w:id="156" w:name="_Toc81825942"/>
      <w:r>
        <w:lastRenderedPageBreak/>
        <w:t>Sơ đồ trình tự</w:t>
      </w:r>
      <w:bookmarkEnd w:id="156"/>
    </w:p>
    <w:p w14:paraId="2DBEA51F" w14:textId="77777777" w:rsidR="00AB563A" w:rsidRDefault="004705E7">
      <w:pPr>
        <w:keepNext/>
      </w:pPr>
      <w:r>
        <w:rPr>
          <w:noProof/>
        </w:rPr>
        <w:drawing>
          <wp:inline distT="0" distB="0" distL="0" distR="0" wp14:anchorId="372C65C0" wp14:editId="3D484400">
            <wp:extent cx="5760085" cy="2861945"/>
            <wp:effectExtent l="0" t="0" r="0" b="0"/>
            <wp:docPr id="4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5"/>
                    <pic:cNvPicPr>
                      <a:picLocks noChangeAspect="1" noChangeArrowheads="1"/>
                    </pic:cNvPicPr>
                  </pic:nvPicPr>
                  <pic:blipFill>
                    <a:blip r:embed="rId66"/>
                    <a:stretch>
                      <a:fillRect/>
                    </a:stretch>
                  </pic:blipFill>
                  <pic:spPr bwMode="auto">
                    <a:xfrm>
                      <a:off x="0" y="0"/>
                      <a:ext cx="5760085" cy="2861945"/>
                    </a:xfrm>
                    <a:prstGeom prst="rect">
                      <a:avLst/>
                    </a:prstGeom>
                  </pic:spPr>
                </pic:pic>
              </a:graphicData>
            </a:graphic>
          </wp:inline>
        </w:drawing>
      </w:r>
    </w:p>
    <w:p w14:paraId="05D16E9B" w14:textId="71F789BE" w:rsidR="00AB563A" w:rsidRDefault="004705E7">
      <w:pPr>
        <w:pStyle w:val="Caption"/>
      </w:pPr>
      <w:bookmarkStart w:id="157" w:name="_Toc75610695"/>
      <w:bookmarkStart w:id="158" w:name="_Toc76419713"/>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7</w:t>
      </w:r>
      <w:r w:rsidR="00DF5741">
        <w:rPr>
          <w:noProof/>
        </w:rPr>
        <w:fldChar w:fldCharType="end"/>
      </w:r>
      <w:r>
        <w:t>. Sơ đồ trình tự chức năng kết nối với hệ thống kiểm soát trạng thái</w:t>
      </w:r>
      <w:bookmarkEnd w:id="157"/>
      <w:bookmarkEnd w:id="158"/>
    </w:p>
    <w:p w14:paraId="4E8CE9B4" w14:textId="77777777" w:rsidR="00AB563A" w:rsidRDefault="004705E7">
      <w:pPr>
        <w:pStyle w:val="Heading2"/>
      </w:pPr>
      <w:bookmarkStart w:id="159" w:name="_Toc81825943"/>
      <w:r>
        <w:t>Ngắt kết nối với hệ thống kiểm soát trạng thái</w:t>
      </w:r>
      <w:bookmarkEnd w:id="159"/>
    </w:p>
    <w:p w14:paraId="0EEE7D7A" w14:textId="77777777" w:rsidR="00AB563A" w:rsidRDefault="004705E7">
      <w:pPr>
        <w:pStyle w:val="Heading3"/>
      </w:pPr>
      <w:bookmarkStart w:id="160" w:name="_Toc81825944"/>
      <w:r>
        <w:t>Sơ đồ lớp phân tích</w:t>
      </w:r>
      <w:bookmarkEnd w:id="160"/>
    </w:p>
    <w:p w14:paraId="6E50780D" w14:textId="77777777" w:rsidR="00AB563A" w:rsidRDefault="004705E7">
      <w:pPr>
        <w:keepNext/>
        <w:jc w:val="center"/>
      </w:pPr>
      <w:r>
        <w:rPr>
          <w:noProof/>
        </w:rPr>
        <w:drawing>
          <wp:inline distT="0" distB="0" distL="0" distR="0" wp14:anchorId="18659842" wp14:editId="0C8ED0CE">
            <wp:extent cx="5760085" cy="1249680"/>
            <wp:effectExtent l="0" t="0" r="0" b="0"/>
            <wp:docPr id="4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
                    <pic:cNvPicPr>
                      <a:picLocks noChangeAspect="1" noChangeArrowheads="1"/>
                    </pic:cNvPicPr>
                  </pic:nvPicPr>
                  <pic:blipFill>
                    <a:blip r:embed="rId65"/>
                    <a:stretch>
                      <a:fillRect/>
                    </a:stretch>
                  </pic:blipFill>
                  <pic:spPr bwMode="auto">
                    <a:xfrm>
                      <a:off x="0" y="0"/>
                      <a:ext cx="5760085" cy="1249680"/>
                    </a:xfrm>
                    <a:prstGeom prst="rect">
                      <a:avLst/>
                    </a:prstGeom>
                  </pic:spPr>
                </pic:pic>
              </a:graphicData>
            </a:graphic>
          </wp:inline>
        </w:drawing>
      </w:r>
    </w:p>
    <w:p w14:paraId="201A768C" w14:textId="580811E3" w:rsidR="00AB563A" w:rsidRDefault="004705E7">
      <w:pPr>
        <w:pStyle w:val="Caption"/>
      </w:pPr>
      <w:bookmarkStart w:id="161" w:name="_Toc75610696"/>
      <w:bookmarkStart w:id="162" w:name="_Toc76419714"/>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8</w:t>
      </w:r>
      <w:r w:rsidR="00DF5741">
        <w:rPr>
          <w:noProof/>
        </w:rPr>
        <w:fldChar w:fldCharType="end"/>
      </w:r>
      <w:r>
        <w:t>. Sơ đồ lớp phân tích chức năng ngắt kết nối với hệ thống kiểm soát trạng thái</w:t>
      </w:r>
      <w:bookmarkEnd w:id="161"/>
      <w:bookmarkEnd w:id="162"/>
    </w:p>
    <w:p w14:paraId="32429B06" w14:textId="77777777" w:rsidR="00AB563A" w:rsidRDefault="004705E7">
      <w:pPr>
        <w:pStyle w:val="Heading3"/>
      </w:pPr>
      <w:bookmarkStart w:id="163" w:name="_Toc81825945"/>
      <w:r>
        <w:t>Sơ đồ trình tự</w:t>
      </w:r>
      <w:bookmarkEnd w:id="163"/>
    </w:p>
    <w:p w14:paraId="4041F791" w14:textId="77777777" w:rsidR="00AB563A" w:rsidRDefault="004705E7">
      <w:pPr>
        <w:keepNext/>
      </w:pPr>
      <w:r>
        <w:rPr>
          <w:noProof/>
        </w:rPr>
        <w:drawing>
          <wp:inline distT="0" distB="0" distL="0" distR="0" wp14:anchorId="5DED247C" wp14:editId="6D9D84FB">
            <wp:extent cx="5760085" cy="2465070"/>
            <wp:effectExtent l="0" t="0" r="0" b="0"/>
            <wp:docPr id="49"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7"/>
                    <pic:cNvPicPr>
                      <a:picLocks noChangeAspect="1" noChangeArrowheads="1"/>
                    </pic:cNvPicPr>
                  </pic:nvPicPr>
                  <pic:blipFill>
                    <a:blip r:embed="rId67"/>
                    <a:stretch>
                      <a:fillRect/>
                    </a:stretch>
                  </pic:blipFill>
                  <pic:spPr bwMode="auto">
                    <a:xfrm>
                      <a:off x="0" y="0"/>
                      <a:ext cx="5760085" cy="2465070"/>
                    </a:xfrm>
                    <a:prstGeom prst="rect">
                      <a:avLst/>
                    </a:prstGeom>
                  </pic:spPr>
                </pic:pic>
              </a:graphicData>
            </a:graphic>
          </wp:inline>
        </w:drawing>
      </w:r>
    </w:p>
    <w:p w14:paraId="3DC34CF8" w14:textId="6372A5BC" w:rsidR="00AB563A" w:rsidRDefault="004705E7">
      <w:pPr>
        <w:pStyle w:val="Caption"/>
      </w:pPr>
      <w:bookmarkStart w:id="164" w:name="_Toc75610697"/>
      <w:bookmarkStart w:id="165" w:name="_Toc76419715"/>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19</w:t>
      </w:r>
      <w:r w:rsidR="00DF5741">
        <w:rPr>
          <w:noProof/>
        </w:rPr>
        <w:fldChar w:fldCharType="end"/>
      </w:r>
      <w:r>
        <w:t>. Sơ đồ trình tự chức năng ngắt kết nối với hệ thống kiểm soát trạng thái</w:t>
      </w:r>
      <w:bookmarkEnd w:id="164"/>
      <w:bookmarkEnd w:id="165"/>
    </w:p>
    <w:p w14:paraId="086C9107" w14:textId="77777777" w:rsidR="00AB563A" w:rsidRDefault="004705E7">
      <w:pPr>
        <w:pStyle w:val="Heading2"/>
      </w:pPr>
      <w:bookmarkStart w:id="166" w:name="_Toc81825946"/>
      <w:r>
        <w:lastRenderedPageBreak/>
        <w:t>Gửi email danh sách ứng dụng ngừng hoạt động</w:t>
      </w:r>
      <w:bookmarkEnd w:id="166"/>
    </w:p>
    <w:p w14:paraId="48045F3B" w14:textId="77777777" w:rsidR="00AB563A" w:rsidRDefault="004705E7">
      <w:pPr>
        <w:pStyle w:val="Heading3"/>
      </w:pPr>
      <w:bookmarkStart w:id="167" w:name="_Toc81825947"/>
      <w:r>
        <w:t>Sơ đồ lớp phân tích</w:t>
      </w:r>
      <w:bookmarkEnd w:id="167"/>
    </w:p>
    <w:p w14:paraId="6AC64248" w14:textId="77777777" w:rsidR="00AB563A" w:rsidRDefault="004705E7">
      <w:pPr>
        <w:keepNext/>
        <w:jc w:val="center"/>
      </w:pPr>
      <w:r>
        <w:rPr>
          <w:noProof/>
        </w:rPr>
        <w:drawing>
          <wp:inline distT="0" distB="0" distL="0" distR="0" wp14:anchorId="4F038C84" wp14:editId="56327D31">
            <wp:extent cx="5400675" cy="1333500"/>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9"/>
                    <pic:cNvPicPr>
                      <a:picLocks noChangeAspect="1" noChangeArrowheads="1"/>
                    </pic:cNvPicPr>
                  </pic:nvPicPr>
                  <pic:blipFill>
                    <a:blip r:embed="rId68"/>
                    <a:stretch>
                      <a:fillRect/>
                    </a:stretch>
                  </pic:blipFill>
                  <pic:spPr bwMode="auto">
                    <a:xfrm>
                      <a:off x="0" y="0"/>
                      <a:ext cx="5400675" cy="1333500"/>
                    </a:xfrm>
                    <a:prstGeom prst="rect">
                      <a:avLst/>
                    </a:prstGeom>
                  </pic:spPr>
                </pic:pic>
              </a:graphicData>
            </a:graphic>
          </wp:inline>
        </w:drawing>
      </w:r>
    </w:p>
    <w:p w14:paraId="52E9BAEB" w14:textId="17C78E3D" w:rsidR="00AB563A" w:rsidRDefault="004705E7">
      <w:pPr>
        <w:pStyle w:val="Caption"/>
      </w:pPr>
      <w:bookmarkStart w:id="168" w:name="_Toc75610698"/>
      <w:bookmarkStart w:id="169" w:name="_Toc76419716"/>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20</w:t>
      </w:r>
      <w:r w:rsidR="00DF5741">
        <w:rPr>
          <w:noProof/>
        </w:rPr>
        <w:fldChar w:fldCharType="end"/>
      </w:r>
      <w:r>
        <w:t>. Sơ đồ lớp phân tích chức năng gửi email danh sách ứng dụng ngừng hoạt động</w:t>
      </w:r>
      <w:bookmarkEnd w:id="168"/>
      <w:bookmarkEnd w:id="169"/>
    </w:p>
    <w:p w14:paraId="6BB49F76" w14:textId="77777777" w:rsidR="00AB563A" w:rsidRDefault="004705E7">
      <w:pPr>
        <w:pStyle w:val="Heading3"/>
      </w:pPr>
      <w:bookmarkStart w:id="170" w:name="_Toc81825948"/>
      <w:r>
        <w:t>Sơ đồ trình tự</w:t>
      </w:r>
      <w:bookmarkEnd w:id="170"/>
    </w:p>
    <w:p w14:paraId="0B5666C2" w14:textId="77777777" w:rsidR="00AB563A" w:rsidRDefault="004705E7">
      <w:pPr>
        <w:keepNext/>
      </w:pPr>
      <w:r>
        <w:rPr>
          <w:noProof/>
        </w:rPr>
        <w:drawing>
          <wp:inline distT="0" distB="0" distL="0" distR="0" wp14:anchorId="69F9A773" wp14:editId="2999E123">
            <wp:extent cx="5759450" cy="2673985"/>
            <wp:effectExtent l="0" t="0" r="0" b="0"/>
            <wp:docPr id="5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8"/>
                    <pic:cNvPicPr>
                      <a:picLocks noChangeAspect="1" noChangeArrowheads="1"/>
                    </pic:cNvPicPr>
                  </pic:nvPicPr>
                  <pic:blipFill>
                    <a:blip r:embed="rId69"/>
                    <a:stretch>
                      <a:fillRect/>
                    </a:stretch>
                  </pic:blipFill>
                  <pic:spPr bwMode="auto">
                    <a:xfrm>
                      <a:off x="0" y="0"/>
                      <a:ext cx="5759450" cy="2673985"/>
                    </a:xfrm>
                    <a:prstGeom prst="rect">
                      <a:avLst/>
                    </a:prstGeom>
                  </pic:spPr>
                </pic:pic>
              </a:graphicData>
            </a:graphic>
          </wp:inline>
        </w:drawing>
      </w:r>
    </w:p>
    <w:p w14:paraId="0CB0E1BE" w14:textId="3AB7965A" w:rsidR="00AB563A" w:rsidRDefault="004705E7">
      <w:pPr>
        <w:pStyle w:val="Caption"/>
      </w:pPr>
      <w:bookmarkStart w:id="171" w:name="_Toc75610699"/>
      <w:bookmarkStart w:id="172" w:name="_Toc76419717"/>
      <w:r>
        <w:t xml:space="preserve">Hình </w:t>
      </w:r>
      <w:r w:rsidR="00DF5741">
        <w:fldChar w:fldCharType="begin"/>
      </w:r>
      <w:r w:rsidR="00DF5741">
        <w:instrText xml:space="preserve"> STYLEREF 1 \s </w:instrText>
      </w:r>
      <w:r w:rsidR="00DF5741">
        <w:fldChar w:fldCharType="separate"/>
      </w:r>
      <w:r w:rsidR="00E004A8">
        <w:rPr>
          <w:noProof/>
        </w:rPr>
        <w:t>4</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21</w:t>
      </w:r>
      <w:r w:rsidR="00DF5741">
        <w:rPr>
          <w:noProof/>
        </w:rPr>
        <w:fldChar w:fldCharType="end"/>
      </w:r>
      <w:r>
        <w:t>. Sơ đồ trình tự chức năng gửi email danh sách ứng dụng ngừng hoạt động</w:t>
      </w:r>
      <w:bookmarkEnd w:id="171"/>
      <w:bookmarkEnd w:id="172"/>
    </w:p>
    <w:p w14:paraId="78D0F183" w14:textId="132171F4" w:rsidR="00AB563A" w:rsidRDefault="004705E7">
      <w:pPr>
        <w:pStyle w:val="Heading1"/>
        <w:rPr>
          <w:i/>
          <w:szCs w:val="24"/>
        </w:rPr>
      </w:pPr>
      <w:bookmarkStart w:id="173" w:name="_Toc81825949"/>
      <w:r>
        <w:lastRenderedPageBreak/>
        <w:t>THIẾT KẾ DATABASE</w:t>
      </w:r>
      <w:r w:rsidR="00240CB3">
        <w:t xml:space="preserve"> VÀ</w:t>
      </w:r>
      <w:r>
        <w:t xml:space="preserve"> API ĐẶC BIỆT</w:t>
      </w:r>
      <w:bookmarkEnd w:id="173"/>
    </w:p>
    <w:p w14:paraId="02CE3757" w14:textId="626E8AFE" w:rsidR="00AB563A" w:rsidRDefault="004705E7">
      <w:pPr>
        <w:pStyle w:val="Heading2"/>
      </w:pPr>
      <w:bookmarkStart w:id="174" w:name="_Toc81825950"/>
      <w:r>
        <w:t>Thiết kế cơ sở dữ liệu</w:t>
      </w:r>
      <w:bookmarkEnd w:id="174"/>
    </w:p>
    <w:p w14:paraId="69E3FA40" w14:textId="77777777" w:rsidR="00E004A8" w:rsidRDefault="00E004A8" w:rsidP="00E004A8">
      <w:pPr>
        <w:keepNext/>
      </w:pPr>
      <w:r>
        <w:rPr>
          <w:noProof/>
        </w:rPr>
        <w:drawing>
          <wp:inline distT="0" distB="0" distL="0" distR="0" wp14:anchorId="78F43EF2" wp14:editId="4796092A">
            <wp:extent cx="5760085" cy="3743960"/>
            <wp:effectExtent l="0" t="0" r="0" b="889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760085" cy="3743960"/>
                    </a:xfrm>
                    <a:prstGeom prst="rect">
                      <a:avLst/>
                    </a:prstGeom>
                  </pic:spPr>
                </pic:pic>
              </a:graphicData>
            </a:graphic>
          </wp:inline>
        </w:drawing>
      </w:r>
    </w:p>
    <w:p w14:paraId="45D70BAA" w14:textId="781BD9BA" w:rsidR="00E004A8" w:rsidRDefault="00E004A8" w:rsidP="00E004A8">
      <w:pPr>
        <w:pStyle w:val="Caption"/>
      </w:pPr>
      <w:bookmarkStart w:id="175" w:name="_Toc76419718"/>
      <w:r>
        <w:t xml:space="preserve">Hình </w:t>
      </w:r>
      <w:r w:rsidR="00DF5741">
        <w:fldChar w:fldCharType="begin"/>
      </w:r>
      <w:r w:rsidR="00DF5741">
        <w:instrText xml:space="preserve"> STYLEREF 1 \s </w:instrText>
      </w:r>
      <w:r w:rsidR="00DF5741">
        <w:fldChar w:fldCharType="separate"/>
      </w:r>
      <w:r>
        <w:rPr>
          <w:noProof/>
        </w:rPr>
        <w:t>5</w:t>
      </w:r>
      <w:r w:rsidR="00DF5741">
        <w:rPr>
          <w:noProof/>
        </w:rPr>
        <w:fldChar w:fldCharType="end"/>
      </w:r>
      <w:r>
        <w:t>.</w:t>
      </w:r>
      <w:r w:rsidR="00DF5741">
        <w:fldChar w:fldCharType="begin"/>
      </w:r>
      <w:r w:rsidR="00DF5741">
        <w:instrText xml:space="preserve"> SEQ Hình \* ARABIC \s 1 </w:instrText>
      </w:r>
      <w:r w:rsidR="00DF5741">
        <w:fldChar w:fldCharType="separate"/>
      </w:r>
      <w:r>
        <w:rPr>
          <w:noProof/>
        </w:rPr>
        <w:t>1</w:t>
      </w:r>
      <w:r w:rsidR="00DF5741">
        <w:rPr>
          <w:noProof/>
        </w:rPr>
        <w:fldChar w:fldCharType="end"/>
      </w:r>
      <w:r>
        <w:t>. Lược đồ cơ sở dữ liệu</w:t>
      </w:r>
      <w:bookmarkEnd w:id="175"/>
    </w:p>
    <w:p w14:paraId="5F7CA1D0" w14:textId="77777777" w:rsidR="00E004A8" w:rsidRPr="00E004A8" w:rsidRDefault="00E004A8" w:rsidP="00E004A8"/>
    <w:tbl>
      <w:tblPr>
        <w:tblStyle w:val="GridTable6Colorful-Accent5"/>
        <w:tblW w:w="9061" w:type="dxa"/>
        <w:tblLayout w:type="fixed"/>
        <w:tblLook w:val="04A0" w:firstRow="1" w:lastRow="0" w:firstColumn="1" w:lastColumn="0" w:noHBand="0" w:noVBand="1"/>
      </w:tblPr>
      <w:tblGrid>
        <w:gridCol w:w="846"/>
        <w:gridCol w:w="3120"/>
        <w:gridCol w:w="5095"/>
      </w:tblGrid>
      <w:tr w:rsidR="00AB563A" w14:paraId="20BADFFF" w14:textId="77777777" w:rsidTr="00EC2F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bottom w:val="single" w:sz="12" w:space="0" w:color="9CC2E5"/>
            </w:tcBorders>
          </w:tcPr>
          <w:p w14:paraId="3C2DA4C0" w14:textId="77777777" w:rsidR="00AB563A" w:rsidRDefault="004705E7">
            <w:pPr>
              <w:jc w:val="center"/>
              <w:rPr>
                <w:color w:val="000000" w:themeColor="text1"/>
              </w:rPr>
            </w:pPr>
            <w:r>
              <w:rPr>
                <w:rFonts w:eastAsia="Calibri"/>
                <w:color w:val="000000" w:themeColor="text1"/>
              </w:rPr>
              <w:t>STT</w:t>
            </w:r>
          </w:p>
        </w:tc>
        <w:tc>
          <w:tcPr>
            <w:tcW w:w="3120" w:type="dxa"/>
            <w:tcBorders>
              <w:bottom w:val="single" w:sz="12" w:space="0" w:color="9CC2E5"/>
            </w:tcBorders>
          </w:tcPr>
          <w:p w14:paraId="3E1630A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Bảng</w:t>
            </w:r>
          </w:p>
        </w:tc>
        <w:tc>
          <w:tcPr>
            <w:tcW w:w="5095" w:type="dxa"/>
            <w:tcBorders>
              <w:bottom w:val="single" w:sz="12" w:space="0" w:color="9CC2E5"/>
            </w:tcBorders>
          </w:tcPr>
          <w:p w14:paraId="7455F592"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7D210872"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C2FFA27" w14:textId="77777777" w:rsidR="00AB563A" w:rsidRDefault="004705E7">
            <w:pPr>
              <w:jc w:val="center"/>
              <w:rPr>
                <w:color w:val="000000" w:themeColor="text1"/>
              </w:rPr>
            </w:pPr>
            <w:r>
              <w:rPr>
                <w:rFonts w:eastAsia="Calibri"/>
                <w:color w:val="000000" w:themeColor="text1"/>
              </w:rPr>
              <w:t>1</w:t>
            </w:r>
          </w:p>
        </w:tc>
        <w:tc>
          <w:tcPr>
            <w:tcW w:w="3120" w:type="dxa"/>
          </w:tcPr>
          <w:p w14:paraId="179C6C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Machines</w:t>
            </w:r>
          </w:p>
        </w:tc>
        <w:tc>
          <w:tcPr>
            <w:tcW w:w="5095" w:type="dxa"/>
          </w:tcPr>
          <w:p w14:paraId="67031A9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máy client</w:t>
            </w:r>
          </w:p>
        </w:tc>
      </w:tr>
      <w:tr w:rsidR="00AB563A" w14:paraId="3A7B662B"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774DF093" w14:textId="77777777" w:rsidR="00AB563A" w:rsidRDefault="004705E7">
            <w:pPr>
              <w:jc w:val="center"/>
              <w:rPr>
                <w:color w:val="000000" w:themeColor="text1"/>
              </w:rPr>
            </w:pPr>
            <w:r>
              <w:rPr>
                <w:rFonts w:eastAsia="Calibri"/>
                <w:color w:val="000000" w:themeColor="text1"/>
              </w:rPr>
              <w:t>2</w:t>
            </w:r>
          </w:p>
        </w:tc>
        <w:tc>
          <w:tcPr>
            <w:tcW w:w="3120" w:type="dxa"/>
          </w:tcPr>
          <w:p w14:paraId="04133EA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s</w:t>
            </w:r>
          </w:p>
        </w:tc>
        <w:tc>
          <w:tcPr>
            <w:tcW w:w="5095" w:type="dxa"/>
          </w:tcPr>
          <w:p w14:paraId="71573AE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script</w:t>
            </w:r>
          </w:p>
        </w:tc>
      </w:tr>
      <w:tr w:rsidR="00AB563A" w14:paraId="106D37D0"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B0B4694" w14:textId="77777777" w:rsidR="00AB563A" w:rsidRDefault="004705E7">
            <w:pPr>
              <w:jc w:val="center"/>
              <w:rPr>
                <w:color w:val="000000" w:themeColor="text1"/>
              </w:rPr>
            </w:pPr>
            <w:r>
              <w:rPr>
                <w:rFonts w:eastAsia="Calibri"/>
                <w:color w:val="000000" w:themeColor="text1"/>
              </w:rPr>
              <w:t>3</w:t>
            </w:r>
          </w:p>
        </w:tc>
        <w:tc>
          <w:tcPr>
            <w:tcW w:w="3120" w:type="dxa"/>
          </w:tcPr>
          <w:p w14:paraId="6A9F762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ies</w:t>
            </w:r>
          </w:p>
        </w:tc>
        <w:tc>
          <w:tcPr>
            <w:tcW w:w="5095" w:type="dxa"/>
          </w:tcPr>
          <w:p w14:paraId="0283AC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script với script phụ thuộc</w:t>
            </w:r>
          </w:p>
        </w:tc>
      </w:tr>
      <w:tr w:rsidR="00AB563A" w14:paraId="5E7CB1E5"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4902D10D" w14:textId="77777777" w:rsidR="00AB563A" w:rsidRDefault="004705E7">
            <w:pPr>
              <w:jc w:val="center"/>
              <w:rPr>
                <w:color w:val="000000" w:themeColor="text1"/>
              </w:rPr>
            </w:pPr>
            <w:r>
              <w:rPr>
                <w:rFonts w:eastAsia="Calibri"/>
                <w:color w:val="000000" w:themeColor="text1"/>
              </w:rPr>
              <w:t>4</w:t>
            </w:r>
          </w:p>
        </w:tc>
        <w:tc>
          <w:tcPr>
            <w:tcW w:w="3120" w:type="dxa"/>
          </w:tcPr>
          <w:p w14:paraId="0C1AA9D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ools</w:t>
            </w:r>
          </w:p>
        </w:tc>
        <w:tc>
          <w:tcPr>
            <w:tcW w:w="5095" w:type="dxa"/>
          </w:tcPr>
          <w:p w14:paraId="75F1F62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ứng dụng</w:t>
            </w:r>
          </w:p>
        </w:tc>
      </w:tr>
      <w:tr w:rsidR="00AB563A" w14:paraId="455096D1"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0C190E7" w14:textId="77777777" w:rsidR="00AB563A" w:rsidRDefault="004705E7">
            <w:pPr>
              <w:jc w:val="center"/>
              <w:rPr>
                <w:color w:val="000000" w:themeColor="text1"/>
              </w:rPr>
            </w:pPr>
            <w:r>
              <w:rPr>
                <w:rFonts w:eastAsia="Calibri"/>
                <w:color w:val="000000" w:themeColor="text1"/>
              </w:rPr>
              <w:t>5</w:t>
            </w:r>
          </w:p>
        </w:tc>
        <w:tc>
          <w:tcPr>
            <w:tcW w:w="3120" w:type="dxa"/>
          </w:tcPr>
          <w:p w14:paraId="4CE0F1A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s</w:t>
            </w:r>
          </w:p>
        </w:tc>
        <w:tc>
          <w:tcPr>
            <w:tcW w:w="5095" w:type="dxa"/>
          </w:tcPr>
          <w:p w14:paraId="6CA307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người dùng</w:t>
            </w:r>
          </w:p>
        </w:tc>
      </w:tr>
      <w:tr w:rsidR="00AB563A" w14:paraId="0992E6C1"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3FB6A7AB" w14:textId="77777777" w:rsidR="00AB563A" w:rsidRDefault="004705E7">
            <w:pPr>
              <w:jc w:val="center"/>
              <w:rPr>
                <w:color w:val="000000" w:themeColor="text1"/>
              </w:rPr>
            </w:pPr>
            <w:r>
              <w:rPr>
                <w:rFonts w:eastAsia="Calibri"/>
                <w:color w:val="000000" w:themeColor="text1"/>
              </w:rPr>
              <w:t>6</w:t>
            </w:r>
          </w:p>
        </w:tc>
        <w:tc>
          <w:tcPr>
            <w:tcW w:w="3120" w:type="dxa"/>
          </w:tcPr>
          <w:p w14:paraId="5D4B197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s</w:t>
            </w:r>
          </w:p>
        </w:tc>
        <w:tc>
          <w:tcPr>
            <w:tcW w:w="5095" w:type="dxa"/>
          </w:tcPr>
          <w:p w14:paraId="251DF6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nhóm quyền</w:t>
            </w:r>
          </w:p>
        </w:tc>
      </w:tr>
      <w:tr w:rsidR="00AB563A" w14:paraId="0298ACA4"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3AB3561" w14:textId="77777777" w:rsidR="00AB563A" w:rsidRDefault="004705E7">
            <w:pPr>
              <w:jc w:val="center"/>
              <w:rPr>
                <w:color w:val="000000" w:themeColor="text1"/>
              </w:rPr>
            </w:pPr>
            <w:r>
              <w:rPr>
                <w:rFonts w:eastAsia="Calibri"/>
                <w:color w:val="000000" w:themeColor="text1"/>
              </w:rPr>
              <w:t>7</w:t>
            </w:r>
          </w:p>
        </w:tc>
        <w:tc>
          <w:tcPr>
            <w:tcW w:w="3120" w:type="dxa"/>
          </w:tcPr>
          <w:p w14:paraId="3A2BBE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Roles</w:t>
            </w:r>
          </w:p>
        </w:tc>
        <w:tc>
          <w:tcPr>
            <w:tcW w:w="5095" w:type="dxa"/>
          </w:tcPr>
          <w:p w14:paraId="3B27D81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người dùng với nhóm quyền</w:t>
            </w:r>
          </w:p>
        </w:tc>
      </w:tr>
    </w:tbl>
    <w:p w14:paraId="3623C65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1</w:t>
      </w:r>
      <w:r>
        <w:fldChar w:fldCharType="end"/>
      </w:r>
      <w:r>
        <w:t>. Bảng thiết kế cơ sở dữ liệu</w:t>
      </w:r>
    </w:p>
    <w:p w14:paraId="157D3C13" w14:textId="77777777" w:rsidR="00AB563A" w:rsidRDefault="004705E7">
      <w:pPr>
        <w:pStyle w:val="Heading2"/>
      </w:pPr>
      <w:bookmarkStart w:id="176" w:name="_Toc81825951"/>
      <w:r>
        <w:t>Định nghĩa database</w:t>
      </w:r>
      <w:bookmarkEnd w:id="176"/>
    </w:p>
    <w:p w14:paraId="00765310" w14:textId="77777777" w:rsidR="00AB563A" w:rsidRDefault="004705E7">
      <w:pPr>
        <w:pStyle w:val="Heading3"/>
      </w:pPr>
      <w:bookmarkStart w:id="177" w:name="_Toc81825952"/>
      <w:r>
        <w:t>Bảng thông tin máy client - ClientMachines</w:t>
      </w:r>
      <w:bookmarkEnd w:id="177"/>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3A79BDB8"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65D3C17"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51D72FCC"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7518A90"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1E3D8DE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D571B3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B701DC6" w14:textId="77777777" w:rsidR="00AB563A" w:rsidRDefault="004705E7">
            <w:pPr>
              <w:jc w:val="center"/>
              <w:rPr>
                <w:color w:val="000000" w:themeColor="text1"/>
              </w:rPr>
            </w:pPr>
            <w:r>
              <w:rPr>
                <w:rFonts w:eastAsia="Calibri"/>
                <w:color w:val="000000" w:themeColor="text1"/>
              </w:rPr>
              <w:lastRenderedPageBreak/>
              <w:t>1</w:t>
            </w:r>
          </w:p>
        </w:tc>
        <w:tc>
          <w:tcPr>
            <w:tcW w:w="2689" w:type="dxa"/>
          </w:tcPr>
          <w:p w14:paraId="47331E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0F1D729F" w14:textId="55D019F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77C2F5A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6FB278F"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1BB6664" w14:textId="77777777" w:rsidR="00AB563A" w:rsidRDefault="004705E7">
            <w:pPr>
              <w:jc w:val="center"/>
              <w:rPr>
                <w:color w:val="000000" w:themeColor="text1"/>
              </w:rPr>
            </w:pPr>
            <w:r>
              <w:rPr>
                <w:rFonts w:eastAsia="Calibri"/>
                <w:color w:val="000000" w:themeColor="text1"/>
              </w:rPr>
              <w:t>2</w:t>
            </w:r>
          </w:p>
        </w:tc>
        <w:tc>
          <w:tcPr>
            <w:tcW w:w="2689" w:type="dxa"/>
          </w:tcPr>
          <w:p w14:paraId="6D53F5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PLan</w:t>
            </w:r>
          </w:p>
        </w:tc>
        <w:tc>
          <w:tcPr>
            <w:tcW w:w="2270" w:type="dxa"/>
          </w:tcPr>
          <w:p w14:paraId="4902D92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0D51D23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IP của thiết bị</w:t>
            </w:r>
          </w:p>
        </w:tc>
      </w:tr>
      <w:tr w:rsidR="00AB563A" w14:paraId="27E6728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C2951AC" w14:textId="77777777" w:rsidR="00AB563A" w:rsidRDefault="004705E7">
            <w:pPr>
              <w:jc w:val="center"/>
              <w:rPr>
                <w:color w:val="000000" w:themeColor="text1"/>
              </w:rPr>
            </w:pPr>
            <w:r>
              <w:rPr>
                <w:rFonts w:eastAsia="Calibri"/>
                <w:color w:val="000000" w:themeColor="text1"/>
              </w:rPr>
              <w:t>3</w:t>
            </w:r>
          </w:p>
        </w:tc>
        <w:tc>
          <w:tcPr>
            <w:tcW w:w="2689" w:type="dxa"/>
          </w:tcPr>
          <w:p w14:paraId="182EFA3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w:t>
            </w:r>
          </w:p>
        </w:tc>
        <w:tc>
          <w:tcPr>
            <w:tcW w:w="2270" w:type="dxa"/>
          </w:tcPr>
          <w:p w14:paraId="5D41FBC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4765CFE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Địa chỉ IP thực</w:t>
            </w:r>
          </w:p>
        </w:tc>
      </w:tr>
      <w:tr w:rsidR="00AB563A" w14:paraId="4132472D"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EC40D5D" w14:textId="77777777" w:rsidR="00AB563A" w:rsidRDefault="004705E7">
            <w:pPr>
              <w:jc w:val="center"/>
              <w:rPr>
                <w:color w:val="000000" w:themeColor="text1"/>
              </w:rPr>
            </w:pPr>
            <w:r>
              <w:rPr>
                <w:rFonts w:eastAsia="Calibri"/>
                <w:color w:val="000000" w:themeColor="text1"/>
              </w:rPr>
              <w:t>4</w:t>
            </w:r>
          </w:p>
        </w:tc>
        <w:tc>
          <w:tcPr>
            <w:tcW w:w="2689" w:type="dxa"/>
          </w:tcPr>
          <w:p w14:paraId="524199B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LastUpdate</w:t>
            </w:r>
          </w:p>
        </w:tc>
        <w:tc>
          <w:tcPr>
            <w:tcW w:w="2270" w:type="dxa"/>
          </w:tcPr>
          <w:p w14:paraId="39B25DF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atetime</w:t>
            </w:r>
          </w:p>
        </w:tc>
        <w:tc>
          <w:tcPr>
            <w:tcW w:w="3394" w:type="dxa"/>
          </w:tcPr>
          <w:p w14:paraId="0ACBA2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08D964C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0E170F9" w14:textId="77777777" w:rsidR="00AB563A" w:rsidRDefault="004705E7">
            <w:pPr>
              <w:jc w:val="center"/>
              <w:rPr>
                <w:color w:val="000000" w:themeColor="text1"/>
              </w:rPr>
            </w:pPr>
            <w:r>
              <w:rPr>
                <w:rFonts w:eastAsia="Calibri"/>
                <w:color w:val="000000" w:themeColor="text1"/>
              </w:rPr>
              <w:t>5</w:t>
            </w:r>
          </w:p>
        </w:tc>
        <w:tc>
          <w:tcPr>
            <w:tcW w:w="2689" w:type="dxa"/>
          </w:tcPr>
          <w:p w14:paraId="23B7E25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2270" w:type="dxa"/>
          </w:tcPr>
          <w:p w14:paraId="6071F9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394" w:type="dxa"/>
          </w:tcPr>
          <w:p w14:paraId="0F7B50D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ngoại người dùng</w:t>
            </w:r>
          </w:p>
        </w:tc>
      </w:tr>
    </w:tbl>
    <w:p w14:paraId="16FC1F3B"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2</w:t>
      </w:r>
      <w:r>
        <w:fldChar w:fldCharType="end"/>
      </w:r>
      <w:r>
        <w:t>. Bản thông tin máy client</w:t>
      </w:r>
    </w:p>
    <w:p w14:paraId="6146D45A" w14:textId="77777777" w:rsidR="00AB563A" w:rsidRDefault="004705E7">
      <w:pPr>
        <w:pStyle w:val="Heading3"/>
      </w:pPr>
      <w:bookmarkStart w:id="178" w:name="_Toc81825953"/>
      <w:r>
        <w:t>Bảng thông tin script – Scripts</w:t>
      </w:r>
      <w:bookmarkEnd w:id="178"/>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491E958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54D6A31"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5EFD06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C1B3AA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4BA6628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3FC97DDB"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55C517D" w14:textId="77777777" w:rsidR="00AB563A" w:rsidRDefault="004705E7">
            <w:pPr>
              <w:jc w:val="center"/>
              <w:rPr>
                <w:color w:val="000000" w:themeColor="text1"/>
              </w:rPr>
            </w:pPr>
            <w:r>
              <w:rPr>
                <w:rFonts w:eastAsia="Calibri"/>
                <w:color w:val="000000" w:themeColor="text1"/>
              </w:rPr>
              <w:t>1</w:t>
            </w:r>
          </w:p>
        </w:tc>
        <w:tc>
          <w:tcPr>
            <w:tcW w:w="2689" w:type="dxa"/>
          </w:tcPr>
          <w:p w14:paraId="31AEE7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1DEB517B" w14:textId="6A84E8B4"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67A1A87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C9E0775"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FEE081C" w14:textId="77777777" w:rsidR="00AB563A" w:rsidRDefault="004705E7">
            <w:pPr>
              <w:jc w:val="center"/>
              <w:rPr>
                <w:color w:val="000000" w:themeColor="text1"/>
              </w:rPr>
            </w:pPr>
            <w:r>
              <w:rPr>
                <w:rFonts w:eastAsia="Calibri"/>
                <w:color w:val="000000" w:themeColor="text1"/>
              </w:rPr>
              <w:t>2</w:t>
            </w:r>
          </w:p>
        </w:tc>
        <w:tc>
          <w:tcPr>
            <w:tcW w:w="2689" w:type="dxa"/>
          </w:tcPr>
          <w:p w14:paraId="59B9F3E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2270" w:type="dxa"/>
          </w:tcPr>
          <w:p w14:paraId="4DD008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40F1F05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script</w:t>
            </w:r>
          </w:p>
        </w:tc>
      </w:tr>
      <w:tr w:rsidR="00AB563A" w14:paraId="49D44667"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90E2C6" w14:textId="77777777" w:rsidR="00AB563A" w:rsidRDefault="004705E7">
            <w:pPr>
              <w:jc w:val="center"/>
              <w:rPr>
                <w:color w:val="000000" w:themeColor="text1"/>
              </w:rPr>
            </w:pPr>
            <w:r>
              <w:rPr>
                <w:rFonts w:eastAsia="Calibri"/>
                <w:color w:val="000000" w:themeColor="text1"/>
              </w:rPr>
              <w:t>3</w:t>
            </w:r>
          </w:p>
        </w:tc>
        <w:tc>
          <w:tcPr>
            <w:tcW w:w="2689" w:type="dxa"/>
          </w:tcPr>
          <w:p w14:paraId="5258CCE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w:t>
            </w:r>
          </w:p>
        </w:tc>
        <w:tc>
          <w:tcPr>
            <w:tcW w:w="2270" w:type="dxa"/>
          </w:tcPr>
          <w:p w14:paraId="33B88C7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rchar</w:t>
            </w:r>
          </w:p>
        </w:tc>
        <w:tc>
          <w:tcPr>
            <w:tcW w:w="3394" w:type="dxa"/>
          </w:tcPr>
          <w:p w14:paraId="49F15199"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ội dung script</w:t>
            </w:r>
          </w:p>
        </w:tc>
      </w:tr>
      <w:tr w:rsidR="00AB563A" w14:paraId="68DCF06C"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F9DC5DE" w14:textId="77777777" w:rsidR="00AB563A" w:rsidRDefault="004705E7">
            <w:pPr>
              <w:jc w:val="center"/>
              <w:rPr>
                <w:color w:val="000000" w:themeColor="text1"/>
              </w:rPr>
            </w:pPr>
            <w:r>
              <w:rPr>
                <w:rFonts w:eastAsia="Calibri"/>
                <w:color w:val="000000" w:themeColor="text1"/>
              </w:rPr>
              <w:t>4</w:t>
            </w:r>
          </w:p>
        </w:tc>
        <w:tc>
          <w:tcPr>
            <w:tcW w:w="2689" w:type="dxa"/>
          </w:tcPr>
          <w:p w14:paraId="12BCB7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w:t>
            </w:r>
          </w:p>
        </w:tc>
        <w:tc>
          <w:tcPr>
            <w:tcW w:w="2270" w:type="dxa"/>
          </w:tcPr>
          <w:p w14:paraId="6CD5D27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61F7574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 của hảm trong script</w:t>
            </w:r>
          </w:p>
        </w:tc>
      </w:tr>
    </w:tbl>
    <w:p w14:paraId="7F005C10"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3</w:t>
      </w:r>
      <w:r>
        <w:fldChar w:fldCharType="end"/>
      </w:r>
      <w:r>
        <w:t>. Bảng thông tin script</w:t>
      </w:r>
    </w:p>
    <w:p w14:paraId="4BD8C32E" w14:textId="77777777" w:rsidR="00AB563A" w:rsidRDefault="004705E7">
      <w:pPr>
        <w:pStyle w:val="Heading3"/>
      </w:pPr>
      <w:bookmarkStart w:id="179" w:name="_Toc81825954"/>
      <w:r>
        <w:t>Bảng quan hệ script với script phụ thuộc – Dependencies</w:t>
      </w:r>
      <w:bookmarkEnd w:id="179"/>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19954A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5C48ECE"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70A75F8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008D76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4E3D1D2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2384EFE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F56D8DB" w14:textId="77777777" w:rsidR="00AB563A" w:rsidRDefault="004705E7">
            <w:pPr>
              <w:jc w:val="center"/>
              <w:rPr>
                <w:color w:val="000000" w:themeColor="text1"/>
              </w:rPr>
            </w:pPr>
            <w:r>
              <w:rPr>
                <w:rFonts w:eastAsia="Calibri"/>
                <w:color w:val="000000" w:themeColor="text1"/>
              </w:rPr>
              <w:t>1</w:t>
            </w:r>
          </w:p>
        </w:tc>
        <w:tc>
          <w:tcPr>
            <w:tcW w:w="2689" w:type="dxa"/>
          </w:tcPr>
          <w:p w14:paraId="11C9F55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0BD50144" w14:textId="40C2BB95"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059E433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4D5309E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DF3DB0A" w14:textId="77777777" w:rsidR="00AB563A" w:rsidRDefault="004705E7">
            <w:pPr>
              <w:jc w:val="center"/>
              <w:rPr>
                <w:color w:val="000000" w:themeColor="text1"/>
              </w:rPr>
            </w:pPr>
            <w:r>
              <w:rPr>
                <w:rFonts w:eastAsia="Calibri"/>
                <w:color w:val="000000" w:themeColor="text1"/>
              </w:rPr>
              <w:t>2</w:t>
            </w:r>
          </w:p>
        </w:tc>
        <w:tc>
          <w:tcPr>
            <w:tcW w:w="2689" w:type="dxa"/>
          </w:tcPr>
          <w:p w14:paraId="4F26E6F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Id</w:t>
            </w:r>
          </w:p>
        </w:tc>
        <w:tc>
          <w:tcPr>
            <w:tcW w:w="1843" w:type="dxa"/>
          </w:tcPr>
          <w:p w14:paraId="2277BE38" w14:textId="4FF77AA6"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66C92310"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D của script được phụ thuộc</w:t>
            </w:r>
          </w:p>
        </w:tc>
      </w:tr>
      <w:tr w:rsidR="00AB563A" w14:paraId="1B781C9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5AFF51B" w14:textId="77777777" w:rsidR="00AB563A" w:rsidRDefault="004705E7">
            <w:pPr>
              <w:jc w:val="center"/>
              <w:rPr>
                <w:color w:val="000000" w:themeColor="text1"/>
              </w:rPr>
            </w:pPr>
            <w:r>
              <w:rPr>
                <w:rFonts w:eastAsia="Calibri"/>
                <w:color w:val="000000" w:themeColor="text1"/>
              </w:rPr>
              <w:t>3</w:t>
            </w:r>
          </w:p>
        </w:tc>
        <w:tc>
          <w:tcPr>
            <w:tcW w:w="2689" w:type="dxa"/>
          </w:tcPr>
          <w:p w14:paraId="4A5ACEE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criptDependencyId</w:t>
            </w:r>
          </w:p>
        </w:tc>
        <w:tc>
          <w:tcPr>
            <w:tcW w:w="1843" w:type="dxa"/>
          </w:tcPr>
          <w:p w14:paraId="18C008FA" w14:textId="13E0CED8"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1A2513D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của script phụ thuộc</w:t>
            </w:r>
          </w:p>
        </w:tc>
      </w:tr>
    </w:tbl>
    <w:p w14:paraId="69ECB63F"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4</w:t>
      </w:r>
      <w:r>
        <w:fldChar w:fldCharType="end"/>
      </w:r>
      <w:r>
        <w:t>. Bảng quan hệ script với script phụ thuộc</w:t>
      </w:r>
    </w:p>
    <w:p w14:paraId="39188B58" w14:textId="77777777" w:rsidR="00AB563A" w:rsidRDefault="004705E7">
      <w:pPr>
        <w:pStyle w:val="Heading3"/>
      </w:pPr>
      <w:bookmarkStart w:id="180" w:name="_Toc81825955"/>
      <w:r>
        <w:t>Bảng thông tin ứng dụng – Tools</w:t>
      </w:r>
      <w:bookmarkEnd w:id="180"/>
    </w:p>
    <w:tbl>
      <w:tblPr>
        <w:tblStyle w:val="GridTable6Colorful-Accent5"/>
        <w:tblW w:w="9061" w:type="dxa"/>
        <w:tblLayout w:type="fixed"/>
        <w:tblLook w:val="04A0" w:firstRow="1" w:lastRow="0" w:firstColumn="1" w:lastColumn="0" w:noHBand="0" w:noVBand="1"/>
      </w:tblPr>
      <w:tblGrid>
        <w:gridCol w:w="708"/>
        <w:gridCol w:w="2680"/>
        <w:gridCol w:w="1877"/>
        <w:gridCol w:w="3796"/>
      </w:tblGrid>
      <w:tr w:rsidR="00AB563A" w14:paraId="251F89B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DA67D7D" w14:textId="77777777" w:rsidR="00AB563A" w:rsidRDefault="004705E7">
            <w:pPr>
              <w:jc w:val="center"/>
              <w:rPr>
                <w:color w:val="000000" w:themeColor="text1"/>
              </w:rPr>
            </w:pPr>
            <w:r>
              <w:rPr>
                <w:rFonts w:eastAsia="Calibri"/>
                <w:color w:val="000000" w:themeColor="text1"/>
              </w:rPr>
              <w:t>STT</w:t>
            </w:r>
          </w:p>
        </w:tc>
        <w:tc>
          <w:tcPr>
            <w:tcW w:w="2680" w:type="dxa"/>
            <w:tcBorders>
              <w:bottom w:val="single" w:sz="12" w:space="0" w:color="9CC2E5"/>
            </w:tcBorders>
          </w:tcPr>
          <w:p w14:paraId="77293265"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77" w:type="dxa"/>
            <w:tcBorders>
              <w:bottom w:val="single" w:sz="12" w:space="0" w:color="9CC2E5"/>
            </w:tcBorders>
          </w:tcPr>
          <w:p w14:paraId="027F54F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796" w:type="dxa"/>
            <w:tcBorders>
              <w:bottom w:val="single" w:sz="12" w:space="0" w:color="9CC2E5"/>
            </w:tcBorders>
          </w:tcPr>
          <w:p w14:paraId="69EC30F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F30215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5F3FADD" w14:textId="77777777" w:rsidR="00AB563A" w:rsidRDefault="004705E7">
            <w:pPr>
              <w:jc w:val="center"/>
              <w:rPr>
                <w:color w:val="000000" w:themeColor="text1"/>
              </w:rPr>
            </w:pPr>
            <w:r>
              <w:rPr>
                <w:rFonts w:eastAsia="Calibri"/>
                <w:color w:val="000000" w:themeColor="text1"/>
              </w:rPr>
              <w:t>1</w:t>
            </w:r>
          </w:p>
        </w:tc>
        <w:tc>
          <w:tcPr>
            <w:tcW w:w="2680" w:type="dxa"/>
          </w:tcPr>
          <w:p w14:paraId="3BEBDD0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77" w:type="dxa"/>
          </w:tcPr>
          <w:p w14:paraId="628A5EB4" w14:textId="70E1BE4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1601C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3072179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47B33CF" w14:textId="77777777" w:rsidR="00AB563A" w:rsidRDefault="004705E7">
            <w:pPr>
              <w:jc w:val="center"/>
              <w:rPr>
                <w:color w:val="000000" w:themeColor="text1"/>
              </w:rPr>
            </w:pPr>
            <w:r>
              <w:rPr>
                <w:rFonts w:eastAsia="Calibri"/>
                <w:color w:val="000000" w:themeColor="text1"/>
              </w:rPr>
              <w:t>2</w:t>
            </w:r>
          </w:p>
        </w:tc>
        <w:tc>
          <w:tcPr>
            <w:tcW w:w="2680" w:type="dxa"/>
          </w:tcPr>
          <w:p w14:paraId="457F71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77" w:type="dxa"/>
          </w:tcPr>
          <w:p w14:paraId="4520EC4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796" w:type="dxa"/>
          </w:tcPr>
          <w:p w14:paraId="1B15DAA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ứng dụng</w:t>
            </w:r>
          </w:p>
        </w:tc>
      </w:tr>
      <w:tr w:rsidR="00AB563A" w14:paraId="4E1454F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4004E1B" w14:textId="77777777" w:rsidR="00AB563A" w:rsidRDefault="004705E7">
            <w:pPr>
              <w:jc w:val="center"/>
              <w:rPr>
                <w:color w:val="000000" w:themeColor="text1"/>
              </w:rPr>
            </w:pPr>
            <w:r>
              <w:rPr>
                <w:rFonts w:eastAsia="Calibri"/>
                <w:color w:val="000000" w:themeColor="text1"/>
              </w:rPr>
              <w:t>3</w:t>
            </w:r>
          </w:p>
        </w:tc>
        <w:tc>
          <w:tcPr>
            <w:tcW w:w="2680" w:type="dxa"/>
          </w:tcPr>
          <w:p w14:paraId="3AC12F8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w:t>
            </w:r>
          </w:p>
        </w:tc>
        <w:tc>
          <w:tcPr>
            <w:tcW w:w="1877" w:type="dxa"/>
          </w:tcPr>
          <w:p w14:paraId="204875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796" w:type="dxa"/>
          </w:tcPr>
          <w:p w14:paraId="16E0ED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hực trên ứng dụng</w:t>
            </w:r>
          </w:p>
        </w:tc>
      </w:tr>
      <w:tr w:rsidR="00AB563A" w14:paraId="57D1EC93"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7D0D8171" w14:textId="77777777" w:rsidR="00AB563A" w:rsidRDefault="004705E7">
            <w:pPr>
              <w:jc w:val="center"/>
              <w:rPr>
                <w:color w:val="000000" w:themeColor="text1"/>
              </w:rPr>
            </w:pPr>
            <w:r>
              <w:rPr>
                <w:rFonts w:eastAsia="Calibri"/>
                <w:color w:val="000000" w:themeColor="text1"/>
              </w:rPr>
              <w:t>4</w:t>
            </w:r>
          </w:p>
        </w:tc>
        <w:tc>
          <w:tcPr>
            <w:tcW w:w="2680" w:type="dxa"/>
          </w:tcPr>
          <w:p w14:paraId="0A2BBED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ersion</w:t>
            </w:r>
          </w:p>
        </w:tc>
        <w:tc>
          <w:tcPr>
            <w:tcW w:w="1877" w:type="dxa"/>
          </w:tcPr>
          <w:p w14:paraId="4B4522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3646DE7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iên bản hiện tại</w:t>
            </w:r>
          </w:p>
        </w:tc>
      </w:tr>
      <w:tr w:rsidR="00AB563A" w14:paraId="2091637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B6D9FB7" w14:textId="77777777" w:rsidR="00AB563A" w:rsidRDefault="004705E7">
            <w:pPr>
              <w:jc w:val="center"/>
              <w:rPr>
                <w:color w:val="000000" w:themeColor="text1"/>
              </w:rPr>
            </w:pPr>
            <w:r>
              <w:rPr>
                <w:rFonts w:eastAsia="Calibri"/>
                <w:color w:val="000000" w:themeColor="text1"/>
              </w:rPr>
              <w:t>5</w:t>
            </w:r>
          </w:p>
        </w:tc>
        <w:tc>
          <w:tcPr>
            <w:tcW w:w="2680" w:type="dxa"/>
          </w:tcPr>
          <w:p w14:paraId="279500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w:t>
            </w:r>
          </w:p>
        </w:tc>
        <w:tc>
          <w:tcPr>
            <w:tcW w:w="1877" w:type="dxa"/>
          </w:tcPr>
          <w:p w14:paraId="1A516EF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atetime</w:t>
            </w:r>
          </w:p>
        </w:tc>
        <w:tc>
          <w:tcPr>
            <w:tcW w:w="3796" w:type="dxa"/>
          </w:tcPr>
          <w:p w14:paraId="411A148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15832796"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4A2AF52" w14:textId="77777777" w:rsidR="00AB563A" w:rsidRDefault="004705E7">
            <w:pPr>
              <w:jc w:val="center"/>
              <w:rPr>
                <w:color w:val="000000" w:themeColor="text1"/>
              </w:rPr>
            </w:pPr>
            <w:r>
              <w:rPr>
                <w:rFonts w:eastAsia="Calibri"/>
                <w:color w:val="000000" w:themeColor="text1"/>
              </w:rPr>
              <w:t>6</w:t>
            </w:r>
          </w:p>
        </w:tc>
        <w:tc>
          <w:tcPr>
            <w:tcW w:w="2680" w:type="dxa"/>
          </w:tcPr>
          <w:p w14:paraId="702C886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xeFilePath</w:t>
            </w:r>
          </w:p>
        </w:tc>
        <w:tc>
          <w:tcPr>
            <w:tcW w:w="1877" w:type="dxa"/>
          </w:tcPr>
          <w:p w14:paraId="77797FF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0B2E97D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Đường dẫn tới file .exe </w:t>
            </w:r>
          </w:p>
        </w:tc>
      </w:tr>
      <w:tr w:rsidR="00AB563A" w14:paraId="3CCFB87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392663A" w14:textId="77777777" w:rsidR="00AB563A" w:rsidRDefault="004705E7">
            <w:pPr>
              <w:jc w:val="center"/>
              <w:rPr>
                <w:color w:val="000000" w:themeColor="text1"/>
              </w:rPr>
            </w:pPr>
            <w:r>
              <w:rPr>
                <w:rFonts w:eastAsia="Calibri"/>
                <w:color w:val="000000" w:themeColor="text1"/>
              </w:rPr>
              <w:t>7</w:t>
            </w:r>
          </w:p>
        </w:tc>
        <w:tc>
          <w:tcPr>
            <w:tcW w:w="2680" w:type="dxa"/>
          </w:tcPr>
          <w:p w14:paraId="0268BCE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w:t>
            </w:r>
          </w:p>
        </w:tc>
        <w:tc>
          <w:tcPr>
            <w:tcW w:w="1877" w:type="dxa"/>
          </w:tcPr>
          <w:p w14:paraId="0722B6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59B62C5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iến trình ứng dụng đang chạy</w:t>
            </w:r>
          </w:p>
        </w:tc>
      </w:tr>
      <w:tr w:rsidR="00AB563A" w14:paraId="48208911"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7E4D154" w14:textId="77777777" w:rsidR="00AB563A" w:rsidRDefault="004705E7">
            <w:pPr>
              <w:jc w:val="center"/>
              <w:rPr>
                <w:color w:val="000000" w:themeColor="text1"/>
              </w:rPr>
            </w:pPr>
            <w:r>
              <w:rPr>
                <w:rFonts w:eastAsia="Calibri"/>
                <w:color w:val="000000" w:themeColor="text1"/>
              </w:rPr>
              <w:lastRenderedPageBreak/>
              <w:t>8</w:t>
            </w:r>
          </w:p>
        </w:tc>
        <w:tc>
          <w:tcPr>
            <w:tcW w:w="2680" w:type="dxa"/>
          </w:tcPr>
          <w:p w14:paraId="703F2F0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lientId</w:t>
            </w:r>
          </w:p>
        </w:tc>
        <w:tc>
          <w:tcPr>
            <w:tcW w:w="1877" w:type="dxa"/>
          </w:tcPr>
          <w:p w14:paraId="42FCCDA7" w14:textId="5F51770D"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76A67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ngoại máy client</w:t>
            </w:r>
          </w:p>
        </w:tc>
      </w:tr>
      <w:tr w:rsidR="006B5EFF" w14:paraId="38524438"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9DBBD7F" w14:textId="470FE1EC" w:rsidR="006B5EFF" w:rsidRDefault="006B5EFF">
            <w:pPr>
              <w:jc w:val="center"/>
              <w:rPr>
                <w:rFonts w:eastAsia="Calibri"/>
                <w:color w:val="000000" w:themeColor="text1"/>
              </w:rPr>
            </w:pPr>
            <w:r>
              <w:rPr>
                <w:rFonts w:eastAsia="Calibri"/>
                <w:color w:val="000000" w:themeColor="text1"/>
              </w:rPr>
              <w:t>9</w:t>
            </w:r>
          </w:p>
        </w:tc>
        <w:tc>
          <w:tcPr>
            <w:tcW w:w="2680" w:type="dxa"/>
          </w:tcPr>
          <w:p w14:paraId="0E01976B" w14:textId="02FBFD53"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sSent</w:t>
            </w:r>
          </w:p>
        </w:tc>
        <w:tc>
          <w:tcPr>
            <w:tcW w:w="1877" w:type="dxa"/>
          </w:tcPr>
          <w:p w14:paraId="6E1A9506" w14:textId="75A84176"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nt</w:t>
            </w:r>
          </w:p>
        </w:tc>
        <w:tc>
          <w:tcPr>
            <w:tcW w:w="3796" w:type="dxa"/>
          </w:tcPr>
          <w:p w14:paraId="0CD3E704" w14:textId="7DFF4DAC"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Trạng thái gửi email</w:t>
            </w:r>
          </w:p>
        </w:tc>
      </w:tr>
    </w:tbl>
    <w:p w14:paraId="2337391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5</w:t>
      </w:r>
      <w:r>
        <w:fldChar w:fldCharType="end"/>
      </w:r>
      <w:r>
        <w:t>. Bảng thông tin ứng dụng</w:t>
      </w:r>
    </w:p>
    <w:p w14:paraId="189671D0" w14:textId="77777777" w:rsidR="00AB563A" w:rsidRDefault="004705E7">
      <w:pPr>
        <w:pStyle w:val="Heading3"/>
      </w:pPr>
      <w:bookmarkStart w:id="181" w:name="_Toc81825956"/>
      <w:r>
        <w:t>Bảng thông tin người dùng – Users</w:t>
      </w:r>
      <w:bookmarkEnd w:id="181"/>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5B7A98AC"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E990A75"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03318C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334B325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66D6DA1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F798E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93FEE48" w14:textId="77777777" w:rsidR="00AB563A" w:rsidRDefault="004705E7">
            <w:pPr>
              <w:jc w:val="center"/>
              <w:rPr>
                <w:color w:val="000000" w:themeColor="text1"/>
              </w:rPr>
            </w:pPr>
            <w:r>
              <w:rPr>
                <w:rFonts w:eastAsia="Calibri"/>
                <w:color w:val="000000" w:themeColor="text1"/>
              </w:rPr>
              <w:t>1</w:t>
            </w:r>
          </w:p>
        </w:tc>
        <w:tc>
          <w:tcPr>
            <w:tcW w:w="2689" w:type="dxa"/>
          </w:tcPr>
          <w:p w14:paraId="74A4F3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772EDF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3821" w:type="dxa"/>
          </w:tcPr>
          <w:p w14:paraId="5C2E18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F46A8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5587516" w14:textId="77777777" w:rsidR="00AB563A" w:rsidRDefault="004705E7">
            <w:pPr>
              <w:jc w:val="center"/>
              <w:rPr>
                <w:color w:val="000000" w:themeColor="text1"/>
              </w:rPr>
            </w:pPr>
            <w:r>
              <w:rPr>
                <w:rFonts w:eastAsia="Calibri"/>
                <w:color w:val="000000" w:themeColor="text1"/>
              </w:rPr>
              <w:t>2</w:t>
            </w:r>
          </w:p>
        </w:tc>
        <w:tc>
          <w:tcPr>
            <w:tcW w:w="2689" w:type="dxa"/>
          </w:tcPr>
          <w:p w14:paraId="4D9090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sername</w:t>
            </w:r>
          </w:p>
        </w:tc>
        <w:tc>
          <w:tcPr>
            <w:tcW w:w="1843" w:type="dxa"/>
          </w:tcPr>
          <w:p w14:paraId="3DF3325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35E00C5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đăng nhập</w:t>
            </w:r>
          </w:p>
        </w:tc>
      </w:tr>
      <w:tr w:rsidR="00AB563A" w14:paraId="22CFD6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AC756C" w14:textId="77777777" w:rsidR="00AB563A" w:rsidRDefault="004705E7">
            <w:pPr>
              <w:jc w:val="center"/>
              <w:rPr>
                <w:color w:val="000000" w:themeColor="text1"/>
              </w:rPr>
            </w:pPr>
            <w:r>
              <w:rPr>
                <w:rFonts w:eastAsia="Calibri"/>
                <w:color w:val="000000" w:themeColor="text1"/>
              </w:rPr>
              <w:t>3</w:t>
            </w:r>
          </w:p>
        </w:tc>
        <w:tc>
          <w:tcPr>
            <w:tcW w:w="2689" w:type="dxa"/>
          </w:tcPr>
          <w:p w14:paraId="672160B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sswordHash</w:t>
            </w:r>
          </w:p>
        </w:tc>
        <w:tc>
          <w:tcPr>
            <w:tcW w:w="1843" w:type="dxa"/>
          </w:tcPr>
          <w:p w14:paraId="068813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2D72A92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ật khẩu</w:t>
            </w:r>
          </w:p>
        </w:tc>
      </w:tr>
      <w:tr w:rsidR="00AB563A" w14:paraId="5BEE21F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1A534987" w14:textId="77777777" w:rsidR="00AB563A" w:rsidRDefault="004705E7">
            <w:pPr>
              <w:jc w:val="center"/>
              <w:rPr>
                <w:color w:val="000000" w:themeColor="text1"/>
              </w:rPr>
            </w:pPr>
            <w:r>
              <w:rPr>
                <w:rFonts w:eastAsia="Calibri"/>
                <w:color w:val="000000" w:themeColor="text1"/>
              </w:rPr>
              <w:t>4</w:t>
            </w:r>
          </w:p>
        </w:tc>
        <w:tc>
          <w:tcPr>
            <w:tcW w:w="2689" w:type="dxa"/>
          </w:tcPr>
          <w:p w14:paraId="083878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79699ED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63FF806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gười dùng</w:t>
            </w:r>
          </w:p>
        </w:tc>
      </w:tr>
      <w:tr w:rsidR="00AB563A" w14:paraId="7E1D305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599A2186" w14:textId="77777777" w:rsidR="00AB563A" w:rsidRDefault="004705E7">
            <w:pPr>
              <w:jc w:val="center"/>
              <w:rPr>
                <w:color w:val="000000" w:themeColor="text1"/>
              </w:rPr>
            </w:pPr>
            <w:r>
              <w:rPr>
                <w:rFonts w:eastAsia="Calibri"/>
                <w:color w:val="000000" w:themeColor="text1"/>
              </w:rPr>
              <w:t>5</w:t>
            </w:r>
          </w:p>
        </w:tc>
        <w:tc>
          <w:tcPr>
            <w:tcW w:w="2689" w:type="dxa"/>
          </w:tcPr>
          <w:p w14:paraId="09050A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urname</w:t>
            </w:r>
          </w:p>
        </w:tc>
        <w:tc>
          <w:tcPr>
            <w:tcW w:w="1843" w:type="dxa"/>
          </w:tcPr>
          <w:p w14:paraId="2166A9F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7A93407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ên họ</w:t>
            </w:r>
          </w:p>
        </w:tc>
      </w:tr>
      <w:tr w:rsidR="00AB563A" w14:paraId="526E23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0D406B8" w14:textId="77777777" w:rsidR="00AB563A" w:rsidRDefault="004705E7">
            <w:pPr>
              <w:jc w:val="center"/>
              <w:rPr>
                <w:color w:val="000000" w:themeColor="text1"/>
              </w:rPr>
            </w:pPr>
            <w:r>
              <w:rPr>
                <w:rFonts w:eastAsia="Calibri"/>
                <w:color w:val="000000" w:themeColor="text1"/>
              </w:rPr>
              <w:t>6</w:t>
            </w:r>
          </w:p>
        </w:tc>
        <w:tc>
          <w:tcPr>
            <w:tcW w:w="2689" w:type="dxa"/>
          </w:tcPr>
          <w:p w14:paraId="2112929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mail</w:t>
            </w:r>
          </w:p>
        </w:tc>
        <w:tc>
          <w:tcPr>
            <w:tcW w:w="1843" w:type="dxa"/>
          </w:tcPr>
          <w:p w14:paraId="608E8B3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577F871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email</w:t>
            </w:r>
          </w:p>
        </w:tc>
      </w:tr>
      <w:tr w:rsidR="00AB563A" w14:paraId="1DE7C252"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64624B7" w14:textId="77777777" w:rsidR="00AB563A" w:rsidRDefault="004705E7">
            <w:pPr>
              <w:jc w:val="center"/>
              <w:rPr>
                <w:color w:val="000000" w:themeColor="text1"/>
              </w:rPr>
            </w:pPr>
            <w:r>
              <w:rPr>
                <w:rFonts w:eastAsia="Calibri"/>
                <w:color w:val="000000" w:themeColor="text1"/>
              </w:rPr>
              <w:t>7</w:t>
            </w:r>
          </w:p>
        </w:tc>
        <w:tc>
          <w:tcPr>
            <w:tcW w:w="2689" w:type="dxa"/>
          </w:tcPr>
          <w:p w14:paraId="2BFB731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one</w:t>
            </w:r>
          </w:p>
        </w:tc>
        <w:tc>
          <w:tcPr>
            <w:tcW w:w="1843" w:type="dxa"/>
          </w:tcPr>
          <w:p w14:paraId="687C42A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0215EB1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ố điện thoại</w:t>
            </w:r>
          </w:p>
        </w:tc>
      </w:tr>
    </w:tbl>
    <w:p w14:paraId="5F1680C8"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6</w:t>
      </w:r>
      <w:r>
        <w:fldChar w:fldCharType="end"/>
      </w:r>
      <w:r>
        <w:t>. Bảng thông tin người dùng</w:t>
      </w:r>
    </w:p>
    <w:p w14:paraId="7D5763F3" w14:textId="77777777" w:rsidR="00AB563A" w:rsidRDefault="004705E7">
      <w:pPr>
        <w:pStyle w:val="Heading3"/>
      </w:pPr>
      <w:bookmarkStart w:id="182" w:name="_Toc81825957"/>
      <w:r>
        <w:t>Bảng thông tin nhóm quyền – Roles</w:t>
      </w:r>
      <w:bookmarkEnd w:id="182"/>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179CE0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CA265AE"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1D2376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7479EF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04DA304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9F042F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8E2E1DF" w14:textId="77777777" w:rsidR="00AB563A" w:rsidRDefault="004705E7">
            <w:pPr>
              <w:jc w:val="center"/>
              <w:rPr>
                <w:color w:val="000000" w:themeColor="text1"/>
              </w:rPr>
            </w:pPr>
            <w:r>
              <w:rPr>
                <w:rFonts w:eastAsia="Calibri"/>
                <w:color w:val="000000" w:themeColor="text1"/>
              </w:rPr>
              <w:t>1</w:t>
            </w:r>
          </w:p>
        </w:tc>
        <w:tc>
          <w:tcPr>
            <w:tcW w:w="2407" w:type="dxa"/>
          </w:tcPr>
          <w:p w14:paraId="330032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29A605A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6132839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50ECFA2"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1455C76" w14:textId="77777777" w:rsidR="00AB563A" w:rsidRDefault="004705E7">
            <w:pPr>
              <w:jc w:val="center"/>
              <w:rPr>
                <w:color w:val="000000" w:themeColor="text1"/>
              </w:rPr>
            </w:pPr>
            <w:r>
              <w:rPr>
                <w:rFonts w:eastAsia="Calibri"/>
                <w:color w:val="000000" w:themeColor="text1"/>
              </w:rPr>
              <w:t>2</w:t>
            </w:r>
          </w:p>
        </w:tc>
        <w:tc>
          <w:tcPr>
            <w:tcW w:w="2407" w:type="dxa"/>
          </w:tcPr>
          <w:p w14:paraId="1CF9023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17D5FE2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4103" w:type="dxa"/>
          </w:tcPr>
          <w:p w14:paraId="0783C44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hóm quyền</w:t>
            </w:r>
          </w:p>
        </w:tc>
      </w:tr>
      <w:tr w:rsidR="00AB563A" w14:paraId="5453F5D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4057E4" w14:textId="77777777" w:rsidR="00AB563A" w:rsidRDefault="004705E7">
            <w:pPr>
              <w:jc w:val="center"/>
              <w:rPr>
                <w:color w:val="000000" w:themeColor="text1"/>
              </w:rPr>
            </w:pPr>
            <w:r>
              <w:rPr>
                <w:rFonts w:eastAsia="Calibri"/>
                <w:color w:val="000000" w:themeColor="text1"/>
              </w:rPr>
              <w:t>3</w:t>
            </w:r>
          </w:p>
        </w:tc>
        <w:tc>
          <w:tcPr>
            <w:tcW w:w="2407" w:type="dxa"/>
          </w:tcPr>
          <w:p w14:paraId="337877BB"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Default</w:t>
            </w:r>
          </w:p>
        </w:tc>
        <w:tc>
          <w:tcPr>
            <w:tcW w:w="1843" w:type="dxa"/>
          </w:tcPr>
          <w:p w14:paraId="2F9619B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2C65B16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ự động gán nhóm quyền cho một người dùng mới</w:t>
            </w:r>
          </w:p>
        </w:tc>
      </w:tr>
      <w:tr w:rsidR="00AB563A" w14:paraId="11A804B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40C0EA1" w14:textId="77777777" w:rsidR="00AB563A" w:rsidRDefault="004705E7">
            <w:pPr>
              <w:jc w:val="center"/>
              <w:rPr>
                <w:color w:val="000000" w:themeColor="text1"/>
              </w:rPr>
            </w:pPr>
            <w:r>
              <w:rPr>
                <w:rFonts w:eastAsia="Calibri"/>
                <w:color w:val="000000" w:themeColor="text1"/>
              </w:rPr>
              <w:t>4</w:t>
            </w:r>
          </w:p>
        </w:tc>
        <w:tc>
          <w:tcPr>
            <w:tcW w:w="2407" w:type="dxa"/>
          </w:tcPr>
          <w:p w14:paraId="4D9A0D2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sStatic</w:t>
            </w:r>
          </w:p>
        </w:tc>
        <w:tc>
          <w:tcPr>
            <w:tcW w:w="1843" w:type="dxa"/>
          </w:tcPr>
          <w:p w14:paraId="29F87D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3CF8036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ông thể xóa hoặc thay đổi tên nhóm quyển</w:t>
            </w:r>
          </w:p>
        </w:tc>
      </w:tr>
      <w:tr w:rsidR="00AB563A" w14:paraId="13AC35BF"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CA19C6" w14:textId="77777777" w:rsidR="00AB563A" w:rsidRDefault="004705E7">
            <w:pPr>
              <w:jc w:val="center"/>
              <w:rPr>
                <w:color w:val="000000" w:themeColor="text1"/>
              </w:rPr>
            </w:pPr>
            <w:r>
              <w:rPr>
                <w:rFonts w:eastAsia="Calibri"/>
                <w:color w:val="000000" w:themeColor="text1"/>
              </w:rPr>
              <w:t>5</w:t>
            </w:r>
          </w:p>
        </w:tc>
        <w:tc>
          <w:tcPr>
            <w:tcW w:w="2407" w:type="dxa"/>
          </w:tcPr>
          <w:p w14:paraId="654BC8B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Public</w:t>
            </w:r>
          </w:p>
        </w:tc>
        <w:tc>
          <w:tcPr>
            <w:tcW w:w="1843" w:type="dxa"/>
          </w:tcPr>
          <w:p w14:paraId="275F59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100B118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gười dùng này có thể xem nhóm quyền của người dùng khác để chể độ public.</w:t>
            </w:r>
          </w:p>
        </w:tc>
      </w:tr>
    </w:tbl>
    <w:p w14:paraId="5096A1B9"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7</w:t>
      </w:r>
      <w:r>
        <w:fldChar w:fldCharType="end"/>
      </w:r>
      <w:r>
        <w:t>. Bảng thông tin nhóm quyền</w:t>
      </w:r>
    </w:p>
    <w:p w14:paraId="3DC71F08" w14:textId="77777777" w:rsidR="00AB563A" w:rsidRDefault="004705E7">
      <w:pPr>
        <w:pStyle w:val="Heading3"/>
      </w:pPr>
      <w:bookmarkStart w:id="183" w:name="_Toc81825958"/>
      <w:r>
        <w:t>Bảng quan hệ người dùng với nhóm quyền – UserRoles</w:t>
      </w:r>
      <w:bookmarkEnd w:id="183"/>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27AE5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AFE542B"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29EFBC6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D1C9463"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7C757E4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E55BB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FC25840" w14:textId="77777777" w:rsidR="00AB563A" w:rsidRDefault="004705E7">
            <w:pPr>
              <w:jc w:val="center"/>
              <w:rPr>
                <w:color w:val="000000" w:themeColor="text1"/>
              </w:rPr>
            </w:pPr>
            <w:r>
              <w:rPr>
                <w:rFonts w:eastAsia="Calibri"/>
                <w:color w:val="000000" w:themeColor="text1"/>
              </w:rPr>
              <w:t>1</w:t>
            </w:r>
          </w:p>
        </w:tc>
        <w:tc>
          <w:tcPr>
            <w:tcW w:w="2407" w:type="dxa"/>
          </w:tcPr>
          <w:p w14:paraId="5DC094C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1843" w:type="dxa"/>
          </w:tcPr>
          <w:p w14:paraId="40183D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7D06F0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 liên kết của người dùng</w:t>
            </w:r>
          </w:p>
        </w:tc>
      </w:tr>
      <w:tr w:rsidR="00AB563A" w14:paraId="2706C93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9F57415" w14:textId="77777777" w:rsidR="00AB563A" w:rsidRDefault="004705E7">
            <w:pPr>
              <w:jc w:val="center"/>
              <w:rPr>
                <w:color w:val="000000" w:themeColor="text1"/>
              </w:rPr>
            </w:pPr>
            <w:r>
              <w:rPr>
                <w:rFonts w:eastAsia="Calibri"/>
                <w:color w:val="000000" w:themeColor="text1"/>
              </w:rPr>
              <w:t>2</w:t>
            </w:r>
          </w:p>
        </w:tc>
        <w:tc>
          <w:tcPr>
            <w:tcW w:w="2407" w:type="dxa"/>
          </w:tcPr>
          <w:p w14:paraId="2873105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Id</w:t>
            </w:r>
          </w:p>
        </w:tc>
        <w:tc>
          <w:tcPr>
            <w:tcW w:w="1843" w:type="dxa"/>
          </w:tcPr>
          <w:p w14:paraId="614785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0FCF83F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chính liên kết của nhóm quyền</w:t>
            </w:r>
          </w:p>
        </w:tc>
      </w:tr>
    </w:tbl>
    <w:p w14:paraId="4A630493" w14:textId="77777777" w:rsidR="00AB563A" w:rsidRDefault="004705E7">
      <w:pPr>
        <w:pStyle w:val="Caption"/>
      </w:pPr>
      <w:r>
        <w:lastRenderedPageBreak/>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8</w:t>
      </w:r>
      <w:r>
        <w:fldChar w:fldCharType="end"/>
      </w:r>
      <w:r>
        <w:t>. Bảng quan hệ người dùng với nhóm quyền</w:t>
      </w:r>
    </w:p>
    <w:p w14:paraId="53B345F5" w14:textId="77777777" w:rsidR="00AB563A" w:rsidRDefault="004705E7">
      <w:pPr>
        <w:pStyle w:val="Heading2"/>
      </w:pPr>
      <w:bookmarkStart w:id="184" w:name="_Toc81825959"/>
      <w:r>
        <w:t>Mô hình kiến trúc API</w:t>
      </w:r>
      <w:bookmarkEnd w:id="184"/>
    </w:p>
    <w:p w14:paraId="1F8F9794" w14:textId="77777777" w:rsidR="00AB563A" w:rsidRDefault="004705E7">
      <w:r>
        <w:rPr>
          <w:noProof/>
        </w:rPr>
        <w:drawing>
          <wp:inline distT="0" distB="0" distL="0" distR="0" wp14:anchorId="0F5EC6F2" wp14:editId="4202F37A">
            <wp:extent cx="5760085" cy="1858010"/>
            <wp:effectExtent l="0" t="0" r="0" b="0"/>
            <wp:docPr id="52" name="Image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 descr="Diagram&#10;&#10;Description automatically generated"/>
                    <pic:cNvPicPr>
                      <a:picLocks noChangeAspect="1" noChangeArrowheads="1"/>
                    </pic:cNvPicPr>
                  </pic:nvPicPr>
                  <pic:blipFill>
                    <a:blip r:embed="rId71"/>
                    <a:stretch>
                      <a:fillRect/>
                    </a:stretch>
                  </pic:blipFill>
                  <pic:spPr bwMode="auto">
                    <a:xfrm>
                      <a:off x="0" y="0"/>
                      <a:ext cx="5760085" cy="1858010"/>
                    </a:xfrm>
                    <a:prstGeom prst="rect">
                      <a:avLst/>
                    </a:prstGeom>
                  </pic:spPr>
                </pic:pic>
              </a:graphicData>
            </a:graphic>
          </wp:inline>
        </w:drawing>
      </w:r>
    </w:p>
    <w:p w14:paraId="62B6DEDB" w14:textId="163B39DB" w:rsidR="00AB563A" w:rsidRDefault="004705E7">
      <w:pPr>
        <w:pStyle w:val="Caption"/>
      </w:pPr>
      <w:bookmarkStart w:id="185" w:name="_Toc75610700"/>
      <w:bookmarkStart w:id="186" w:name="_Toc76419719"/>
      <w:r>
        <w:t xml:space="preserve">Hình </w:t>
      </w:r>
      <w:r w:rsidR="00DF5741">
        <w:fldChar w:fldCharType="begin"/>
      </w:r>
      <w:r w:rsidR="00DF5741">
        <w:instrText xml:space="preserve"> STYLEREF 1 \s </w:instrText>
      </w:r>
      <w:r w:rsidR="00DF5741">
        <w:fldChar w:fldCharType="separate"/>
      </w:r>
      <w:r w:rsidR="00E004A8">
        <w:rPr>
          <w:noProof/>
        </w:rPr>
        <w:t>5</w:t>
      </w:r>
      <w:r w:rsidR="00DF5741">
        <w:rPr>
          <w:noProof/>
        </w:rPr>
        <w:fldChar w:fldCharType="end"/>
      </w:r>
      <w:r w:rsidR="00E004A8">
        <w:t>.</w:t>
      </w:r>
      <w:r w:rsidR="00DF5741">
        <w:fldChar w:fldCharType="begin"/>
      </w:r>
      <w:r w:rsidR="00DF5741">
        <w:instrText xml:space="preserve"> SEQ Hình \* ARABIC \s 1 </w:instrText>
      </w:r>
      <w:r w:rsidR="00DF5741">
        <w:fldChar w:fldCharType="separate"/>
      </w:r>
      <w:r w:rsidR="00E004A8">
        <w:rPr>
          <w:noProof/>
        </w:rPr>
        <w:t>2</w:t>
      </w:r>
      <w:r w:rsidR="00DF5741">
        <w:rPr>
          <w:noProof/>
        </w:rPr>
        <w:fldChar w:fldCharType="end"/>
      </w:r>
      <w:r>
        <w:t>. Mô hình kiến trúc API</w:t>
      </w:r>
      <w:bookmarkEnd w:id="185"/>
      <w:bookmarkEnd w:id="186"/>
    </w:p>
    <w:p w14:paraId="1C906C73" w14:textId="77777777" w:rsidR="00AB563A" w:rsidRDefault="004705E7">
      <w:pPr>
        <w:pStyle w:val="Style-"/>
      </w:pPr>
      <w:r>
        <w:t>Client gọi đến các API EndPoint được public thông qua giao thức HTTP gồm có các phương thức: POST, GET, PUT, DELETE.</w:t>
      </w:r>
    </w:p>
    <w:p w14:paraId="6B9D390A" w14:textId="77777777" w:rsidR="00AB563A" w:rsidRDefault="004705E7">
      <w:pPr>
        <w:pStyle w:val="Style-"/>
      </w:pPr>
      <w:r>
        <w:t>Trong Application Services lấy dữ liệu trong cơ sở dữ liệu thông qua các Repositories Interface. Thực hiện kiểm tra, xử lý logic nghiệp vụ sau đó chuyền qua DTO để trả dữ liệu theo cấu trúc JSON cho Client</w:t>
      </w:r>
    </w:p>
    <w:p w14:paraId="09A2167E" w14:textId="77777777" w:rsidR="00AB563A" w:rsidRDefault="004705E7">
      <w:pPr>
        <w:pStyle w:val="Heading2"/>
      </w:pPr>
      <w:bookmarkStart w:id="187" w:name="_Toc81825960"/>
      <w:r>
        <w:t>Thiết kế API chi tiết</w:t>
      </w:r>
      <w:bookmarkEnd w:id="187"/>
    </w:p>
    <w:p w14:paraId="2A459BF1" w14:textId="77777777" w:rsidR="00AB563A" w:rsidRDefault="004705E7">
      <w:pPr>
        <w:pStyle w:val="Heading3"/>
      </w:pPr>
      <w:bookmarkStart w:id="188" w:name="_Toc81825961"/>
      <w:r>
        <w:t>Quản lý máy client</w:t>
      </w:r>
      <w:bookmarkEnd w:id="188"/>
    </w:p>
    <w:tbl>
      <w:tblPr>
        <w:tblStyle w:val="GridTable6Colorful-Accent5"/>
        <w:tblW w:w="9061" w:type="dxa"/>
        <w:tblLayout w:type="fixed"/>
        <w:tblLook w:val="04A0" w:firstRow="1" w:lastRow="0" w:firstColumn="1" w:lastColumn="0" w:noHBand="0" w:noVBand="1"/>
      </w:tblPr>
      <w:tblGrid>
        <w:gridCol w:w="2790"/>
        <w:gridCol w:w="6271"/>
      </w:tblGrid>
      <w:tr w:rsidR="00AB563A" w14:paraId="60E7735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12" w:space="0" w:color="9CC2E5"/>
            </w:tcBorders>
          </w:tcPr>
          <w:p w14:paraId="4B7C40EB" w14:textId="77777777" w:rsidR="00AB563A" w:rsidRDefault="004705E7">
            <w:pPr>
              <w:rPr>
                <w:color w:val="000000" w:themeColor="text1"/>
              </w:rPr>
            </w:pPr>
            <w:r>
              <w:rPr>
                <w:rFonts w:eastAsia="Calibri"/>
                <w:color w:val="000000" w:themeColor="text1"/>
              </w:rPr>
              <w:t>EndPoint</w:t>
            </w:r>
          </w:p>
        </w:tc>
        <w:tc>
          <w:tcPr>
            <w:tcW w:w="6270" w:type="dxa"/>
            <w:tcBorders>
              <w:bottom w:val="single" w:sz="12" w:space="0" w:color="9CC2E5"/>
            </w:tcBorders>
          </w:tcPr>
          <w:p w14:paraId="78D36570"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5D3475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2A41DCC1" w14:textId="77777777" w:rsidR="00AB563A" w:rsidRDefault="004705E7">
            <w:pPr>
              <w:rPr>
                <w:b w:val="0"/>
                <w:bCs w:val="0"/>
                <w:color w:val="000000" w:themeColor="text1"/>
              </w:rPr>
            </w:pPr>
            <w:r>
              <w:rPr>
                <w:rFonts w:eastAsia="Calibri"/>
                <w:b w:val="0"/>
                <w:bCs w:val="0"/>
                <w:color w:val="000000" w:themeColor="text1"/>
              </w:rPr>
              <w:t>/api/clientMachines</w:t>
            </w:r>
          </w:p>
        </w:tc>
        <w:tc>
          <w:tcPr>
            <w:tcW w:w="6270" w:type="dxa"/>
          </w:tcPr>
          <w:p w14:paraId="3BBE9867"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máy client theo điều kiện tìm kiếm.</w:t>
            </w:r>
          </w:p>
          <w:p w14:paraId="19E97B6A"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2D305CB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3362803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4DDE212"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name – string</w:t>
            </w:r>
          </w:p>
          <w:p w14:paraId="2F36C4CD"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6328B467"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2B9DBBA5"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Status – number (offline: 0, online: 1)</w:t>
            </w:r>
          </w:p>
        </w:tc>
      </w:tr>
      <w:tr w:rsidR="00AB563A" w14:paraId="75D8B158" w14:textId="77777777" w:rsidTr="00AB563A">
        <w:tc>
          <w:tcPr>
            <w:cnfStyle w:val="001000000000" w:firstRow="0" w:lastRow="0" w:firstColumn="1" w:lastColumn="0" w:oddVBand="0" w:evenVBand="0" w:oddHBand="0" w:evenHBand="0" w:firstRowFirstColumn="0" w:firstRowLastColumn="0" w:lastRowFirstColumn="0" w:lastRowLastColumn="0"/>
            <w:tcW w:w="2790" w:type="dxa"/>
          </w:tcPr>
          <w:p w14:paraId="4098BAB4" w14:textId="77777777" w:rsidR="00AB563A" w:rsidRDefault="004705E7">
            <w:pPr>
              <w:rPr>
                <w:b w:val="0"/>
                <w:bCs w:val="0"/>
                <w:color w:val="000000" w:themeColor="text1"/>
              </w:rPr>
            </w:pPr>
            <w:r>
              <w:rPr>
                <w:rFonts w:eastAsia="Calibri"/>
                <w:b w:val="0"/>
                <w:bCs w:val="0"/>
                <w:color w:val="000000" w:themeColor="text1"/>
              </w:rPr>
              <w:t>/api/clientMachines/{id}</w:t>
            </w:r>
          </w:p>
        </w:tc>
        <w:tc>
          <w:tcPr>
            <w:tcW w:w="6270" w:type="dxa"/>
          </w:tcPr>
          <w:p w14:paraId="3E3F54D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máy client theo id</w:t>
            </w:r>
          </w:p>
          <w:p w14:paraId="1EA5D66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5B20012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int</w:t>
            </w:r>
          </w:p>
        </w:tc>
      </w:tr>
    </w:tbl>
    <w:p w14:paraId="1518730F" w14:textId="77777777" w:rsidR="00AB563A" w:rsidRDefault="00AB563A"/>
    <w:p w14:paraId="6602C41D" w14:textId="77777777" w:rsidR="00AB563A" w:rsidRDefault="004705E7">
      <w:pPr>
        <w:pStyle w:val="Heading3"/>
      </w:pPr>
      <w:bookmarkStart w:id="189" w:name="_Toc81825962"/>
      <w:r>
        <w:lastRenderedPageBreak/>
        <w:t>Quản lý script</w:t>
      </w:r>
      <w:bookmarkEnd w:id="189"/>
    </w:p>
    <w:tbl>
      <w:tblPr>
        <w:tblStyle w:val="GridTable6Colorful-Accent5"/>
        <w:tblW w:w="9061" w:type="dxa"/>
        <w:tblLayout w:type="fixed"/>
        <w:tblLook w:val="04A0" w:firstRow="1" w:lastRow="0" w:firstColumn="1" w:lastColumn="0" w:noHBand="0" w:noVBand="1"/>
      </w:tblPr>
      <w:tblGrid>
        <w:gridCol w:w="2547"/>
        <w:gridCol w:w="6514"/>
      </w:tblGrid>
      <w:tr w:rsidR="00AB563A" w14:paraId="105DA0C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132A792F"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5F77C216"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A7E7B9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2EEDE5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50D5ACB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script theo điều kiện tìm kiếm.</w:t>
            </w:r>
          </w:p>
          <w:p w14:paraId="304ED58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5B632E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06ED92C4"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3241675"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tc>
      </w:tr>
      <w:tr w:rsidR="00AB563A" w14:paraId="5EEB88D2"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61593290"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35F5BA5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Lấy một script theo id</w:t>
            </w:r>
          </w:p>
          <w:p w14:paraId="2EF9A6D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GET</w:t>
            </w:r>
          </w:p>
          <w:p w14:paraId="3A836CA3" w14:textId="678A8640"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Parameters: id – </w:t>
            </w:r>
            <w:r w:rsidR="003554D5">
              <w:rPr>
                <w:rFonts w:eastAsia="Calibri"/>
                <w:color w:val="000000" w:themeColor="text1"/>
              </w:rPr>
              <w:t>int</w:t>
            </w:r>
          </w:p>
        </w:tc>
      </w:tr>
      <w:tr w:rsidR="00AB563A" w14:paraId="789025C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ECD7C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751FA272"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Thêm mới một script</w:t>
            </w:r>
          </w:p>
          <w:p w14:paraId="59A7DA7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1775B69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19EB90A3"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7D186A65"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 – string</w:t>
            </w:r>
          </w:p>
          <w:p w14:paraId="2CB692D6"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mment – string</w:t>
            </w:r>
          </w:p>
          <w:p w14:paraId="732BF62E"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yIds – array(int)</w:t>
            </w:r>
          </w:p>
        </w:tc>
      </w:tr>
      <w:tr w:rsidR="00AB563A" w14:paraId="057A9A7C"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4D05AF23"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6E1CB0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Cập nhật một script</w:t>
            </w:r>
          </w:p>
          <w:p w14:paraId="5DBD2E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PUT</w:t>
            </w:r>
          </w:p>
          <w:p w14:paraId="3DBEDDA5"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p w14:paraId="5E49D3B6"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Request body: </w:t>
            </w:r>
          </w:p>
          <w:p w14:paraId="514BE5FA"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 – string</w:t>
            </w:r>
          </w:p>
          <w:p w14:paraId="67C28122"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ntent – string</w:t>
            </w:r>
          </w:p>
          <w:p w14:paraId="2BE0E2F9"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 – string</w:t>
            </w:r>
          </w:p>
          <w:p w14:paraId="6D703A54"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ependencyChosens – array(object)</w:t>
            </w:r>
          </w:p>
        </w:tc>
      </w:tr>
      <w:tr w:rsidR="00AB563A" w14:paraId="339C76A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B854529" w14:textId="77777777" w:rsidR="00AB563A" w:rsidRDefault="004705E7">
            <w:pPr>
              <w:rPr>
                <w:b w:val="0"/>
                <w:bCs w:val="0"/>
                <w:color w:val="000000" w:themeColor="text1"/>
              </w:rPr>
            </w:pPr>
            <w:r>
              <w:rPr>
                <w:rFonts w:eastAsia="Calibri"/>
                <w:b w:val="0"/>
                <w:bCs w:val="0"/>
                <w:color w:val="000000" w:themeColor="text1"/>
              </w:rPr>
              <w:t>/api/script/{id}</w:t>
            </w:r>
          </w:p>
        </w:tc>
        <w:tc>
          <w:tcPr>
            <w:tcW w:w="6513" w:type="dxa"/>
          </w:tcPr>
          <w:p w14:paraId="52BB25F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Xóa một script theo id</w:t>
            </w:r>
          </w:p>
          <w:p w14:paraId="70AD2A8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DELETE</w:t>
            </w:r>
          </w:p>
          <w:p w14:paraId="3E468D03"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rameters: id – number</w:t>
            </w:r>
          </w:p>
        </w:tc>
      </w:tr>
    </w:tbl>
    <w:p w14:paraId="14806785" w14:textId="77777777" w:rsidR="00AB563A" w:rsidRDefault="00AB563A"/>
    <w:p w14:paraId="1D10090C" w14:textId="77777777" w:rsidR="00AB563A" w:rsidRDefault="004705E7">
      <w:pPr>
        <w:pStyle w:val="Heading3"/>
      </w:pPr>
      <w:bookmarkStart w:id="190" w:name="_Toc81825963"/>
      <w:r>
        <w:t>Quản lý ứng dụng</w:t>
      </w:r>
      <w:bookmarkEnd w:id="190"/>
    </w:p>
    <w:tbl>
      <w:tblPr>
        <w:tblStyle w:val="GridTable6Colorful-Accent5"/>
        <w:tblW w:w="9061" w:type="dxa"/>
        <w:tblLayout w:type="fixed"/>
        <w:tblLook w:val="04A0" w:firstRow="1" w:lastRow="0" w:firstColumn="1" w:lastColumn="0" w:noHBand="0" w:noVBand="1"/>
      </w:tblPr>
      <w:tblGrid>
        <w:gridCol w:w="2547"/>
        <w:gridCol w:w="6514"/>
      </w:tblGrid>
      <w:tr w:rsidR="00AB563A" w14:paraId="5BE5696D"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0B37DFE3"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7994C8B9"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030D4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B0A5D22" w14:textId="77777777" w:rsidR="00AB563A" w:rsidRDefault="004705E7">
            <w:pPr>
              <w:rPr>
                <w:b w:val="0"/>
                <w:bCs w:val="0"/>
                <w:color w:val="000000" w:themeColor="text1"/>
              </w:rPr>
            </w:pPr>
            <w:r>
              <w:rPr>
                <w:rFonts w:eastAsia="Calibri"/>
                <w:b w:val="0"/>
                <w:bCs w:val="0"/>
                <w:color w:val="000000" w:themeColor="text1"/>
              </w:rPr>
              <w:t>/api/tools</w:t>
            </w:r>
          </w:p>
        </w:tc>
        <w:tc>
          <w:tcPr>
            <w:tcW w:w="6513" w:type="dxa"/>
          </w:tcPr>
          <w:p w14:paraId="27A38F5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ứng dụng theo điều kiện tìm kiếm.</w:t>
            </w:r>
          </w:p>
          <w:p w14:paraId="48BF84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lastRenderedPageBreak/>
              <w:t>Phương thức: GET</w:t>
            </w:r>
          </w:p>
          <w:p w14:paraId="763CB94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129DE4F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4E64B1EA"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080A38F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string</w:t>
            </w:r>
          </w:p>
          <w:p w14:paraId="0B386F9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0F1CCF9E"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oolStatus – number (inactive: 0, active: 1)</w:t>
            </w:r>
          </w:p>
          <w:p w14:paraId="5F558DE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tc>
      </w:tr>
      <w:tr w:rsidR="00AB563A" w14:paraId="6384BCF7"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1C50F080" w14:textId="77777777" w:rsidR="00AB563A" w:rsidRDefault="004705E7">
            <w:pPr>
              <w:rPr>
                <w:b w:val="0"/>
                <w:bCs w:val="0"/>
                <w:color w:val="000000" w:themeColor="text1"/>
              </w:rPr>
            </w:pPr>
            <w:r>
              <w:rPr>
                <w:rFonts w:eastAsia="Calibri"/>
                <w:b w:val="0"/>
                <w:bCs w:val="0"/>
                <w:color w:val="000000" w:themeColor="text1"/>
              </w:rPr>
              <w:lastRenderedPageBreak/>
              <w:t>/api/tools /{id}</w:t>
            </w:r>
          </w:p>
        </w:tc>
        <w:tc>
          <w:tcPr>
            <w:tcW w:w="6513" w:type="dxa"/>
          </w:tcPr>
          <w:p w14:paraId="68270ED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ứng dụng theo id</w:t>
            </w:r>
          </w:p>
          <w:p w14:paraId="3D70BAED"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28BFDCC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tc>
      </w:tr>
      <w:tr w:rsidR="00AB563A" w14:paraId="1529B8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6523C4C" w14:textId="77777777" w:rsidR="00AB563A" w:rsidRDefault="004705E7">
            <w:pPr>
              <w:rPr>
                <w:b w:val="0"/>
                <w:bCs w:val="0"/>
                <w:color w:val="000000" w:themeColor="text1"/>
              </w:rPr>
            </w:pPr>
            <w:r>
              <w:rPr>
                <w:rFonts w:eastAsia="Calibri"/>
                <w:b w:val="0"/>
                <w:bCs w:val="0"/>
                <w:color w:val="000000" w:themeColor="text1"/>
              </w:rPr>
              <w:t>/api/tools/report</w:t>
            </w:r>
          </w:p>
        </w:tc>
        <w:tc>
          <w:tcPr>
            <w:tcW w:w="6513" w:type="dxa"/>
          </w:tcPr>
          <w:p w14:paraId="4BE0376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ịch: Thêm mới hoặc cập nhật thông tin cho một ứng dụng.</w:t>
            </w:r>
          </w:p>
          <w:p w14:paraId="73B9632B"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2A1E6E25"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6C744F4A"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4512BF85"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guid</w:t>
            </w:r>
          </w:p>
          <w:p w14:paraId="7B4A320C"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686EE34E"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01130560"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51C1E5C7"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p w14:paraId="1698DC16"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exeFilePath – string</w:t>
            </w:r>
          </w:p>
          <w:p w14:paraId="0140004D"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 – number</w:t>
            </w:r>
          </w:p>
          <w:p w14:paraId="0F584851"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 – datatime</w:t>
            </w:r>
          </w:p>
          <w:p w14:paraId="48DB03B3"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entMail - boolean</w:t>
            </w:r>
          </w:p>
        </w:tc>
      </w:tr>
    </w:tbl>
    <w:p w14:paraId="7CA3F05B" w14:textId="77777777" w:rsidR="00AB563A" w:rsidRDefault="00AB563A">
      <w:pPr>
        <w:jc w:val="center"/>
        <w:rPr>
          <w:b/>
          <w:bCs/>
        </w:rPr>
      </w:pPr>
    </w:p>
    <w:p w14:paraId="3848C95F" w14:textId="77777777" w:rsidR="00AB563A" w:rsidRDefault="004705E7">
      <w:pPr>
        <w:spacing w:before="0" w:after="0" w:line="240" w:lineRule="auto"/>
        <w:jc w:val="left"/>
        <w:rPr>
          <w:b/>
          <w:bCs/>
        </w:rPr>
      </w:pPr>
      <w:r>
        <w:br w:type="page"/>
      </w:r>
    </w:p>
    <w:p w14:paraId="5B621428" w14:textId="77777777" w:rsidR="00AB563A" w:rsidRPr="00CF66DD" w:rsidRDefault="004705E7">
      <w:pPr>
        <w:pStyle w:val="Heading1"/>
        <w:numPr>
          <w:ilvl w:val="0"/>
          <w:numId w:val="0"/>
        </w:numPr>
        <w:ind w:left="1701" w:hanging="1701"/>
        <w:jc w:val="center"/>
        <w:rPr>
          <w:bCs/>
        </w:rPr>
      </w:pPr>
      <w:bookmarkStart w:id="191" w:name="_Toc81825964"/>
      <w:r>
        <w:lastRenderedPageBreak/>
        <w:t xml:space="preserve">KẾT LUẬN VÀ HƯỚNG PHÁT TRIỂN </w:t>
      </w:r>
      <w:r w:rsidRPr="00CF66DD">
        <w:rPr>
          <w:bCs/>
        </w:rPr>
        <w:t>TRONG TƯƠNG LAI</w:t>
      </w:r>
      <w:bookmarkEnd w:id="191"/>
    </w:p>
    <w:p w14:paraId="5CAC29C8" w14:textId="1E253040" w:rsidR="00AB563A" w:rsidRDefault="004705E7">
      <w:pPr>
        <w:pStyle w:val="DoanVB"/>
      </w:pPr>
      <w:r>
        <w:t>Trong quá trình xây dựng hệ thống quản lý trạng thái ứng dụng, em đã thực hành và làm các chương trình thử nghiệm như: Tạo một ứng dụng web quản lý đơn giản với ABP Framework, thực hiện kết nối giữa client</w:t>
      </w:r>
      <w:r w:rsidR="00CF66DD">
        <w:t xml:space="preserve"> với server</w:t>
      </w:r>
      <w:r>
        <w:t xml:space="preserve"> bằng SignalR, tạo chương trình thực thi script với ClearScript tương ứng một số công nghệ đã giới thiệu trong Chương 2. Mục đích là giải quyết vấn đề kỹ thuật chưa rõ ràng và chọn giải pháp phù hợp để đáp ứng yêu cầu hệ thống đề ra.</w:t>
      </w:r>
    </w:p>
    <w:p w14:paraId="53CBC309" w14:textId="456B5369" w:rsidR="00AB563A" w:rsidRDefault="004705E7">
      <w:pPr>
        <w:pStyle w:val="DoanVB"/>
      </w:pPr>
      <w:r>
        <w:t xml:space="preserve">Sau khi hoàn thiện đề tài của mình, em đã </w:t>
      </w:r>
      <w:r w:rsidRPr="007D4A67">
        <w:rPr>
          <w:color w:val="000000" w:themeColor="text1"/>
        </w:rPr>
        <w:t>tích</w:t>
      </w:r>
      <w:r w:rsidR="007D4A67" w:rsidRPr="007D4A67">
        <w:rPr>
          <w:color w:val="000000" w:themeColor="text1"/>
        </w:rPr>
        <w:t xml:space="preserve"> lũy</w:t>
      </w:r>
      <w:r>
        <w:rPr>
          <w:b/>
          <w:bCs/>
          <w:color w:val="FF0000"/>
        </w:rPr>
        <w:t xml:space="preserve"> </w:t>
      </w:r>
      <w:r>
        <w:t>được nhiều kiến thức và kỹ năng trong quá trình phát triển phần mềm như:</w:t>
      </w:r>
    </w:p>
    <w:p w14:paraId="4B0600E4" w14:textId="3201CA85" w:rsidR="00AB563A" w:rsidRDefault="004705E7">
      <w:pPr>
        <w:pStyle w:val="Style-"/>
      </w:pPr>
      <w:r>
        <w:t xml:space="preserve">Phân tích hệ thống </w:t>
      </w:r>
      <w:r w:rsidR="0000188A">
        <w:t>theo yêu cầu thực tế</w:t>
      </w:r>
      <w:r>
        <w:t>;</w:t>
      </w:r>
    </w:p>
    <w:p w14:paraId="405D15C0" w14:textId="77777777" w:rsidR="00AB563A" w:rsidRDefault="004705E7">
      <w:pPr>
        <w:pStyle w:val="Style-"/>
      </w:pPr>
      <w:r>
        <w:t>Tìm hiểu và phân tích giải pháp phù hợp cho bài toán;</w:t>
      </w:r>
    </w:p>
    <w:p w14:paraId="4E18484E" w14:textId="77777777" w:rsidR="00AB563A" w:rsidRDefault="004705E7">
      <w:pPr>
        <w:pStyle w:val="Style-"/>
      </w:pPr>
      <w:r>
        <w:t>Thiết kế các mô hình đối tượng, các sơ đồ quan hệ;</w:t>
      </w:r>
    </w:p>
    <w:p w14:paraId="149AC536" w14:textId="77777777" w:rsidR="00AB563A" w:rsidRDefault="004705E7">
      <w:pPr>
        <w:pStyle w:val="Style-"/>
      </w:pPr>
      <w:r>
        <w:t>Kỹ năng quản lý tài liệu;</w:t>
      </w:r>
    </w:p>
    <w:p w14:paraId="108C592D" w14:textId="77777777" w:rsidR="00AB563A" w:rsidRDefault="004705E7">
      <w:pPr>
        <w:pStyle w:val="Style-"/>
      </w:pPr>
      <w:r>
        <w:t>Kỹ năng quản lý công việc.</w:t>
      </w:r>
    </w:p>
    <w:p w14:paraId="7345BB6E" w14:textId="4FC7D6EA" w:rsidR="00AB563A" w:rsidRDefault="004705E7">
      <w:pPr>
        <w:pStyle w:val="DoanVB"/>
      </w:pPr>
      <w:r>
        <w:t>Thêm vào đó cũng đem lại cho em</w:t>
      </w:r>
      <w:r w:rsidR="002E7DC5">
        <w:t xml:space="preserve"> sự hiểu biết</w:t>
      </w:r>
      <w:r>
        <w:t xml:space="preserve"> về kiến trúc hệ thống dưới các góc nhìn khác nhau. Nắm bắt được kiến trúc trong hệ sinh thái ASP.Net. Đồng thời em cũng hiểu được các vấn đề trong thiết kế, </w:t>
      </w:r>
      <w:r w:rsidR="002E7DC5" w:rsidRPr="002E7DC5">
        <w:rPr>
          <w:color w:val="000000" w:themeColor="text1"/>
        </w:rPr>
        <w:t xml:space="preserve">cùng </w:t>
      </w:r>
      <w:r>
        <w:t>các khó khăn khi tìm hiểu công nghệ và áp dụng vào thực tế. Đó là những kinh nghiệm vô cùng quý báu giúp em có thêm nhiều cơ hội trong việc phát triể</w:t>
      </w:r>
      <w:r w:rsidR="002E7DC5">
        <w:t xml:space="preserve">n bản thân </w:t>
      </w:r>
      <w:r>
        <w:t>và công việc sau này.</w:t>
      </w:r>
    </w:p>
    <w:p w14:paraId="553471FB" w14:textId="7AF46DAC" w:rsidR="00AB563A" w:rsidRDefault="004705E7">
      <w:pPr>
        <w:pStyle w:val="DoanVB"/>
      </w:pPr>
      <w:r>
        <w:t>Với hệ thống quản lý trạng thái ứng dụng đã đáp ứng đúng với yêu cầu hiện tại đặt ra, tuy nhiên hệ thống sẽ quản lý hiệu quả và sự trải nghiệm tốt từ</w:t>
      </w:r>
      <w:r w:rsidR="008A3AE7">
        <w:t xml:space="preserve"> người dùng</w:t>
      </w:r>
      <w:r>
        <w:t xml:space="preserve"> khi phát triển sâu hơn các chức năng chính có thể kể đến như:</w:t>
      </w:r>
    </w:p>
    <w:p w14:paraId="5805904F" w14:textId="6B184EC1" w:rsidR="00AB563A" w:rsidRDefault="004705E7">
      <w:pPr>
        <w:pStyle w:val="Style-"/>
      </w:pPr>
      <w:r>
        <w:t>Chức năng thêm mới và cập nhật script trong quản lý script cần lưu trữ</w:t>
      </w:r>
      <w:r w:rsidR="009E2C97">
        <w:t xml:space="preserve"> thông tin người</w:t>
      </w:r>
      <w:r>
        <w:t xml:space="preserve"> dùng nào thêm mới, cập nhật và thời gian cập nhật vào khi nào. Hiện tại, quản lý script chỉ đáp ứng lưu trữ các thông tin liên quan đến script.</w:t>
      </w:r>
    </w:p>
    <w:p w14:paraId="687E16A4" w14:textId="1E923F8C" w:rsidR="00AB563A" w:rsidRDefault="004705E7">
      <w:pPr>
        <w:pStyle w:val="Style-"/>
      </w:pPr>
      <w:r>
        <w:t xml:space="preserve">Thêm tính bảo mật đối với máy client khi người dùng thao tác với chức năng </w:t>
      </w:r>
      <w:r w:rsidRPr="009E2C97">
        <w:rPr>
          <w:color w:val="000000" w:themeColor="text1"/>
        </w:rPr>
        <w:t>thực thi</w:t>
      </w:r>
      <w:r>
        <w:t xml:space="preserve"> script. Hiện tại người dùng có thể thấy được toàn bộ đường dẫn vật lý của file trên máy client. Điều đó rất nguy hiểm nếu người dùng thực thi đoạn script xóa một file System trên máy client. Ý tưởng cho vấn đề này là chỉ cho phép người dùng truy xuất dữ liệu trên một thư mục đã cố định sẵn trên ứng dụng biên dịch.</w:t>
      </w:r>
    </w:p>
    <w:p w14:paraId="483779A7" w14:textId="77777777" w:rsidR="00AB563A" w:rsidRDefault="004705E7">
      <w:pPr>
        <w:pStyle w:val="Style-"/>
      </w:pPr>
      <w:r>
        <w:t>Phát triển thêm tính năng giúp người dùng có thể tự cấu hình thêm, bớt nút chức năng đối với mỗi ứng dụng được hệ thống quản lý, việc đó làm tăng tính linh hoạt đối với quản lý ứng dụng.</w:t>
      </w:r>
    </w:p>
    <w:p w14:paraId="1342E0F9" w14:textId="77777777" w:rsidR="00AB563A" w:rsidRDefault="004705E7">
      <w:pPr>
        <w:pStyle w:val="Style-"/>
        <w:numPr>
          <w:ilvl w:val="0"/>
          <w:numId w:val="0"/>
        </w:numPr>
      </w:pPr>
      <w:r>
        <w:br w:type="page"/>
      </w:r>
    </w:p>
    <w:p w14:paraId="07BD7A1E" w14:textId="77777777" w:rsidR="00AB563A" w:rsidRDefault="004705E7">
      <w:pPr>
        <w:pStyle w:val="Heading1"/>
        <w:numPr>
          <w:ilvl w:val="0"/>
          <w:numId w:val="0"/>
        </w:numPr>
        <w:ind w:left="1701" w:hanging="1701"/>
        <w:jc w:val="center"/>
      </w:pPr>
      <w:bookmarkStart w:id="192" w:name="_Toc81825965"/>
      <w:r>
        <w:lastRenderedPageBreak/>
        <w:t>TÀI LIỆU THAM KHẢO</w:t>
      </w:r>
      <w:bookmarkEnd w:id="192"/>
    </w:p>
    <w:p w14:paraId="0B027338" w14:textId="77777777" w:rsidR="00AB563A" w:rsidRDefault="004705E7">
      <w:pPr>
        <w:pStyle w:val="Bibliography"/>
        <w:rPr>
          <w:rFonts w:cs="Times New Roman"/>
        </w:rPr>
      </w:pPr>
      <w:r>
        <w:fldChar w:fldCharType="begin"/>
      </w:r>
      <w:r>
        <w:instrText>ADDIN ZOTERO_BIBL {"uncited":[],"omitted":[],"custom":[]} CSL_BIBLIOGRAPHY</w:instrText>
      </w:r>
      <w:r>
        <w:fldChar w:fldCharType="separate"/>
      </w:r>
      <w:r>
        <w:rPr>
          <w:rFonts w:cs="Times New Roman"/>
        </w:rPr>
        <w:t>[1]</w:t>
      </w:r>
      <w:r>
        <w:rPr>
          <w:rFonts w:cs="Times New Roman"/>
        </w:rPr>
        <w:tab/>
        <w:t>“ABP Documentation”. https://docs.abp.io/en/abp/latest (truy cập tháng 10 15, 2020).</w:t>
      </w:r>
    </w:p>
    <w:p w14:paraId="780AE629" w14:textId="77777777" w:rsidR="00AB563A" w:rsidRDefault="004705E7">
      <w:pPr>
        <w:pStyle w:val="Bibliography"/>
        <w:rPr>
          <w:rFonts w:cs="Times New Roman"/>
        </w:rPr>
      </w:pPr>
      <w:r>
        <w:rPr>
          <w:rFonts w:cs="Times New Roman"/>
        </w:rPr>
        <w:t>[2]</w:t>
      </w:r>
      <w:r>
        <w:rPr>
          <w:rFonts w:cs="Times New Roman"/>
        </w:rPr>
        <w:tab/>
        <w:t>“Introducing the ABP vNext”. http://blog.abp.io/abp/Abp-vNext-Announcement (truy cập tháng 10 15, 2020).</w:t>
      </w:r>
    </w:p>
    <w:p w14:paraId="552CA349" w14:textId="77777777" w:rsidR="00AB563A" w:rsidRDefault="004705E7">
      <w:pPr>
        <w:pStyle w:val="Bibliography"/>
        <w:rPr>
          <w:rFonts w:cs="Times New Roman"/>
        </w:rPr>
      </w:pPr>
      <w:r>
        <w:rPr>
          <w:rFonts w:cs="Times New Roman"/>
        </w:rPr>
        <w:t>[3]</w:t>
      </w:r>
      <w:r>
        <w:rPr>
          <w:rFonts w:cs="Times New Roman"/>
        </w:rPr>
        <w:tab/>
        <w:t>“Best Practices/Module Architecture | ABP Documentation”. https://docs.abp.io/en/abp/latest/Best-Practices/Module-Architecture (truy cập tháng 10 15, 2020).</w:t>
      </w:r>
    </w:p>
    <w:p w14:paraId="2C81130B" w14:textId="77777777" w:rsidR="00AB563A" w:rsidRDefault="004705E7">
      <w:pPr>
        <w:pStyle w:val="Bibliography"/>
        <w:rPr>
          <w:rFonts w:cs="Times New Roman"/>
        </w:rPr>
      </w:pPr>
      <w:r>
        <w:rPr>
          <w:rFonts w:cs="Times New Roman"/>
        </w:rPr>
        <w:t>[4]</w:t>
      </w:r>
      <w:r>
        <w:rPr>
          <w:rFonts w:cs="Times New Roman"/>
        </w:rPr>
        <w:tab/>
        <w:t>“Domain-Driven Design in ASP.NET Core applications”. [Online]. Available at: https://enlabsoftware.com/development/domain-driven-design-in-asp-net-core-applications.html</w:t>
      </w:r>
    </w:p>
    <w:p w14:paraId="6EC45992" w14:textId="77777777" w:rsidR="00AB563A" w:rsidRDefault="004705E7">
      <w:pPr>
        <w:pStyle w:val="Bibliography"/>
        <w:rPr>
          <w:rFonts w:cs="Times New Roman"/>
        </w:rPr>
      </w:pPr>
      <w:r>
        <w:rPr>
          <w:rFonts w:cs="Times New Roman"/>
        </w:rPr>
        <w:t>[5]</w:t>
      </w:r>
      <w:r>
        <w:rPr>
          <w:rFonts w:cs="Times New Roman"/>
        </w:rPr>
        <w:tab/>
        <w:t>“Implementing Domain Driven Design With ABP”. [Online]. Available at: https://docs.abp.io/en/abp/4.0/Domain-Driven-Design-Implementation-Guide</w:t>
      </w:r>
    </w:p>
    <w:p w14:paraId="7DAD284D" w14:textId="77777777" w:rsidR="00AB563A" w:rsidRDefault="004705E7">
      <w:pPr>
        <w:pStyle w:val="Bibliography"/>
        <w:rPr>
          <w:rFonts w:cs="Times New Roman"/>
        </w:rPr>
      </w:pPr>
      <w:r>
        <w:rPr>
          <w:rFonts w:cs="Times New Roman"/>
        </w:rPr>
        <w:t>[6]</w:t>
      </w:r>
      <w:r>
        <w:rPr>
          <w:rFonts w:cs="Times New Roman"/>
        </w:rPr>
        <w:tab/>
        <w:t>“Introduction to ASP.NET Core SignalR”. [Online]. Available at: https://docs.microsoft.com/vi-vn/aspnet/core/signalr/introduction?view=aspnetcore-3.0</w:t>
      </w:r>
    </w:p>
    <w:p w14:paraId="76F01252" w14:textId="77777777" w:rsidR="00AB563A" w:rsidRDefault="004705E7">
      <w:pPr>
        <w:pStyle w:val="Bibliography"/>
        <w:rPr>
          <w:rFonts w:cs="Times New Roman"/>
        </w:rPr>
      </w:pPr>
      <w:r>
        <w:rPr>
          <w:rFonts w:cs="Times New Roman"/>
        </w:rPr>
        <w:t>[7]</w:t>
      </w:r>
      <w:r>
        <w:rPr>
          <w:rFonts w:cs="Times New Roman"/>
        </w:rPr>
        <w:tab/>
        <w:t>“ClearScript FAQtorial”. [Online]. Available at: https://microsoft.github.io/ClearScript/Tutorial/FAQtorial.html</w:t>
      </w:r>
    </w:p>
    <w:p w14:paraId="72FBD9D5" w14:textId="77777777" w:rsidR="00AB563A" w:rsidRDefault="004705E7">
      <w:pPr>
        <w:pStyle w:val="Bibliography"/>
        <w:rPr>
          <w:rFonts w:cs="Times New Roman"/>
        </w:rPr>
      </w:pPr>
      <w:r>
        <w:rPr>
          <w:rFonts w:cs="Times New Roman"/>
        </w:rPr>
        <w:t>[8]</w:t>
      </w:r>
      <w:r>
        <w:rPr>
          <w:rFonts w:cs="Times New Roman"/>
        </w:rPr>
        <w:tab/>
        <w:t>“V8 Script Engine -Documentation Overview”. [Online]. Available at: https://v8.dev/docs</w:t>
      </w:r>
    </w:p>
    <w:p w14:paraId="42E0BEEF" w14:textId="77777777" w:rsidR="00AB563A" w:rsidRDefault="004705E7">
      <w:pPr>
        <w:pStyle w:val="Bibliography"/>
        <w:rPr>
          <w:rFonts w:cs="Times New Roman"/>
        </w:rPr>
      </w:pPr>
      <w:r>
        <w:rPr>
          <w:rFonts w:cs="Times New Roman"/>
        </w:rPr>
        <w:t>[9]</w:t>
      </w:r>
      <w:r>
        <w:rPr>
          <w:rFonts w:cs="Times New Roman"/>
        </w:rPr>
        <w:tab/>
        <w:t>“Entity Framework (EF) Core”. [Online]. Available at: https://docs.microsoft.com/en-us/ef/core/</w:t>
      </w:r>
    </w:p>
    <w:p w14:paraId="4309A8B9" w14:textId="77777777" w:rsidR="00AB563A" w:rsidRDefault="004705E7">
      <w:pPr>
        <w:pStyle w:val="Bibliography"/>
        <w:rPr>
          <w:rFonts w:cs="Times New Roman"/>
        </w:rPr>
      </w:pPr>
      <w:r>
        <w:rPr>
          <w:rFonts w:cs="Times New Roman"/>
        </w:rPr>
        <w:t>[10]</w:t>
      </w:r>
      <w:r>
        <w:rPr>
          <w:rFonts w:cs="Times New Roman"/>
        </w:rPr>
        <w:tab/>
        <w:t xml:space="preserve">“Tài liệu yêu cầu hệ thống của Công ty Devmoba”. </w:t>
      </w:r>
    </w:p>
    <w:p w14:paraId="649A8923" w14:textId="77777777" w:rsidR="00AB563A" w:rsidRDefault="004705E7">
      <w:r>
        <w:fldChar w:fldCharType="end"/>
      </w:r>
    </w:p>
    <w:sectPr w:rsidR="00AB563A">
      <w:footerReference w:type="default" r:id="rId72"/>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05106" w14:textId="77777777" w:rsidR="00DF5741" w:rsidRDefault="00DF5741">
      <w:pPr>
        <w:spacing w:before="0" w:after="0" w:line="240" w:lineRule="auto"/>
      </w:pPr>
      <w:r>
        <w:separator/>
      </w:r>
    </w:p>
  </w:endnote>
  <w:endnote w:type="continuationSeparator" w:id="0">
    <w:p w14:paraId="67548B14" w14:textId="77777777" w:rsidR="00DF5741" w:rsidRDefault="00DF574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1DFF5" w14:textId="77777777" w:rsidR="00AB563A" w:rsidRDefault="00AB563A">
    <w:pPr>
      <w:pStyle w:val="Footer"/>
      <w:jc w:val="right"/>
    </w:pPr>
  </w:p>
  <w:p w14:paraId="28A989E1" w14:textId="77777777" w:rsidR="00AB563A" w:rsidRDefault="00AB56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861732"/>
      <w:docPartObj>
        <w:docPartGallery w:val="Page Numbers (Bottom of Page)"/>
        <w:docPartUnique/>
      </w:docPartObj>
    </w:sdtPr>
    <w:sdtEndPr/>
    <w:sdtContent>
      <w:p w14:paraId="30B31603" w14:textId="77777777" w:rsidR="00AB563A" w:rsidRDefault="004705E7">
        <w:pPr>
          <w:pStyle w:val="Footer"/>
          <w:jc w:val="right"/>
        </w:pPr>
        <w:r>
          <w:t xml:space="preserve">Trang </w:t>
        </w:r>
        <w:r>
          <w:fldChar w:fldCharType="begin"/>
        </w:r>
        <w:r>
          <w:instrText>PAGE</w:instrText>
        </w:r>
        <w:r>
          <w:fldChar w:fldCharType="separate"/>
        </w:r>
        <w:r>
          <w:t>14</w:t>
        </w:r>
        <w:r>
          <w:fldChar w:fldCharType="end"/>
        </w:r>
      </w:p>
      <w:p w14:paraId="616033D9" w14:textId="77777777" w:rsidR="00AB563A" w:rsidRDefault="00DF5741">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FC5C4" w14:textId="77777777" w:rsidR="00DF5741" w:rsidRDefault="00DF5741">
      <w:pPr>
        <w:spacing w:before="0" w:after="0" w:line="240" w:lineRule="auto"/>
      </w:pPr>
      <w:r>
        <w:separator/>
      </w:r>
    </w:p>
  </w:footnote>
  <w:footnote w:type="continuationSeparator" w:id="0">
    <w:p w14:paraId="60362428" w14:textId="77777777" w:rsidR="00DF5741" w:rsidRDefault="00DF574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43BE4"/>
    <w:multiLevelType w:val="multilevel"/>
    <w:tmpl w:val="C9765476"/>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 w15:restartNumberingAfterBreak="0">
    <w:nsid w:val="26CA42AB"/>
    <w:multiLevelType w:val="hybridMultilevel"/>
    <w:tmpl w:val="2CC849BA"/>
    <w:lvl w:ilvl="0" w:tplc="C3B0D432">
      <w:start w:val="1"/>
      <w:numFmt w:val="bullet"/>
      <w:pStyle w:val="-"/>
      <w:lvlText w:val=""/>
      <w:lvlJc w:val="left"/>
      <w:pPr>
        <w:tabs>
          <w:tab w:val="num" w:pos="851"/>
        </w:tabs>
        <w:ind w:left="851" w:hanging="284"/>
      </w:pPr>
      <w:rPr>
        <w:rFonts w:ascii="Symbol" w:hAnsi="Symbol" w:hint="default"/>
        <w:strik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54461"/>
    <w:multiLevelType w:val="multilevel"/>
    <w:tmpl w:val="1786D932"/>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EC904D0"/>
    <w:multiLevelType w:val="multilevel"/>
    <w:tmpl w:val="85CA0C2A"/>
    <w:lvl w:ilvl="0">
      <w:start w:val="1"/>
      <w:numFmt w:val="bullet"/>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85B04CD"/>
    <w:multiLevelType w:val="multilevel"/>
    <w:tmpl w:val="9626D3D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5" w15:restartNumberingAfterBreak="0">
    <w:nsid w:val="4B54158D"/>
    <w:multiLevelType w:val="multilevel"/>
    <w:tmpl w:val="FE2A4D14"/>
    <w:lvl w:ilvl="0">
      <w:start w:val="1"/>
      <w:numFmt w:val="bullet"/>
      <w:lvlText w:val=""/>
      <w:lvlJc w:val="left"/>
      <w:pPr>
        <w:tabs>
          <w:tab w:val="num" w:pos="284"/>
        </w:tabs>
        <w:ind w:left="284" w:hanging="284"/>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18346F4"/>
    <w:multiLevelType w:val="multilevel"/>
    <w:tmpl w:val="7CF6563A"/>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A30255F"/>
    <w:multiLevelType w:val="multilevel"/>
    <w:tmpl w:val="B5FC2250"/>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8" w15:restartNumberingAfterBreak="0">
    <w:nsid w:val="5BC8630E"/>
    <w:multiLevelType w:val="multilevel"/>
    <w:tmpl w:val="B2B419C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9" w15:restartNumberingAfterBreak="0">
    <w:nsid w:val="628851F1"/>
    <w:multiLevelType w:val="hybridMultilevel"/>
    <w:tmpl w:val="821E2C0E"/>
    <w:lvl w:ilvl="0" w:tplc="D10095E8">
      <w:start w:val="1"/>
      <w:numFmt w:val="bullet"/>
      <w:lvlText w:val="-"/>
      <w:lvlJc w:val="left"/>
      <w:pPr>
        <w:ind w:left="720" w:hanging="3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B7458F"/>
    <w:multiLevelType w:val="multilevel"/>
    <w:tmpl w:val="A68A7018"/>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1" w15:restartNumberingAfterBreak="0">
    <w:nsid w:val="7530081A"/>
    <w:multiLevelType w:val="multilevel"/>
    <w:tmpl w:val="12882792"/>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num w:numId="1">
    <w:abstractNumId w:val="7"/>
  </w:num>
  <w:num w:numId="2">
    <w:abstractNumId w:val="6"/>
  </w:num>
  <w:num w:numId="3">
    <w:abstractNumId w:val="2"/>
  </w:num>
  <w:num w:numId="4">
    <w:abstractNumId w:val="11"/>
  </w:num>
  <w:num w:numId="5">
    <w:abstractNumId w:val="5"/>
  </w:num>
  <w:num w:numId="6">
    <w:abstractNumId w:val="3"/>
  </w:num>
  <w:num w:numId="7">
    <w:abstractNumId w:val="0"/>
  </w:num>
  <w:num w:numId="8">
    <w:abstractNumId w:val="8"/>
  </w:num>
  <w:num w:numId="9">
    <w:abstractNumId w:val="4"/>
  </w:num>
  <w:num w:numId="10">
    <w:abstractNumId w:val="10"/>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63A"/>
    <w:rsid w:val="000002FF"/>
    <w:rsid w:val="0000188A"/>
    <w:rsid w:val="00003FCE"/>
    <w:rsid w:val="00053B5C"/>
    <w:rsid w:val="00071B63"/>
    <w:rsid w:val="000A2072"/>
    <w:rsid w:val="000B6FFA"/>
    <w:rsid w:val="000D4676"/>
    <w:rsid w:val="000D5ADE"/>
    <w:rsid w:val="000E2C66"/>
    <w:rsid w:val="000F209C"/>
    <w:rsid w:val="000F3722"/>
    <w:rsid w:val="00111F99"/>
    <w:rsid w:val="00137ADE"/>
    <w:rsid w:val="00171401"/>
    <w:rsid w:val="001A6E14"/>
    <w:rsid w:val="001B3AC6"/>
    <w:rsid w:val="001B7FD5"/>
    <w:rsid w:val="00200EF4"/>
    <w:rsid w:val="00202DEC"/>
    <w:rsid w:val="00204388"/>
    <w:rsid w:val="00212DD6"/>
    <w:rsid w:val="00240CB3"/>
    <w:rsid w:val="00244FC1"/>
    <w:rsid w:val="00257859"/>
    <w:rsid w:val="002D4DF5"/>
    <w:rsid w:val="002E7DC5"/>
    <w:rsid w:val="0031212A"/>
    <w:rsid w:val="0031480B"/>
    <w:rsid w:val="003207DA"/>
    <w:rsid w:val="003554D5"/>
    <w:rsid w:val="00360F64"/>
    <w:rsid w:val="0036609A"/>
    <w:rsid w:val="003D10F4"/>
    <w:rsid w:val="003D619C"/>
    <w:rsid w:val="003E43BD"/>
    <w:rsid w:val="00406061"/>
    <w:rsid w:val="00410D07"/>
    <w:rsid w:val="0042134D"/>
    <w:rsid w:val="004542AE"/>
    <w:rsid w:val="00464AC3"/>
    <w:rsid w:val="004705E7"/>
    <w:rsid w:val="004808BA"/>
    <w:rsid w:val="00482B16"/>
    <w:rsid w:val="004A6C1B"/>
    <w:rsid w:val="004A740F"/>
    <w:rsid w:val="004D0B84"/>
    <w:rsid w:val="005015E5"/>
    <w:rsid w:val="00546E97"/>
    <w:rsid w:val="005853F4"/>
    <w:rsid w:val="005B5839"/>
    <w:rsid w:val="005C0EB2"/>
    <w:rsid w:val="005C45EC"/>
    <w:rsid w:val="005D6FE8"/>
    <w:rsid w:val="005E1B6B"/>
    <w:rsid w:val="005E1E21"/>
    <w:rsid w:val="005F66A7"/>
    <w:rsid w:val="00601A1A"/>
    <w:rsid w:val="00605B00"/>
    <w:rsid w:val="006076FA"/>
    <w:rsid w:val="00637801"/>
    <w:rsid w:val="00665599"/>
    <w:rsid w:val="00672F81"/>
    <w:rsid w:val="00674E0B"/>
    <w:rsid w:val="006B5EFF"/>
    <w:rsid w:val="006D08DB"/>
    <w:rsid w:val="006D78C2"/>
    <w:rsid w:val="006D7EEF"/>
    <w:rsid w:val="00712E65"/>
    <w:rsid w:val="0072105F"/>
    <w:rsid w:val="00721DE3"/>
    <w:rsid w:val="0077181A"/>
    <w:rsid w:val="007838C3"/>
    <w:rsid w:val="0079681E"/>
    <w:rsid w:val="007B2731"/>
    <w:rsid w:val="007D4A67"/>
    <w:rsid w:val="007F0733"/>
    <w:rsid w:val="008350B2"/>
    <w:rsid w:val="008A3AE7"/>
    <w:rsid w:val="008B1541"/>
    <w:rsid w:val="008B5E19"/>
    <w:rsid w:val="008C17E6"/>
    <w:rsid w:val="008C3C1A"/>
    <w:rsid w:val="008C5FAB"/>
    <w:rsid w:val="008D3321"/>
    <w:rsid w:val="008E39BD"/>
    <w:rsid w:val="00931029"/>
    <w:rsid w:val="00936251"/>
    <w:rsid w:val="00945F31"/>
    <w:rsid w:val="0095135D"/>
    <w:rsid w:val="009747BD"/>
    <w:rsid w:val="0099682D"/>
    <w:rsid w:val="00997DA3"/>
    <w:rsid w:val="009A38D3"/>
    <w:rsid w:val="009B48B0"/>
    <w:rsid w:val="009E2C97"/>
    <w:rsid w:val="009E332A"/>
    <w:rsid w:val="009F14F4"/>
    <w:rsid w:val="00A01A8B"/>
    <w:rsid w:val="00A02E8C"/>
    <w:rsid w:val="00A679DC"/>
    <w:rsid w:val="00A70A34"/>
    <w:rsid w:val="00A9776F"/>
    <w:rsid w:val="00AA0E50"/>
    <w:rsid w:val="00AB563A"/>
    <w:rsid w:val="00AC4C7E"/>
    <w:rsid w:val="00AF555D"/>
    <w:rsid w:val="00B12FFB"/>
    <w:rsid w:val="00B16245"/>
    <w:rsid w:val="00B32A7B"/>
    <w:rsid w:val="00B4539F"/>
    <w:rsid w:val="00B574CD"/>
    <w:rsid w:val="00B768D1"/>
    <w:rsid w:val="00BA28DB"/>
    <w:rsid w:val="00BA31F0"/>
    <w:rsid w:val="00BF2247"/>
    <w:rsid w:val="00BF751E"/>
    <w:rsid w:val="00C32B34"/>
    <w:rsid w:val="00C33481"/>
    <w:rsid w:val="00C57540"/>
    <w:rsid w:val="00C67022"/>
    <w:rsid w:val="00C87080"/>
    <w:rsid w:val="00C90E18"/>
    <w:rsid w:val="00CA58AD"/>
    <w:rsid w:val="00CA685E"/>
    <w:rsid w:val="00CC4400"/>
    <w:rsid w:val="00CD5858"/>
    <w:rsid w:val="00CF66DD"/>
    <w:rsid w:val="00D42447"/>
    <w:rsid w:val="00D5170E"/>
    <w:rsid w:val="00D65CFF"/>
    <w:rsid w:val="00DA02D6"/>
    <w:rsid w:val="00DE5B8E"/>
    <w:rsid w:val="00DF5741"/>
    <w:rsid w:val="00E004A8"/>
    <w:rsid w:val="00E02049"/>
    <w:rsid w:val="00E331F4"/>
    <w:rsid w:val="00E65ADF"/>
    <w:rsid w:val="00E76A98"/>
    <w:rsid w:val="00E96D9E"/>
    <w:rsid w:val="00EC2FB8"/>
    <w:rsid w:val="00F438B6"/>
    <w:rsid w:val="00F61CDB"/>
    <w:rsid w:val="00F833E6"/>
    <w:rsid w:val="00FC466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41F5B"/>
  <w15:docId w15:val="{6B039B75-5A94-4156-B4F7-A1D8B5740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1E7"/>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character" w:styleId="UnresolvedMention">
    <w:name w:val="Unresolved Mention"/>
    <w:basedOn w:val="DefaultParagraphFont"/>
    <w:uiPriority w:val="99"/>
    <w:semiHidden/>
    <w:unhideWhenUsed/>
    <w:qFormat/>
    <w:rsid w:val="00D8045E"/>
    <w:rPr>
      <w:color w:val="605E5C"/>
      <w:shd w:val="clear" w:color="auto" w:fill="E1DFDD"/>
    </w:rPr>
  </w:style>
  <w:style w:type="character" w:styleId="LineNumber">
    <w:name w:val="line number"/>
    <w:basedOn w:val="DefaultParagraphFont"/>
    <w:uiPriority w:val="99"/>
    <w:semiHidden/>
    <w:unhideWhenUsed/>
    <w:qFormat/>
    <w:rsid w:val="002B0EAA"/>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1"/>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paragraph" w:styleId="Bibliography">
    <w:name w:val="Bibliography"/>
    <w:basedOn w:val="Normal"/>
    <w:next w:val="Normal"/>
    <w:uiPriority w:val="37"/>
    <w:unhideWhenUsed/>
    <w:qFormat/>
    <w:rsid w:val="007F3310"/>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Strong">
    <w:name w:val="Strong"/>
    <w:basedOn w:val="DefaultParagraphFont"/>
    <w:uiPriority w:val="22"/>
    <w:qFormat/>
    <w:rsid w:val="00244FC1"/>
    <w:rPr>
      <w:b/>
      <w:bCs/>
    </w:rPr>
  </w:style>
  <w:style w:type="paragraph" w:customStyle="1" w:styleId="-">
    <w:name w:val="-"/>
    <w:basedOn w:val="Normal"/>
    <w:qFormat/>
    <w:rsid w:val="00F833E6"/>
    <w:pPr>
      <w:numPr>
        <w:numId w:val="12"/>
      </w:numPr>
      <w:tabs>
        <w:tab w:val="clear" w:pos="851"/>
      </w:tabs>
      <w:suppressAutoHyphens w:val="0"/>
      <w:spacing w:before="0" w:after="0" w:line="240" w:lineRule="auto"/>
      <w:ind w:left="720" w:hanging="360"/>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jpeg"/><Relationship Id="rId63" Type="http://schemas.openxmlformats.org/officeDocument/2006/relationships/image" Target="media/image55.png"/><Relationship Id="rId68"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63.jpe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png"/><Relationship Id="rId66" Type="http://schemas.openxmlformats.org/officeDocument/2006/relationships/image" Target="media/image58.jpe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61" Type="http://schemas.openxmlformats.org/officeDocument/2006/relationships/image" Target="media/image53.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jpeg"/><Relationship Id="rId69"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image" Target="media/image43.jpe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eg"/><Relationship Id="rId62" Type="http://schemas.openxmlformats.org/officeDocument/2006/relationships/image" Target="media/image54.jpeg"/><Relationship Id="rId70" Type="http://schemas.openxmlformats.org/officeDocument/2006/relationships/image" Target="media/image62.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21</TotalTime>
  <Pages>76</Pages>
  <Words>10711</Words>
  <Characters>6105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A30168 Lê Nhật Cương</cp:lastModifiedBy>
  <cp:revision>276</cp:revision>
  <dcterms:created xsi:type="dcterms:W3CDTF">2021-03-01T03:14:00Z</dcterms:created>
  <dcterms:modified xsi:type="dcterms:W3CDTF">2021-09-10T16: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